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5A6CC" w14:textId="77777777" w:rsidR="000F625B" w:rsidRDefault="00B06370">
      <w:pPr>
        <w:spacing w:line="480" w:lineRule="auto"/>
        <w:rPr>
          <w:rFonts w:ascii="Arial" w:eastAsia="Arial" w:hAnsi="Arial" w:cs="Arial"/>
          <w:b/>
        </w:rPr>
      </w:pPr>
      <w:r>
        <w:rPr>
          <w:rFonts w:ascii="Arial" w:eastAsia="Arial" w:hAnsi="Arial" w:cs="Arial"/>
          <w:b/>
        </w:rPr>
        <w:t>Title:</w:t>
      </w:r>
    </w:p>
    <w:p w14:paraId="6ACC9B00" w14:textId="77777777" w:rsidR="000F625B" w:rsidRDefault="00B06370">
      <w:pPr>
        <w:spacing w:line="480" w:lineRule="auto"/>
        <w:rPr>
          <w:rFonts w:ascii="Arial" w:eastAsia="Arial" w:hAnsi="Arial" w:cs="Arial"/>
        </w:rPr>
      </w:pPr>
      <w:r>
        <w:rPr>
          <w:rFonts w:ascii="Arial" w:eastAsia="Arial" w:hAnsi="Arial" w:cs="Arial"/>
        </w:rPr>
        <w:t>Neural reinstatement reveals divided organization of fear and extinction memories in the human brain</w:t>
      </w:r>
    </w:p>
    <w:p w14:paraId="4663465C" w14:textId="77777777" w:rsidR="000F625B" w:rsidRDefault="00B06370">
      <w:pPr>
        <w:spacing w:line="480" w:lineRule="auto"/>
        <w:jc w:val="both"/>
        <w:rPr>
          <w:rFonts w:ascii="Arial" w:eastAsia="Arial" w:hAnsi="Arial" w:cs="Arial"/>
          <w:b/>
        </w:rPr>
      </w:pPr>
      <w:r>
        <w:rPr>
          <w:rFonts w:ascii="Arial" w:eastAsia="Arial" w:hAnsi="Arial" w:cs="Arial"/>
          <w:b/>
        </w:rPr>
        <w:t>Authors:</w:t>
      </w:r>
    </w:p>
    <w:p w14:paraId="698F1EE5" w14:textId="3E9481FC" w:rsidR="000F625B" w:rsidRPr="00FD66BB" w:rsidRDefault="00B06370">
      <w:pPr>
        <w:spacing w:line="480" w:lineRule="auto"/>
        <w:jc w:val="both"/>
        <w:rPr>
          <w:rFonts w:ascii="Arial" w:eastAsia="Arial" w:hAnsi="Arial" w:cs="Arial"/>
          <w:vertAlign w:val="superscript"/>
        </w:rPr>
      </w:pPr>
      <w:r>
        <w:rPr>
          <w:rFonts w:ascii="Arial" w:eastAsia="Arial" w:hAnsi="Arial" w:cs="Arial"/>
        </w:rPr>
        <w:t>Augustin C. Hennings</w:t>
      </w:r>
      <w:r w:rsidR="00FD66BB">
        <w:rPr>
          <w:rFonts w:ascii="Arial" w:eastAsia="Arial" w:hAnsi="Arial" w:cs="Arial"/>
          <w:vertAlign w:val="superscript"/>
        </w:rPr>
        <w:t>1,2</w:t>
      </w:r>
      <w:r>
        <w:rPr>
          <w:rFonts w:ascii="Arial" w:eastAsia="Arial" w:hAnsi="Arial" w:cs="Arial"/>
        </w:rPr>
        <w:t>, Mason McClay</w:t>
      </w:r>
      <w:r w:rsidR="00FD66BB">
        <w:rPr>
          <w:rFonts w:ascii="Arial" w:eastAsia="Arial" w:hAnsi="Arial" w:cs="Arial"/>
          <w:vertAlign w:val="superscript"/>
        </w:rPr>
        <w:t>3</w:t>
      </w:r>
      <w:r>
        <w:rPr>
          <w:rFonts w:ascii="Arial" w:eastAsia="Arial" w:hAnsi="Arial" w:cs="Arial"/>
        </w:rPr>
        <w:t xml:space="preserve">, Michael </w:t>
      </w:r>
      <w:r w:rsidR="00FD66BB">
        <w:rPr>
          <w:rFonts w:ascii="Arial" w:eastAsia="Arial" w:hAnsi="Arial" w:cs="Arial"/>
        </w:rPr>
        <w:t xml:space="preserve">R. </w:t>
      </w:r>
      <w:r>
        <w:rPr>
          <w:rFonts w:ascii="Arial" w:eastAsia="Arial" w:hAnsi="Arial" w:cs="Arial"/>
        </w:rPr>
        <w:t>Drew</w:t>
      </w:r>
      <w:r w:rsidR="00FD66BB">
        <w:rPr>
          <w:rFonts w:ascii="Arial" w:eastAsia="Arial" w:hAnsi="Arial" w:cs="Arial"/>
          <w:vertAlign w:val="superscript"/>
        </w:rPr>
        <w:t>1,2</w:t>
      </w:r>
      <w:r>
        <w:rPr>
          <w:rFonts w:ascii="Arial" w:eastAsia="Arial" w:hAnsi="Arial" w:cs="Arial"/>
        </w:rPr>
        <w:t>, Jarrod A. Lewis-Peacock</w:t>
      </w:r>
      <w:r w:rsidR="00FD66BB">
        <w:rPr>
          <w:rFonts w:ascii="Arial" w:eastAsia="Arial" w:hAnsi="Arial" w:cs="Arial"/>
          <w:vertAlign w:val="superscript"/>
        </w:rPr>
        <w:t>1,2,</w:t>
      </w:r>
      <w:r w:rsidR="00F75478">
        <w:rPr>
          <w:rFonts w:ascii="Arial" w:eastAsia="Arial" w:hAnsi="Arial" w:cs="Arial"/>
          <w:vertAlign w:val="superscript"/>
        </w:rPr>
        <w:t>4</w:t>
      </w:r>
      <w:r w:rsidR="00FD66BB">
        <w:rPr>
          <w:rFonts w:ascii="Arial" w:eastAsia="Arial" w:hAnsi="Arial" w:cs="Arial"/>
          <w:vertAlign w:val="superscript"/>
        </w:rPr>
        <w:t>,5</w:t>
      </w:r>
      <w:r>
        <w:rPr>
          <w:rFonts w:ascii="Arial" w:eastAsia="Arial" w:hAnsi="Arial" w:cs="Arial"/>
        </w:rPr>
        <w:t>, Joseph E. Dunsmoor</w:t>
      </w:r>
      <w:r w:rsidR="00FD66BB">
        <w:rPr>
          <w:rFonts w:ascii="Arial" w:eastAsia="Arial" w:hAnsi="Arial" w:cs="Arial"/>
          <w:vertAlign w:val="superscript"/>
        </w:rPr>
        <w:t>1,2,5</w:t>
      </w:r>
    </w:p>
    <w:p w14:paraId="32A1317A" w14:textId="408F878F" w:rsidR="000F625B" w:rsidRDefault="00FD66BB">
      <w:pPr>
        <w:spacing w:line="480" w:lineRule="auto"/>
        <w:jc w:val="both"/>
        <w:rPr>
          <w:rFonts w:ascii="Arial" w:eastAsia="Arial" w:hAnsi="Arial" w:cs="Arial"/>
        </w:rPr>
      </w:pPr>
      <w:r>
        <w:rPr>
          <w:rFonts w:ascii="Arial" w:eastAsia="Arial" w:hAnsi="Arial" w:cs="Arial"/>
          <w:b/>
          <w:bCs/>
        </w:rPr>
        <w:t>Affiliations:</w:t>
      </w:r>
    </w:p>
    <w:p w14:paraId="5D50575B" w14:textId="67605010"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Institute for Neuroscience, University of Texas at Austin, Austin, TX, USA</w:t>
      </w:r>
    </w:p>
    <w:p w14:paraId="3C808341" w14:textId="74EC5A70"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Center for Learning and Memory, Department of Neuroscience, University of Texas at Austin, Austin, TX, USA</w:t>
      </w:r>
    </w:p>
    <w:p w14:paraId="7FC19548" w14:textId="63D5B5B2"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ology, University of California, Los Angeles, CA, USA</w:t>
      </w:r>
    </w:p>
    <w:p w14:paraId="18A867A6" w14:textId="2A5678B8"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ology, University of Texas at Austin, Austin, TX, USA</w:t>
      </w:r>
    </w:p>
    <w:p w14:paraId="5261F266" w14:textId="34472B68" w:rsidR="00FD66BB" w:rsidRP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iatry, Dell Medical School, University of Texas at Austin, Austin, TX, USA</w:t>
      </w:r>
    </w:p>
    <w:p w14:paraId="6CF3D994" w14:textId="77777777" w:rsidR="000F625B" w:rsidRDefault="00B06370">
      <w:pPr>
        <w:rPr>
          <w:rFonts w:ascii="Arial" w:eastAsia="Arial" w:hAnsi="Arial" w:cs="Arial"/>
        </w:rPr>
      </w:pPr>
      <w:r>
        <w:rPr>
          <w:rFonts w:ascii="Arial" w:eastAsia="Arial" w:hAnsi="Arial" w:cs="Arial"/>
          <w:b/>
        </w:rPr>
        <w:t>Abstract</w:t>
      </w:r>
    </w:p>
    <w:p w14:paraId="61EEEECF" w14:textId="77777777" w:rsidR="000F625B" w:rsidRDefault="00B06370">
      <w:pPr>
        <w:spacing w:line="480" w:lineRule="auto"/>
        <w:ind w:firstLine="720"/>
        <w:jc w:val="both"/>
        <w:rPr>
          <w:rFonts w:ascii="Arial" w:eastAsia="Arial" w:hAnsi="Arial" w:cs="Arial"/>
        </w:rPr>
      </w:pPr>
      <w:r>
        <w:rPr>
          <w:rFonts w:ascii="Arial" w:eastAsia="Arial" w:hAnsi="Arial" w:cs="Arial"/>
        </w:rPr>
        <w:t xml:space="preserve">Neurobiological research in rodents has revealed that competing experiences of fear and extinction are stored as distinct memory traces in the brain. This divided organization is adaptive for mitigating overgeneralization of fear to related stimuli that are learned to be safe, while also maintaining threat associations for unsafe stimuli. Whether a similar division exists in the human brain remains unclear. Here, we used a hybrid form of Pavlovian conditioning with an episodic memory component to identify overlapping multivariate patterns of fMRI activity associated with the formation and retrieval of fear versus extinction. In healthy adults, distinct regions of the medial PFC and hippocampus showed selective neural coding for fear and extinction memories. This dissociation was absent in participants with PTSD symptoms. The divided neural organization of </w:t>
      </w:r>
      <w:r>
        <w:rPr>
          <w:rFonts w:ascii="Arial" w:eastAsia="Arial" w:hAnsi="Arial" w:cs="Arial"/>
        </w:rPr>
        <w:lastRenderedPageBreak/>
        <w:t>fear and extinction may support flexible retrieval of context-appropriate emotional memories, while their disorganization may promote overgeneralization and increased fear relapse in affective disorders.</w:t>
      </w:r>
    </w:p>
    <w:p w14:paraId="06942F82" w14:textId="77777777" w:rsidR="00F7461A" w:rsidRDefault="00F7461A" w:rsidP="00F7461A">
      <w:pPr>
        <w:rPr>
          <w:rFonts w:ascii="Arial" w:eastAsia="Arial" w:hAnsi="Arial" w:cs="Arial"/>
        </w:rPr>
      </w:pPr>
    </w:p>
    <w:p w14:paraId="71EE97AE" w14:textId="0F493573" w:rsidR="000F625B" w:rsidRDefault="00B06370" w:rsidP="00F7461A">
      <w:pPr>
        <w:rPr>
          <w:rFonts w:ascii="Arial" w:eastAsia="Arial" w:hAnsi="Arial" w:cs="Arial"/>
          <w:b/>
        </w:rPr>
      </w:pPr>
      <w:r>
        <w:rPr>
          <w:rFonts w:ascii="Arial" w:eastAsia="Arial" w:hAnsi="Arial" w:cs="Arial"/>
          <w:b/>
        </w:rPr>
        <w:t>Introduction</w:t>
      </w:r>
    </w:p>
    <w:p w14:paraId="693DD54F" w14:textId="2BAA864E" w:rsidR="000F625B" w:rsidRDefault="00B06370">
      <w:pPr>
        <w:spacing w:line="480" w:lineRule="auto"/>
        <w:ind w:firstLine="720"/>
        <w:jc w:val="both"/>
        <w:rPr>
          <w:rFonts w:ascii="Arial" w:eastAsia="Arial" w:hAnsi="Arial" w:cs="Arial"/>
        </w:rPr>
      </w:pPr>
      <w:r>
        <w:rPr>
          <w:rFonts w:ascii="Arial" w:eastAsia="Arial" w:hAnsi="Arial" w:cs="Arial"/>
        </w:rPr>
        <w:t>Maintaining separate and competing memories of threat and safety is key to adaptive behavior. The inability to maintain memories of safety to overcome threat associations is characteristic of affective disorders such as posttraumatic stress disorder (PTSD)</w:t>
      </w:r>
      <w:r w:rsidR="0058502C">
        <w:rPr>
          <w:rFonts w:ascii="Arial" w:eastAsia="Arial" w:hAnsi="Arial" w:cs="Arial"/>
        </w:rPr>
        <w:t xml:space="preserve"> </w:t>
      </w:r>
      <w:r w:rsidR="0058502C">
        <w:rPr>
          <w:rFonts w:ascii="Arial" w:eastAsia="Arial" w:hAnsi="Arial" w:cs="Arial"/>
        </w:rPr>
        <w:fldChar w:fldCharType="begin"/>
      </w:r>
      <w:r w:rsidR="0058502C">
        <w:rPr>
          <w:rFonts w:ascii="Arial" w:eastAsia="Arial" w:hAnsi="Arial" w:cs="Arial"/>
        </w:rPr>
        <w:instrText xml:space="preserve"> ADDIN ZOTERO_ITEM CSL_CITATION {"citationID":"WLlH7SQo","properties":{"formattedCitation":"(Lissek and van Meurs, 2015; Pitman et al., 2012)","plainCitation":"(Lissek and van Meurs, 2015; Pitman et al., 20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volume":"13","author":[{"family":"Pitman","given":"Roger K."},{"family":"Rasmusson","given":"Ann M."},{"family":"Koenen","given":"Karestan C."},{"family":"Shin","given":"Lisa M."},{"family":"Orr","given":"Scott P."},{"family":"Gilbertson","given":"Mark W."},{"family":"Milad","given":"Mohammed R."},{"family":"Liberzon","given":"Israel"}],"issued":{"date-parts":[["2012",11,10]]}}}],"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Lissek and van Meurs, 2015; Pitman et al., 2012)</w:t>
      </w:r>
      <w:r w:rsidR="0058502C">
        <w:rPr>
          <w:rFonts w:ascii="Arial" w:eastAsia="Arial" w:hAnsi="Arial" w:cs="Arial"/>
        </w:rPr>
        <w:fldChar w:fldCharType="end"/>
      </w:r>
      <w:r>
        <w:rPr>
          <w:rFonts w:ascii="Arial" w:eastAsia="Arial" w:hAnsi="Arial" w:cs="Arial"/>
        </w:rPr>
        <w:t>. Neurobiological research using Pavlovian conditioning as a model shows that neural ensembles within and between dissociable regions organize the encoding, storage, and retrieval of fear (threat) and extinction (safety) memory</w:t>
      </w:r>
      <w:r w:rsidR="0058502C">
        <w:rPr>
          <w:rFonts w:ascii="Arial" w:eastAsia="Arial" w:hAnsi="Arial" w:cs="Arial"/>
        </w:rPr>
        <w:t xml:space="preserve"> </w:t>
      </w:r>
      <w:r w:rsidR="0058502C">
        <w:rPr>
          <w:rFonts w:ascii="Arial" w:eastAsia="Arial" w:hAnsi="Arial" w:cs="Arial"/>
        </w:rPr>
        <w:fldChar w:fldCharType="begin"/>
      </w:r>
      <w:r w:rsidR="0058502C">
        <w:rPr>
          <w:rFonts w:ascii="Arial" w:eastAsia="Arial" w:hAnsi="Arial" w:cs="Arial"/>
        </w:rPr>
        <w:instrText xml:space="preserve"> ADDIN ZOTERO_ITEM CSL_CITATION {"citationID":"y9LENZGI","properties":{"formattedCitation":"(Johansen et al., 2011; Liu et al., 2012; Rashid et al., 2016; Tovote et al., 2015)","plainCitation":"(Johansen et al., 2011; Liu et al., 2012; Rashid et al., 2016; Tovote et al., 2015)","noteIndex":0},"citationItems":[{"id":1701,"uris":["http://zotero.org/users/7734491/items/UZEKRU58"],"uri":["http://zotero.org/users/7734491/items/UZEKRU58"],"itemData":{"id":1701,"type":"article-journal","abstract":"Pavlovian fear conditioning is a particularly useful behavioral paradigm for exploring the molecular mechanisms of learning and memory because a well-defined response to a specific environmental stimulus is produced through associative learning processes. Synaptic plasticity in the lateral nucleus of the amygdala (LA) underlies this form of associative learning. Here, we summarize the molecular mechanisms that contribute to this synaptic plasticity in the context of auditory fear conditioning, the form of fear conditioning best understood at the molecular level. We discuss the neurotransmitter systems and signaling cascades that contribute to three phases of auditory fear conditioning: acquisition, consolidation, and reconsolidation. These studies suggest that multiple intracellular signaling pathways, including those triggered by activation of Hebbian processes and neuromodulatory receptors, interact to produce neural plasticity in the LA and behavioral fear conditioning. Collectively, this body of research illustrates the power of fear conditioning as a model system for characterizing the mechanisms of learning and memory in mammals and potentially for understanding fear-related disorders, such as PTSD and phobias.","container-title":"Cell","DOI":"10.1016/j.cell.2011.10.009","ISSN":"0092-8674","issue":"3","journalAbbreviation":"Cell","language":"en","page":"509-524","source":"ScienceDirect","title":"Molecular Mechanisms of Fear Learning and Memory","volume":"147","author":[{"family":"Johansen","given":"Joshua P."},{"family":"Cain","given":"Christopher K."},{"family":"Ostroff","given":"Linnaea E."},{"family":"LeDoux","given":"Joseph E."}],"issued":{"date-parts":[["2011",10,28]]}}},{"id":1704,"uris":["http://zotero.org/users/7734491/items/4J82K8HP"],"uri":["http://zotero.org/users/7734491/items/4J82K8HP"],"itemData":{"id":1704,"type":"article-journal","abstract":"The activation of a population of hippocampal neurons thought to encode a specific fear memory is shown to elicit freezing behaviour in mice.","container-title":"Nature","DOI":"10.1038/nature11028","ISSN":"1476-4687","issue":"7394","language":"en","note":"number: 7394\npublisher: Nature Publishing Group","page":"381-385","source":"www-nature-com.ezproxy.lib.utexas.edu","title":"Optogenetic stimulation of a hippocampal engram activates fear memory recall","volume":"484","author":[{"family":"Liu","given":"Xu"},{"family":"Ramirez","given":"Steve"},{"family":"Pang","given":"Petti T."},{"family":"Puryear","given":"Corey B."},{"family":"Govindarajan","given":"Arvind"},{"family":"Deisseroth","given":"Karl"},{"family":"Tonegawa","given":"Susumu"}],"issued":{"date-parts":[["2012",4]]}}},{"id":287,"uris":["http://zotero.org/users/7734491/items/C5SSMAUS"],"uri":["http://zotero.org/users/7734491/items/C5SSMAUS"],"itemData":{"id":287,"type":"article-journal","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container-title":"Science","DOI":"10.1126/science.aaf0594","ISSN":"10959203","issue":"6297","note":"PMID: 27463673\narXiv: 1011.1669\nCitation Key: Rashid2016\nISBN: 9788578110796","page":"383-387","title":"Competition between engrams influences fear memory formation and recall","volume":"353","author":[{"family":"Rashid","given":"Asim J"},{"family":"Yan","given":"Chen"},{"family":"Mercaldo","given":"Valentina"},{"family":"Hsiang","given":"Hwa Lin"},{"family":"Park","given":"Sungmo"},{"family":"Cole","given":"Christina J"},{"family":"De Cristofaro","given":"Antonietta"},{"family":"Yu","given":"Julia"},{"family":"Ramakrishnan","given":"Charu"},{"family":"Lee","given":"Soo Yeun"},{"family":"Deisseroth","given":"Karl"},{"family":"Frankland","given":"Paul W"},{"family":"Josselyn","given":"Sheena A"}],"issued":{"date-parts":[["2016"]]}},"locator":"20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Johansen et al., 2011; Liu et al., 2012; Rashid et al., 2016; Tovote et al., 2015)</w:t>
      </w:r>
      <w:r w:rsidR="0058502C">
        <w:rPr>
          <w:rFonts w:ascii="Arial" w:eastAsia="Arial" w:hAnsi="Arial" w:cs="Arial"/>
        </w:rPr>
        <w:fldChar w:fldCharType="end"/>
      </w:r>
      <w:r>
        <w:rPr>
          <w:rFonts w:ascii="Arial" w:eastAsia="Arial" w:hAnsi="Arial" w:cs="Arial"/>
        </w:rPr>
        <w:t xml:space="preserve">. This research confirms early theories—dating back to the time of Pavlov—that extinction is an active learning process that generates a secondary memory of safety for a particular stimulus that is stored in parallel to the memory of fear for that stimulus. In the rodent brain, these memory traces can be separated into discrete neural ensembles with distinct pathways between </w:t>
      </w:r>
      <w:r w:rsidR="0058502C">
        <w:rPr>
          <w:rFonts w:ascii="Arial" w:eastAsia="Arial" w:hAnsi="Arial" w:cs="Arial"/>
        </w:rPr>
        <w:t xml:space="preserve">subcortical </w:t>
      </w:r>
      <w:r>
        <w:rPr>
          <w:rFonts w:ascii="Arial" w:eastAsia="Arial" w:hAnsi="Arial" w:cs="Arial"/>
        </w:rPr>
        <w:t xml:space="preserve">regions of the medial temporal lobe </w:t>
      </w:r>
      <w:r w:rsidR="00A83006">
        <w:rPr>
          <w:rFonts w:ascii="Arial" w:eastAsia="Arial" w:hAnsi="Arial" w:cs="Arial"/>
        </w:rPr>
        <w:t xml:space="preserve">(MTL) </w:t>
      </w:r>
      <w:r>
        <w:rPr>
          <w:rFonts w:ascii="Arial" w:eastAsia="Arial" w:hAnsi="Arial" w:cs="Arial"/>
        </w:rPr>
        <w:t xml:space="preserve">and subdivisions of the medial prefrontal cortex (mPFC) </w:t>
      </w:r>
      <w:r w:rsidR="0058502C">
        <w:rPr>
          <w:rFonts w:ascii="Arial" w:eastAsia="Arial" w:hAnsi="Arial" w:cs="Arial"/>
        </w:rPr>
        <w:fldChar w:fldCharType="begin"/>
      </w:r>
      <w:r w:rsidR="0058502C">
        <w:rPr>
          <w:rFonts w:ascii="Arial" w:eastAsia="Arial" w:hAnsi="Arial" w:cs="Arial"/>
        </w:rPr>
        <w:instrText xml:space="preserve"> ADDIN ZOTERO_ITEM CSL_CITATION {"citationID":"NHS1Oh0E","properties":{"formattedCitation":"(Davis et al., 2017; Giustino and Maren, 2015; Herry et al., 2008; Senn et al., 2014; Sierra-Mercado et al., 2011)","plainCitation":"(Davis et al., 2017; Giustino and Maren, 2015; Herry et al., 2008; Senn et al., 2014; Sierra-Mercado et al., 2011)","noteIndex":0},"citationItems":[{"id":1708,"uris":["http://zotero.org/users/7734491/items/RN2G393K"],"uri":["http://zotero.org/users/7734491/items/RN2G393K"],"itemData":{"id":1708,"type":"article-journal","container-title":"Nature Neuroscience","DOI":"10.1038/nn.4651","ISSN":"1097-6256, 1546-1726","issue":"11","journalAbbreviation":"Nat Neurosci","language":"en","page":"1624-1633","source":"DOI.org (Crossref)","title":"Cellular and oscillatory substrates of fear extinction learning","volume":"20","author":[{"family":"Davis","given":"Patrick"},{"family":"Zaki","given":"Yosif"},{"family":"Maguire","given":"Jamie"},{"family":"Reijmers","given":"Leon G"}],"issued":{"date-parts":[["2017",11]]}}},{"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id":1400,"uris":["http://zotero.org/users/7734491/items/4J3VWF6U"],"uri":["http://zotero.org/users/7734491/items/4J3VWF6U"],"itemData":{"id":1400,"type":"article-journal","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container-title":"Nature","DOI":"10.1038/nature07166","ISSN":"00280836","issue":"7204","note":"PMID: 18615015\npublisher: Nature Publishing Group","page":"600-606","title":"Switching on and off fear by distinct neuronal circuits","volume":"454","author":[{"family":"Herry","given":"Cyril"},{"family":"Ciocchi","given":"Stephane"},{"family":"Senn","given":"Verena"},{"family":"Demmou","given":"Lynda"},{"family":"Müller","given":"Christian"},{"family":"Lüthi","given":"Andreas"}],"issued":{"date-parts":[["2008",7,3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issued":{"date-parts":[["2011",1,20]]}}}],"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Davis et al., 2017; Giustino and Maren, 2015; Herry et al., 2008; Senn et al., 2014; Sierra-Mercado et al., 2011)</w:t>
      </w:r>
      <w:r w:rsidR="0058502C">
        <w:rPr>
          <w:rFonts w:ascii="Arial" w:eastAsia="Arial" w:hAnsi="Arial" w:cs="Arial"/>
        </w:rPr>
        <w:fldChar w:fldCharType="end"/>
      </w:r>
      <w:r>
        <w:rPr>
          <w:rFonts w:ascii="Arial" w:eastAsia="Arial" w:hAnsi="Arial" w:cs="Arial"/>
        </w:rPr>
        <w:t>. Whether a similar neural organization exists in the human brain, whereby fear and extinction memories are segregated into separate neural regions, is unclear. Here, we use multivariate pattern analysis (MVPA) of functional magnetic resonance imaging (fMRI) data to isolate spatially distributed patterns of overlapping network activity unique to the encoding and retrieval of fear versus extinction memories. We compare these neural signatures between healthy adults and individuals with PTSD symptoms, for which the ability to organize separable fear and extinction memories is presumably abnormal</w:t>
      </w:r>
      <w:r w:rsidR="0058502C">
        <w:rPr>
          <w:rFonts w:ascii="Arial" w:eastAsia="Arial" w:hAnsi="Arial" w:cs="Arial"/>
        </w:rPr>
        <w:t xml:space="preserve"> </w:t>
      </w:r>
      <w:r w:rsidR="0058502C">
        <w:rPr>
          <w:rFonts w:ascii="Arial" w:eastAsia="Arial" w:hAnsi="Arial" w:cs="Arial"/>
        </w:rPr>
        <w:fldChar w:fldCharType="begin"/>
      </w:r>
      <w:r w:rsidR="0058502C">
        <w:rPr>
          <w:rFonts w:ascii="Arial" w:eastAsia="Arial" w:hAnsi="Arial" w:cs="Arial"/>
        </w:rPr>
        <w:instrText xml:space="preserve"> ADDIN ZOTERO_ITEM CSL_CITATION {"citationID":"71yTkpD3","properties":{"formattedCitation":"(Milad and Quirk, 2012)","plainCitation":"(Milad and Quirk, 2012)","noteIndex":0},"citationItems":[{"id":804,"uris":["http://zotero.org/users/7734491/items/9ZZF72CB"],"uri":["http://zotero.org/users/7734491/items/9ZZF72CB"],"itemData":{"id":804,"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issue":"1","note":"PMID: 22129456\narXiv: 15334406\nCitation Key: Milad2012\nISBN: 1545-2085 (Electronic)\\r0066-4308 (Linking)","page":"129-151","title":"Fear Extinction as a Model for Translational Neuroscience: Ten Years of Progress","volume":"63","author":[{"family":"Milad","given":"Mohammed R."},{"family":"Quirk","given":"Gregory J."}],"issued":{"date-parts":[["2012"]]}}}],"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Milad and Quirk, 2012)</w:t>
      </w:r>
      <w:r w:rsidR="0058502C">
        <w:rPr>
          <w:rFonts w:ascii="Arial" w:eastAsia="Arial" w:hAnsi="Arial" w:cs="Arial"/>
        </w:rPr>
        <w:fldChar w:fldCharType="end"/>
      </w:r>
      <w:r>
        <w:rPr>
          <w:rFonts w:ascii="Arial" w:eastAsia="Arial" w:hAnsi="Arial" w:cs="Arial"/>
        </w:rPr>
        <w:t>.</w:t>
      </w:r>
    </w:p>
    <w:p w14:paraId="042D3582" w14:textId="163EA63A" w:rsidR="000F625B" w:rsidRDefault="00B06370">
      <w:pPr>
        <w:spacing w:line="480" w:lineRule="auto"/>
        <w:ind w:firstLine="720"/>
        <w:jc w:val="both"/>
        <w:rPr>
          <w:rFonts w:ascii="Arial" w:eastAsia="Arial" w:hAnsi="Arial" w:cs="Arial"/>
        </w:rPr>
      </w:pPr>
      <w:r>
        <w:rPr>
          <w:rFonts w:ascii="Arial" w:eastAsia="Arial" w:hAnsi="Arial" w:cs="Arial"/>
        </w:rPr>
        <w:lastRenderedPageBreak/>
        <w:t>Identifying quantifiable memory traces in the brain can be challenging: memory representations are widely distributed within and across discrete brain regions, memories change over time, and not all experiences induce a persistent change in the brain. Fear conditioning is an ideal model to investigate the neural representations of memory, as it rapidly induces a stable and persistent associative memory with an objective behavioral correlate. One of the most important discoveries in the neuroscience of associative learning has been the localization of neural circuits selective for the formation and retrieval of fear versus extinction memory. In the MTL, sparse coding allows for fear and extinction to exist simultaneously in the same structures</w:t>
      </w:r>
      <w:r w:rsidR="0058502C">
        <w:rPr>
          <w:rFonts w:ascii="Arial" w:eastAsia="Arial" w:hAnsi="Arial" w:cs="Arial"/>
        </w:rPr>
        <w:t xml:space="preserve"> </w:t>
      </w:r>
      <w:r w:rsidR="0058502C">
        <w:rPr>
          <w:rFonts w:ascii="Arial" w:eastAsia="Arial" w:hAnsi="Arial" w:cs="Arial"/>
        </w:rPr>
        <w:fldChar w:fldCharType="begin"/>
      </w:r>
      <w:r w:rsidR="0058502C">
        <w:rPr>
          <w:rFonts w:ascii="Arial" w:eastAsia="Arial" w:hAnsi="Arial" w:cs="Arial"/>
        </w:rPr>
        <w:instrText xml:space="preserve"> ADDIN ZOTERO_ITEM CSL_CITATION {"citationID":"IJBvgJnO","properties":{"formattedCitation":"(Frankland et al., 2019; Josselyn et al., 2015)","plainCitation":"(Frankland et al., 2019; Josselyn et al., 2015)","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664,"uris":["http://zotero.org/users/7734491/items/P97U7YUN"],"uri":["http://zotero.org/users/7734491/items/P97U7YUN"],"itemData":{"id":1664,"type":"article-journal","abstract":"Many attempts have been made to localize the physical trace of a memory, or engram, in the brain. However, until recently, engrams have remained largely elusive. In this Review, we develop four defining criteria that enable us to critically assess the recent progress that has been made towards finding the engram. Recent ‘capture’ studies use novel approaches to tag populations of neurons that are active during memory encoding, thereby allowing these engram-associated neurons to be manipulated at later times. We propose that findings from these capture studies represent considerable progress in allowing us to observe, erase and express the engram.","container-title":"Nature Reviews Neuroscience","DOI":"10.1038/nrn4000","ISSN":"1471-003X, 1471-0048","issue":"9","journalAbbreviation":"Nat Rev Neurosci","language":"en","page":"521-534","source":"DOI.org (Crossref)","title":"Finding the engram","volume":"16","author":[{"family":"Josselyn","given":"Sheena A."},{"family":"Köhler","given":"Stefan"},{"family":"Frankland","given":"Paul W."}],"issued":{"date-parts":[["2015",9]]}}}],"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Frankland et al., 2019; Josselyn et al., 2015)</w:t>
      </w:r>
      <w:r w:rsidR="0058502C">
        <w:rPr>
          <w:rFonts w:ascii="Arial" w:eastAsia="Arial" w:hAnsi="Arial" w:cs="Arial"/>
        </w:rPr>
        <w:fldChar w:fldCharType="end"/>
      </w:r>
      <w:r>
        <w:rPr>
          <w:rFonts w:ascii="Arial" w:eastAsia="Arial" w:hAnsi="Arial" w:cs="Arial"/>
        </w:rPr>
        <w:t xml:space="preserve">, while a more stark division exists in the mPFC. The prelimbic cortex, homologous to the human dorsal anterior cingulate cortex (dACC), is activated during learning and retrieval of fear associations </w:t>
      </w:r>
      <w:r w:rsidR="0058502C">
        <w:rPr>
          <w:rFonts w:ascii="Arial" w:eastAsia="Arial" w:hAnsi="Arial" w:cs="Arial"/>
        </w:rPr>
        <w:fldChar w:fldCharType="begin"/>
      </w:r>
      <w:r w:rsidR="0058502C">
        <w:rPr>
          <w:rFonts w:ascii="Arial" w:eastAsia="Arial" w:hAnsi="Arial" w:cs="Arial"/>
        </w:rPr>
        <w:instrText xml:space="preserve"> ADDIN ZOTERO_ITEM CSL_CITATION {"citationID":"5pK08pCa","properties":{"formattedCitation":"(Burgos-Robles et al., 2009, 2017; Sotres-Bayon et al., 2012)","plainCitation":"(Burgos-Robles et al., 2009, 2017; Sotres-Bayon et al., 2012)","noteIndex":0},"citationItems":[{"id":1392,"uris":["http://zotero.org/users/7734491/items/HM7S4AIU"],"uri":["http://zotero.org/users/7734491/items/HM7S4AIU"],"itemData":{"id":1392,"type":"article-journal","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58502C">
        <w:rPr>
          <w:rFonts w:ascii="Cambria Math" w:eastAsia="Arial" w:hAnsi="Cambria Math" w:cs="Cambria Math"/>
        </w:rPr>
        <w:instrText>∼</w:instrText>
      </w:r>
      <w:r w:rsidR="0058502C">
        <w:rPr>
          <w:rFonts w:ascii="Arial" w:eastAsia="Arial" w:hAnsi="Arial" w:cs="Arial"/>
        </w:rPr>
        <w:instrText xml:space="preserve">100 ms after tone onset), we propose that PL integrates inputs from the amygdala, hippocampus, and other cortical sources to regulate the expression of fear memories. Copyright © 2009 Society for Neuroscience.","container-title":"Journal of Neuroscience","DOI":"10.1523/JNEUROSCI.0378-09.2009","ISSN":"02706474","issue":"26","note":"PMID: 19571138","page":"8474-8482","title":"Sustained conditioned responses in prelimbic prefrontal neurons are correlated with fear expression and extinction failure","volume":"29","author":[{"family":"Burgos-Robles","given":"Anthony"},{"family":"Vidal-Gonzalez","given":"Ivan"},{"family":"Quirk","given":"Gregory J"}],"issued":{"date-parts":[["2009"]]}}},{"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issued":{"date-parts":[["2017",6]]}}},{"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volume":"76","author":[{"family":"Sotres-Bayon","given":"Francisco"},{"family":"Sierra-Mercado","given":"Demetrio"},{"family":"Pardilla-Delgado","given":"Enmanuelle"},{"family":"Quirk","given":"Gregory J."}],"issued":{"date-parts":[["2012",11,21]]}}}],"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Burgos-Robles et al., 2009, 2017; Sotres-Bayon et al., 2012)</w:t>
      </w:r>
      <w:r w:rsidR="0058502C">
        <w:rPr>
          <w:rFonts w:ascii="Arial" w:eastAsia="Arial" w:hAnsi="Arial" w:cs="Arial"/>
        </w:rPr>
        <w:fldChar w:fldCharType="end"/>
      </w:r>
      <w:r>
        <w:rPr>
          <w:rFonts w:ascii="Arial" w:eastAsia="Arial" w:hAnsi="Arial" w:cs="Arial"/>
        </w:rPr>
        <w:t>, whereas the infralimbic cortex, homologous to the human ventromedial PFC (vmPFC), is a critical site of extinction memory formation and retrieval</w:t>
      </w:r>
      <w:r w:rsidR="0058502C">
        <w:rPr>
          <w:rFonts w:ascii="Arial" w:eastAsia="Arial" w:hAnsi="Arial" w:cs="Arial"/>
        </w:rPr>
        <w:t xml:space="preserve"> </w:t>
      </w:r>
      <w:r w:rsidR="0058502C">
        <w:rPr>
          <w:rFonts w:ascii="Arial" w:eastAsia="Arial" w:hAnsi="Arial" w:cs="Arial"/>
        </w:rPr>
        <w:fldChar w:fldCharType="begin"/>
      </w:r>
      <w:r w:rsidR="0058502C">
        <w:rPr>
          <w:rFonts w:ascii="Arial" w:eastAsia="Arial" w:hAnsi="Arial" w:cs="Arial"/>
        </w:rPr>
        <w:instrText xml:space="preserve"> ADDIN ZOTERO_ITEM CSL_CITATION {"citationID":"YmVHElFT","properties":{"formattedCitation":"(Do-Monte et al., 2015; Klavir et al., 2017; Milad and Quirk, 2002)","plainCitation":"(Do-Monte et al., 2015; Klavir et al., 2017; Milad and Quirk, 2002)","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id":1390,"uris":["http://zotero.org/users/7734491/items/6AKVEW9V"],"uri":["http://zotero.org/users/7734491/items/6AKVEW9V"],"itemData":{"id":1390,"type":"article-journal","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container-title":"Nature Neuroscience","DOI":"10.1038/nn.4523","ISSN":"15461726","issue":"6","note":"PMID: 28288126\npublisher: Nature Publishing Group","page":"836-844","title":"Manipulating fear associations via optogenetic modulation of amygdala inputs to prefrontal cortex","volume":"20","author":[{"family":"Klavir","given":"Oded"},{"family":"Prigge","given":"Matthias"},{"family":"Sarel","given":"Ayelet"},{"family":"Paz","given":"Rony"},{"family":"Yizhar","given":"Ofer"}],"issued":{"date-parts":[["2017",6,1]]}}},{"id":794,"uris":["http://zotero.org/users/7734491/items/EW62X95B"],"uri":["http://zotero.org/users/7734491/items/EW62X95B"],"itemData":{"id":794,"type":"article-journal","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container-title":"Nature","DOI":"10.1038/nature01138","ISSN":"00280836","issue":"6911","note":"PMID: 12422216\npublisher: Nature Publishing Group\nCitation Key: Milad2002\nISBN: 0028-0836 (Print)\\n0028-0836 (Linking)","page":"70-74","title":"Neurons in medial prefrontal cortex signal memory for fear extinction","volume":"420","author":[{"family":"Milad","given":"Mohammed R."},{"family":"Quirk","given":"Gregory J."}],"issued":{"date-parts":[["2002",11,7]]}}}],"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Do-Monte et al., 2015; Klavir et al., 2017; Milad and Quirk, 2002)</w:t>
      </w:r>
      <w:r w:rsidR="0058502C">
        <w:rPr>
          <w:rFonts w:ascii="Arial" w:eastAsia="Arial" w:hAnsi="Arial" w:cs="Arial"/>
        </w:rPr>
        <w:fldChar w:fldCharType="end"/>
      </w:r>
      <w:r>
        <w:rPr>
          <w:rFonts w:ascii="Arial" w:eastAsia="Arial" w:hAnsi="Arial" w:cs="Arial"/>
        </w:rPr>
        <w:t xml:space="preserve">. These areas interact dynamically with the amygdala and hippocampus to either express or suppress conditioned fear </w:t>
      </w:r>
      <w:r w:rsidR="0058502C">
        <w:rPr>
          <w:rFonts w:ascii="Arial" w:eastAsia="Arial" w:hAnsi="Arial" w:cs="Arial"/>
        </w:rPr>
        <w:fldChar w:fldCharType="begin"/>
      </w:r>
      <w:r w:rsidR="0058502C">
        <w:rPr>
          <w:rFonts w:ascii="Arial" w:eastAsia="Arial" w:hAnsi="Arial" w:cs="Arial"/>
        </w:rPr>
        <w:instrText xml:space="preserve"> ADDIN ZOTERO_ITEM CSL_CITATION {"citationID":"urj45sWA","properties":{"formattedCitation":"(Marek et al., 2018; Senn et al., 2014)","plainCitation":"(Marek et al., 2018; Senn et al., 2014)","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Marek et al., 2018; Senn et al., 2014)</w:t>
      </w:r>
      <w:r w:rsidR="0058502C">
        <w:rPr>
          <w:rFonts w:ascii="Arial" w:eastAsia="Arial" w:hAnsi="Arial" w:cs="Arial"/>
        </w:rPr>
        <w:fldChar w:fldCharType="end"/>
      </w:r>
      <w:r>
        <w:rPr>
          <w:rFonts w:ascii="Arial" w:eastAsia="Arial" w:hAnsi="Arial" w:cs="Arial"/>
        </w:rPr>
        <w:t xml:space="preserve">. </w:t>
      </w:r>
    </w:p>
    <w:p w14:paraId="556A6EBA" w14:textId="3250F9CC" w:rsidR="000F625B" w:rsidRDefault="00B06370">
      <w:pPr>
        <w:spacing w:line="480" w:lineRule="auto"/>
        <w:ind w:firstLine="720"/>
        <w:jc w:val="both"/>
        <w:rPr>
          <w:rFonts w:ascii="Arial" w:eastAsia="Arial" w:hAnsi="Arial" w:cs="Arial"/>
        </w:rPr>
      </w:pPr>
      <w:r>
        <w:rPr>
          <w:rFonts w:ascii="Arial" w:eastAsia="Arial" w:hAnsi="Arial" w:cs="Arial"/>
        </w:rPr>
        <w:t>Human neuroimaging has successfully translated evidence from rodents that the dACC is among the most consistently active regions during fear conditioning</w:t>
      </w:r>
      <w:r w:rsidR="0058502C">
        <w:rPr>
          <w:rFonts w:ascii="Arial" w:eastAsia="Arial" w:hAnsi="Arial" w:cs="Arial"/>
        </w:rPr>
        <w:t xml:space="preserve"> </w:t>
      </w:r>
      <w:r w:rsidR="0058502C">
        <w:rPr>
          <w:rFonts w:ascii="Arial" w:eastAsia="Arial" w:hAnsi="Arial" w:cs="Arial"/>
        </w:rPr>
        <w:fldChar w:fldCharType="begin"/>
      </w:r>
      <w:r w:rsidR="0058502C">
        <w:rPr>
          <w:rFonts w:ascii="Arial" w:eastAsia="Arial" w:hAnsi="Arial" w:cs="Arial"/>
        </w:rPr>
        <w:instrText xml:space="preserve"> ADDIN ZOTERO_ITEM CSL_CITATION {"citationID":"Cy2qjINO","properties":{"formattedCitation":"(Fullana et al., 2016)","plainCitation":"(Fullana et al., 2016)","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Fullana et al., 2016)</w:t>
      </w:r>
      <w:r w:rsidR="0058502C">
        <w:rPr>
          <w:rFonts w:ascii="Arial" w:eastAsia="Arial" w:hAnsi="Arial" w:cs="Arial"/>
        </w:rPr>
        <w:fldChar w:fldCharType="end"/>
      </w:r>
      <w:r>
        <w:rPr>
          <w:rFonts w:ascii="Arial" w:eastAsia="Arial" w:hAnsi="Arial" w:cs="Arial"/>
        </w:rPr>
        <w:t>. However, it is far less clear in humans whether this region is also the site of long-term storage and retrieval of the acquired fear memories. Moreover, neuroimaging evidence of vmPFC involvement in extinction</w:t>
      </w:r>
      <w:r>
        <w:rPr>
          <w:rFonts w:ascii="Arial" w:eastAsia="Arial" w:hAnsi="Arial" w:cs="Arial"/>
          <w:b/>
          <w:i/>
        </w:rPr>
        <w:t xml:space="preserve"> </w:t>
      </w:r>
      <w:r>
        <w:rPr>
          <w:rFonts w:ascii="Arial" w:eastAsia="Arial" w:hAnsi="Arial" w:cs="Arial"/>
        </w:rPr>
        <w:t xml:space="preserve">is surprisingly scant. Indeed, meta-analyses show the vmPFC is </w:t>
      </w:r>
      <w:r>
        <w:rPr>
          <w:rFonts w:ascii="Arial" w:eastAsia="Arial" w:hAnsi="Arial" w:cs="Arial"/>
          <w:i/>
        </w:rPr>
        <w:t xml:space="preserve">not </w:t>
      </w:r>
      <w:r>
        <w:rPr>
          <w:rFonts w:ascii="Arial" w:eastAsia="Arial" w:hAnsi="Arial" w:cs="Arial"/>
        </w:rPr>
        <w:t xml:space="preserve">among a collection of regions active during extinction learning </w:t>
      </w:r>
      <w:r w:rsidR="0058502C">
        <w:rPr>
          <w:rFonts w:ascii="Arial" w:eastAsia="Arial" w:hAnsi="Arial" w:cs="Arial"/>
        </w:rPr>
        <w:fldChar w:fldCharType="begin"/>
      </w:r>
      <w:r w:rsidR="0058502C">
        <w:rPr>
          <w:rFonts w:ascii="Arial" w:eastAsia="Arial" w:hAnsi="Arial" w:cs="Arial"/>
        </w:rPr>
        <w:instrText xml:space="preserve"> ADDIN ZOTERO_ITEM CSL_CITATION {"citationID":"njt3bygq","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Fullana et al., 2018)</w:t>
      </w:r>
      <w:r w:rsidR="0058502C">
        <w:rPr>
          <w:rFonts w:ascii="Arial" w:eastAsia="Arial" w:hAnsi="Arial" w:cs="Arial"/>
        </w:rPr>
        <w:fldChar w:fldCharType="end"/>
      </w:r>
      <w:r>
        <w:rPr>
          <w:rFonts w:ascii="Arial" w:eastAsia="Arial" w:hAnsi="Arial" w:cs="Arial"/>
        </w:rPr>
        <w:t>. This inconsistency between animal neurophysiology and human neuroimaging has been a puzzle and limits the translational utility of advances in extinction research from rodents to humans.</w:t>
      </w:r>
    </w:p>
    <w:p w14:paraId="6F26BFBE" w14:textId="53C0E3B2" w:rsidR="000F625B" w:rsidRDefault="00B06370">
      <w:pPr>
        <w:spacing w:line="480" w:lineRule="auto"/>
        <w:ind w:firstLine="720"/>
        <w:jc w:val="both"/>
        <w:rPr>
          <w:rFonts w:ascii="Arial" w:eastAsia="Arial" w:hAnsi="Arial" w:cs="Arial"/>
        </w:rPr>
      </w:pPr>
      <w:r>
        <w:rPr>
          <w:rFonts w:ascii="Arial" w:eastAsia="Arial" w:hAnsi="Arial" w:cs="Arial"/>
        </w:rPr>
        <w:lastRenderedPageBreak/>
        <w:t xml:space="preserve">A major hurdle to translating animal neurophysiology to human neuroimaging is a methodology to “label” brain activity uniquely associated with memories of either fear or extinction. In rodents, state-of-the-art advances in activity-dependent labeling can separate these memory traces by measuring the overlap in neuronal activity during acquisition and retrieval in collections of neurons, termed engrams </w:t>
      </w:r>
      <w:r w:rsidR="0058502C">
        <w:rPr>
          <w:rFonts w:ascii="Arial" w:eastAsia="Arial" w:hAnsi="Arial" w:cs="Arial"/>
        </w:rPr>
        <w:fldChar w:fldCharType="begin"/>
      </w:r>
      <w:r w:rsidR="0058502C">
        <w:rPr>
          <w:rFonts w:ascii="Arial" w:eastAsia="Arial" w:hAnsi="Arial" w:cs="Arial"/>
        </w:rPr>
        <w:instrText xml:space="preserve"> ADDIN ZOTERO_ITEM CSL_CITATION {"citationID":"JCxIUelO","properties":{"formattedCitation":"(Frankland et al., 2019; Lacagnina et al., 2019)","plainCitation":"(Frankland et al., 2019; Lacagnina et al., 2019)","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volume":"22","author":[{"family":"Lacagnina","given":"Anthony F."},{"family":"Brockway","given":"Emma T."},{"family":"Crovetti","given":"Chelsea R."},{"family":"Shue","given":"Francis"},{"family":"McCarty","given":"Meredith J."},{"family":"Sattler","given":"Kevin P."},{"family":"Lim","given":"Sean C."},{"family":"Santos","given":"Sofia Leal"},{"family":"Denny","given":"Christine A."},{"family":"Drew","given":"Michael R."}],"issued":{"date-parts":[["2019",5,1]]}}}],"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Frankland et al., 2019; Lacagnina et al., 2019)</w:t>
      </w:r>
      <w:r w:rsidR="0058502C">
        <w:rPr>
          <w:rFonts w:ascii="Arial" w:eastAsia="Arial" w:hAnsi="Arial" w:cs="Arial"/>
        </w:rPr>
        <w:fldChar w:fldCharType="end"/>
      </w:r>
      <w:r>
        <w:rPr>
          <w:rFonts w:ascii="Arial" w:eastAsia="Arial" w:hAnsi="Arial" w:cs="Arial"/>
        </w:rPr>
        <w:t xml:space="preserve">. An analogous analytic approach in human neuroimaging involves correlating overlapping multivariate patterns of brain activity during memory encoding and retrieval. The match between patterns of activity in distributed voxels during encoding and retrieval provides an index of memory fidelity, albeit not at the cellular level. This neuroimaging technique has been widely applied to the study of human episodic memory </w:t>
      </w:r>
      <w:r w:rsidR="0058502C">
        <w:rPr>
          <w:rFonts w:ascii="Arial" w:eastAsia="Arial" w:hAnsi="Arial" w:cs="Arial"/>
        </w:rPr>
        <w:fldChar w:fldCharType="begin"/>
      </w:r>
      <w:r w:rsidR="0058502C">
        <w:rPr>
          <w:rFonts w:ascii="Arial" w:eastAsia="Arial" w:hAnsi="Arial" w:cs="Arial"/>
        </w:rPr>
        <w:instrText xml:space="preserve"> ADDIN ZOTERO_ITEM CSL_CITATION {"citationID":"WDnDOaO0","properties":{"formattedCitation":"(Johnson et al., 2009; Polyn et al., 2005; Ritchey et al., 2013; Staresina et al., 2012; Staudigl et al., 2015)","plainCitation":"(Johnson et al., 2009; Polyn et al., 2005; Ritchey et al., 2013; Staresina et al., 2012; Staudigl et al., 2015)","noteIndex":0},"citationItems":[{"id":1564,"uris":["http://zotero.org/users/7734491/items/4858XCLX"],"uri":["http://zotero.org/users/7734491/items/4858XCLX"],"itemData":{"id":1564,"type":"article-journal","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container-title":"Neuron","DOI":"10.1016/j.neuron.2009.08.011","ISSN":"08966273","issue":"5","note":"PMID: 19755111\npublisher: Elsevier","page":"697-708","title":"Recollection, Familiarity, and Cortical Reinstatement: A Multivoxel Pattern Analysis","volume":"63","author":[{"family":"Johnson","given":"Jeffrey D."},{"family":"McDuff","given":"Susan G.R."},{"family":"Rugg","given":"Michael D."},{"family":"Norman","given":"Kenneth A."}],"issued":{"date-parts":[["2009",9,10]]}}},{"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volume":"23","author":[{"family":"Ritchey","given":"Maureen"},{"family":"Wing","given":"Erik A."},{"family":"LaBar","given":"Kevin S."},{"family":"Cabeza","given":"Roberto"}],"issued":{"date-parts":[["2013"]]}}},{"id":1335,"uris":["http://zotero.org/users/7734491/items/PQHMJPHT"],"uri":["http://zotero.org/users/7734491/items/PQHMJPHT"],"itemData":{"id":1335,"type":"article-journal","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container-title":"Journal of Neuroscience","DOI":"10.1523/JNEUROSCI.4156-12.2012","ISSN":"02706474","issue":"50","note":"PMID: 23238729\npublisher: Society for Neuroscience","page":"18150-18156","title":"Episodic reinstatement in the medial temporal lobe","volume":"32","author":[{"family":"Staresina","given":"Bernhard P."},{"family":"Henson","given":"Richard N.A."},{"family":"Kriegeskorte","given":"Nikolaus"},{"family":"Alink","given":"Arjen"}],"issued":{"date-parts":[["2012",12,12]]}}},{"id":1568,"uris":["http://zotero.org/users/7734491/items/UCTBWVIC"],"uri":["http://zotero.org/users/7734491/items/UCTBWVIC"],"itemData":{"id":1568,"type":"article-journal","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container-title":"Journal of Neuroscience","DOI":"10.1523/JNEUROSCI.4198-14.2015","ISSN":"15292401","issue":"13","note":"PMID: 25834061\npublisher: Society for Neuroscience","page":"5373-5384","title":"Temporal-pattern similarity analysis reveals the beneficial and detrimental effects of context reinstatement on human memory","volume":"35","author":[{"family":"Staudigl","given":"Tobias"},{"family":"Vollmar","given":"Christian"},{"family":"Noachtar","given":"Soheyl"},{"family":"Hanslmayr","given":"Simon"}],"issued":{"date-parts":[["2015",4,1]]}}}],"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Johnson et al., 2009; Polyn et al., 2005; Ritchey et al., 2013; Staresina et al., 2012; Staudigl et al., 2015)</w:t>
      </w:r>
      <w:r w:rsidR="0058502C">
        <w:rPr>
          <w:rFonts w:ascii="Arial" w:eastAsia="Arial" w:hAnsi="Arial" w:cs="Arial"/>
        </w:rPr>
        <w:fldChar w:fldCharType="end"/>
      </w:r>
      <w:r>
        <w:rPr>
          <w:rFonts w:ascii="Arial" w:eastAsia="Arial" w:hAnsi="Arial" w:cs="Arial"/>
        </w:rPr>
        <w:t>. Whether this technique can be leveraged to isolate associative memory traces of fear and extinction in the human brain has not been tested.</w:t>
      </w:r>
    </w:p>
    <w:p w14:paraId="7919921F" w14:textId="5C717C4E" w:rsidR="00546117" w:rsidRDefault="00B06370" w:rsidP="00A83006">
      <w:pPr>
        <w:spacing w:line="480" w:lineRule="auto"/>
        <w:ind w:firstLine="720"/>
        <w:jc w:val="both"/>
        <w:rPr>
          <w:rFonts w:ascii="Arial" w:eastAsia="Arial" w:hAnsi="Arial" w:cs="Arial"/>
        </w:rPr>
      </w:pPr>
      <w:r>
        <w:rPr>
          <w:rFonts w:ascii="Arial" w:eastAsia="Arial" w:hAnsi="Arial" w:cs="Arial"/>
        </w:rPr>
        <w:t xml:space="preserve">Here, we use a </w:t>
      </w:r>
      <w:r w:rsidR="00A83006">
        <w:rPr>
          <w:rFonts w:ascii="Arial" w:eastAsia="Arial" w:hAnsi="Arial" w:cs="Arial"/>
        </w:rPr>
        <w:t xml:space="preserve">two-day </w:t>
      </w:r>
      <w:r>
        <w:rPr>
          <w:rFonts w:ascii="Arial" w:eastAsia="Arial" w:hAnsi="Arial" w:cs="Arial"/>
        </w:rPr>
        <w:t xml:space="preserve">hybrid conditioning/episodic memory design that incorporates trial-unique (i.e., non-repeating) semantic exemplars as conditioned stimuli (CS) during fear conditioning and extinction </w:t>
      </w:r>
      <w:r w:rsidR="00A83006">
        <w:rPr>
          <w:rFonts w:ascii="Arial" w:eastAsia="Arial" w:hAnsi="Arial" w:cs="Arial"/>
        </w:rPr>
        <w:t>on day 1</w:t>
      </w:r>
      <w:r w:rsidR="00553BEF">
        <w:rPr>
          <w:rFonts w:ascii="Arial" w:eastAsia="Arial" w:hAnsi="Arial" w:cs="Arial"/>
        </w:rPr>
        <w:t xml:space="preserve"> </w:t>
      </w:r>
      <w:r w:rsidR="0058502C">
        <w:rPr>
          <w:rFonts w:ascii="Arial" w:eastAsia="Arial" w:hAnsi="Arial" w:cs="Arial"/>
        </w:rPr>
        <w:fldChar w:fldCharType="begin"/>
      </w:r>
      <w:r w:rsidR="0058502C">
        <w:rPr>
          <w:rFonts w:ascii="Arial" w:eastAsia="Arial" w:hAnsi="Arial" w:cs="Arial"/>
        </w:rPr>
        <w:instrText xml:space="preserve"> ADDIN ZOTERO_ITEM CSL_CITATION {"citationID":"IDMY2guv","properties":{"formattedCitation":"(Dunsmoor and Kroes, 2019)","plainCitation":"(Dunsmoor and Kroes, 2019)","noteIndex":0},"citationItems":[{"id":1057,"uris":["http://zotero.org/users/7734491/items/QEG66NDT"],"uri":["http://zotero.org/users/7734491/items/QEG66NDT"],"itemData":{"id":1057,"type":"article-journal","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container-title":"Current Opinion in Behavioral Sciences","DOI":"10.1016/J.COBEHA.2018.09.019","ISSN":"2352-1546","note":"publisher: Elsevier\nCitation Key: Dunsmoor2019a","page":"32-39","title":"Episodic memory and Pavlovian conditioning: ships passing in the night","volume":"26","author":[{"family":"Dunsmoor","given":"Joseph E."},{"family":"Kroes","given":"Marijn CW"}],"issued":{"date-parts":[["2019",4,1]]}}}],"schema":"https://github.com/citation-style-language/schema/raw/master/csl-citation.json"} </w:instrText>
      </w:r>
      <w:r w:rsidR="0058502C">
        <w:rPr>
          <w:rFonts w:ascii="Arial" w:eastAsia="Arial" w:hAnsi="Arial" w:cs="Arial"/>
        </w:rPr>
        <w:fldChar w:fldCharType="separate"/>
      </w:r>
      <w:r w:rsidR="0058502C" w:rsidRPr="0058502C">
        <w:rPr>
          <w:rFonts w:ascii="Arial" w:hAnsi="Arial" w:cs="Arial"/>
        </w:rPr>
        <w:t>(Dunsmoor and Kroes, 2019)</w:t>
      </w:r>
      <w:r w:rsidR="0058502C">
        <w:rPr>
          <w:rFonts w:ascii="Arial" w:eastAsia="Arial" w:hAnsi="Arial" w:cs="Arial"/>
        </w:rPr>
        <w:fldChar w:fldCharType="end"/>
      </w:r>
      <w:r>
        <w:rPr>
          <w:rFonts w:ascii="Arial" w:eastAsia="Arial" w:hAnsi="Arial" w:cs="Arial"/>
        </w:rPr>
        <w:t xml:space="preserve">. </w:t>
      </w:r>
      <w:r w:rsidR="00A83006">
        <w:rPr>
          <w:rFonts w:ascii="Arial" w:eastAsia="Arial" w:hAnsi="Arial" w:cs="Arial"/>
        </w:rPr>
        <w:t>On day 2</w:t>
      </w:r>
      <w:r>
        <w:rPr>
          <w:rFonts w:ascii="Arial" w:eastAsia="Arial" w:hAnsi="Arial" w:cs="Arial"/>
        </w:rPr>
        <w:t xml:space="preserve">, participants </w:t>
      </w:r>
      <w:r w:rsidR="00A83006">
        <w:rPr>
          <w:rFonts w:ascii="Arial" w:eastAsia="Arial" w:hAnsi="Arial" w:cs="Arial"/>
        </w:rPr>
        <w:t>undergo</w:t>
      </w:r>
      <w:r>
        <w:rPr>
          <w:rFonts w:ascii="Arial" w:eastAsia="Arial" w:hAnsi="Arial" w:cs="Arial"/>
        </w:rPr>
        <w:t xml:space="preserve"> a memory test composed of the unique CSs encoded during both conditioning and extinction. This hybrid design overcomes an inherent obstacle to the typical conditioning protocol. That is, typically the same CS (e.g., a colored shape) is repeated across all experimental </w:t>
      </w:r>
      <w:r w:rsidR="00A83006">
        <w:rPr>
          <w:rFonts w:ascii="Arial" w:eastAsia="Arial" w:hAnsi="Arial" w:cs="Arial"/>
        </w:rPr>
        <w:t>phases. Consequently</w:t>
      </w:r>
      <w:r>
        <w:rPr>
          <w:rFonts w:ascii="Arial" w:eastAsia="Arial" w:hAnsi="Arial" w:cs="Arial"/>
        </w:rPr>
        <w:t xml:space="preserve">, it is only possible to measure retrieval of either the putative fear or extinction memory at test, but not both. </w:t>
      </w:r>
      <w:r w:rsidR="00A83006">
        <w:rPr>
          <w:rFonts w:ascii="Arial" w:eastAsia="Arial" w:hAnsi="Arial" w:cs="Arial"/>
        </w:rPr>
        <w:t>In this hybrid design</w:t>
      </w:r>
      <w:r>
        <w:rPr>
          <w:rFonts w:ascii="Arial" w:eastAsia="Arial" w:hAnsi="Arial" w:cs="Arial"/>
        </w:rPr>
        <w:t xml:space="preserve"> we </w:t>
      </w:r>
      <w:r w:rsidR="00546117">
        <w:rPr>
          <w:rFonts w:ascii="Arial" w:eastAsia="Arial" w:hAnsi="Arial" w:cs="Arial"/>
        </w:rPr>
        <w:t>simultaneously</w:t>
      </w:r>
      <w:r w:rsidR="00A83006">
        <w:rPr>
          <w:rFonts w:ascii="Arial" w:eastAsia="Arial" w:hAnsi="Arial" w:cs="Arial"/>
        </w:rPr>
        <w:t xml:space="preserve"> isolate </w:t>
      </w:r>
      <w:r>
        <w:rPr>
          <w:rFonts w:ascii="Arial" w:eastAsia="Arial" w:hAnsi="Arial" w:cs="Arial"/>
        </w:rPr>
        <w:t>specific episodes associated with fear and extinction</w:t>
      </w:r>
      <w:r w:rsidR="00546117">
        <w:rPr>
          <w:rFonts w:ascii="Arial" w:eastAsia="Arial" w:hAnsi="Arial" w:cs="Arial"/>
        </w:rPr>
        <w:t xml:space="preserve"> </w:t>
      </w:r>
      <w:commentRangeStart w:id="0"/>
      <w:r w:rsidR="00546117">
        <w:rPr>
          <w:rFonts w:ascii="Arial" w:eastAsia="Arial" w:hAnsi="Arial" w:cs="Arial"/>
        </w:rPr>
        <w:t>(</w:t>
      </w:r>
      <w:r w:rsidR="00095A16">
        <w:rPr>
          <w:rFonts w:ascii="Arial" w:eastAsia="Arial" w:hAnsi="Arial" w:cs="Arial"/>
        </w:rPr>
        <w:t>comparable</w:t>
      </w:r>
      <w:r w:rsidR="00546117">
        <w:rPr>
          <w:rFonts w:ascii="Arial" w:eastAsia="Arial" w:hAnsi="Arial" w:cs="Arial"/>
        </w:rPr>
        <w:t xml:space="preserve"> to double-labeling)</w:t>
      </w:r>
      <w:commentRangeEnd w:id="0"/>
      <w:r w:rsidR="00546117">
        <w:rPr>
          <w:rStyle w:val="CommentReference"/>
        </w:rPr>
        <w:commentReference w:id="0"/>
      </w:r>
      <w:r w:rsidR="00A83006">
        <w:rPr>
          <w:rFonts w:ascii="Arial" w:eastAsia="Arial" w:hAnsi="Arial" w:cs="Arial"/>
        </w:rPr>
        <w:t>,</w:t>
      </w:r>
      <w:r>
        <w:rPr>
          <w:rFonts w:ascii="Arial" w:eastAsia="Arial" w:hAnsi="Arial" w:cs="Arial"/>
        </w:rPr>
        <w:t xml:space="preserve"> </w:t>
      </w:r>
      <w:r w:rsidR="00A83006">
        <w:rPr>
          <w:rFonts w:ascii="Arial" w:eastAsia="Arial" w:hAnsi="Arial" w:cs="Arial"/>
        </w:rPr>
        <w:t xml:space="preserve">and quantify the overlap in </w:t>
      </w:r>
      <w:r>
        <w:rPr>
          <w:rFonts w:ascii="Arial" w:eastAsia="Arial" w:hAnsi="Arial" w:cs="Arial"/>
        </w:rPr>
        <w:t>patterns of activity for each CS</w:t>
      </w:r>
      <w:r w:rsidR="00546117">
        <w:rPr>
          <w:rFonts w:ascii="Arial" w:eastAsia="Arial" w:hAnsi="Arial" w:cs="Arial"/>
        </w:rPr>
        <w:t xml:space="preserve"> as a function of the temporal context in which the CS was encoded</w:t>
      </w:r>
      <w:r>
        <w:rPr>
          <w:rFonts w:ascii="Arial" w:eastAsia="Arial" w:hAnsi="Arial" w:cs="Arial"/>
        </w:rPr>
        <w:t xml:space="preserve">. In this way, we can quantify whether and how these competing memories are distinctly organized in separable patterns of activity in a given participant and in a single experiment. This design innovation allows us to leverage technical advances in </w:t>
      </w:r>
      <w:r w:rsidR="00546117">
        <w:rPr>
          <w:rFonts w:ascii="Arial" w:eastAsia="Arial" w:hAnsi="Arial" w:cs="Arial"/>
        </w:rPr>
        <w:t xml:space="preserve">multivariate </w:t>
      </w:r>
      <w:r>
        <w:rPr>
          <w:rFonts w:ascii="Arial" w:eastAsia="Arial" w:hAnsi="Arial" w:cs="Arial"/>
        </w:rPr>
        <w:t xml:space="preserve">neuroimaging of human </w:t>
      </w:r>
      <w:r>
        <w:rPr>
          <w:rFonts w:ascii="Arial" w:eastAsia="Arial" w:hAnsi="Arial" w:cs="Arial"/>
        </w:rPr>
        <w:lastRenderedPageBreak/>
        <w:t xml:space="preserve">episodic memory within the conceptual framework of functional labeling from rodent neurophysiology. </w:t>
      </w:r>
    </w:p>
    <w:p w14:paraId="3C96C4A0" w14:textId="0811DCF1" w:rsidR="000F625B" w:rsidRDefault="00B06370" w:rsidP="00A83006">
      <w:pPr>
        <w:spacing w:line="480" w:lineRule="auto"/>
        <w:ind w:firstLine="720"/>
        <w:jc w:val="both"/>
        <w:rPr>
          <w:rFonts w:ascii="Arial" w:eastAsia="Arial" w:hAnsi="Arial" w:cs="Arial"/>
        </w:rPr>
      </w:pPr>
      <w:r>
        <w:rPr>
          <w:rFonts w:ascii="Arial" w:eastAsia="Arial" w:hAnsi="Arial" w:cs="Arial"/>
        </w:rPr>
        <w:t xml:space="preserve">We hypothesized that the healthy adult brain organizes and maintains separable mnemonic representations of </w:t>
      </w:r>
      <w:r w:rsidR="00A83006">
        <w:rPr>
          <w:rFonts w:ascii="Arial" w:eastAsia="Arial" w:hAnsi="Arial" w:cs="Arial"/>
        </w:rPr>
        <w:t xml:space="preserve">fear </w:t>
      </w:r>
      <w:r>
        <w:rPr>
          <w:rFonts w:ascii="Arial" w:eastAsia="Arial" w:hAnsi="Arial" w:cs="Arial"/>
        </w:rPr>
        <w:t xml:space="preserve">and </w:t>
      </w:r>
      <w:r w:rsidR="00A83006">
        <w:rPr>
          <w:rFonts w:ascii="Arial" w:eastAsia="Arial" w:hAnsi="Arial" w:cs="Arial"/>
        </w:rPr>
        <w:t>extinction</w:t>
      </w:r>
      <w:r>
        <w:rPr>
          <w:rFonts w:ascii="Arial" w:eastAsia="Arial" w:hAnsi="Arial" w:cs="Arial"/>
        </w:rPr>
        <w:t xml:space="preserve">, and we sought to distinguish these memories based on the temporal context in which the memory was originally formed. </w:t>
      </w:r>
      <w:r w:rsidR="00A83006">
        <w:rPr>
          <w:rFonts w:ascii="Arial" w:eastAsia="Arial" w:hAnsi="Arial" w:cs="Arial"/>
        </w:rPr>
        <w:t>W</w:t>
      </w:r>
      <w:r>
        <w:rPr>
          <w:rFonts w:ascii="Arial" w:eastAsia="Arial" w:hAnsi="Arial" w:cs="Arial"/>
        </w:rPr>
        <w:t xml:space="preserve">e hypothesized that fear memories would be represented similarly </w:t>
      </w:r>
      <w:r w:rsidR="00A83006">
        <w:rPr>
          <w:rFonts w:ascii="Arial" w:eastAsia="Arial" w:hAnsi="Arial" w:cs="Arial"/>
        </w:rPr>
        <w:t xml:space="preserve">in </w:t>
      </w:r>
      <w:r>
        <w:rPr>
          <w:rFonts w:ascii="Arial" w:eastAsia="Arial" w:hAnsi="Arial" w:cs="Arial"/>
        </w:rPr>
        <w:t>healthy adults</w:t>
      </w:r>
      <w:r w:rsidR="00A83006">
        <w:rPr>
          <w:rFonts w:ascii="Arial" w:eastAsia="Arial" w:hAnsi="Arial" w:cs="Arial"/>
        </w:rPr>
        <w:t xml:space="preserve"> and individuals with post-traumatic stress symptoms (PTSS).</w:t>
      </w:r>
      <w:r w:rsidR="00546117">
        <w:rPr>
          <w:rFonts w:ascii="Arial" w:eastAsia="Arial" w:hAnsi="Arial" w:cs="Arial"/>
        </w:rPr>
        <w:t xml:space="preserve"> </w:t>
      </w:r>
      <w:r w:rsidR="00A83006">
        <w:rPr>
          <w:rFonts w:ascii="Arial" w:eastAsia="Arial" w:hAnsi="Arial" w:cs="Arial"/>
        </w:rPr>
        <w:t>However, based on extensive evidence of maladaptive</w:t>
      </w:r>
      <w:r>
        <w:rPr>
          <w:rFonts w:ascii="Arial" w:eastAsia="Arial" w:hAnsi="Arial" w:cs="Arial"/>
        </w:rPr>
        <w:t xml:space="preserve"> return of fear in PTSD, </w:t>
      </w:r>
      <w:r w:rsidR="00A83006">
        <w:rPr>
          <w:rFonts w:ascii="Arial" w:eastAsia="Arial" w:hAnsi="Arial" w:cs="Arial"/>
        </w:rPr>
        <w:t>we hypothesized that neural organization</w:t>
      </w:r>
      <w:r>
        <w:rPr>
          <w:rFonts w:ascii="Arial" w:eastAsia="Arial" w:hAnsi="Arial" w:cs="Arial"/>
        </w:rPr>
        <w:t xml:space="preserve"> of extinction memories would differ</w:t>
      </w:r>
      <w:r w:rsidR="00A83006">
        <w:rPr>
          <w:rFonts w:ascii="Arial" w:eastAsia="Arial" w:hAnsi="Arial" w:cs="Arial"/>
        </w:rPr>
        <w:t xml:space="preserve"> between groups</w:t>
      </w:r>
      <w:r>
        <w:rPr>
          <w:rFonts w:ascii="Arial" w:eastAsia="Arial" w:hAnsi="Arial" w:cs="Arial"/>
        </w:rPr>
        <w:t>.</w:t>
      </w:r>
    </w:p>
    <w:p w14:paraId="097FFCDC" w14:textId="77777777" w:rsidR="000F625B" w:rsidRDefault="00B06370">
      <w:pPr>
        <w:spacing w:line="480" w:lineRule="auto"/>
        <w:jc w:val="both"/>
        <w:rPr>
          <w:rFonts w:ascii="Arial" w:eastAsia="Arial" w:hAnsi="Arial" w:cs="Arial"/>
        </w:rPr>
      </w:pPr>
      <w:r>
        <w:rPr>
          <w:rFonts w:ascii="Arial" w:eastAsia="Arial" w:hAnsi="Arial" w:cs="Arial"/>
          <w:b/>
        </w:rPr>
        <w:t>RESULTS</w:t>
      </w:r>
    </w:p>
    <w:p w14:paraId="0E142904" w14:textId="454DBE25" w:rsidR="000F625B" w:rsidRDefault="00B06370">
      <w:pPr>
        <w:spacing w:line="480" w:lineRule="auto"/>
        <w:ind w:firstLine="720"/>
        <w:jc w:val="both"/>
        <w:rPr>
          <w:rFonts w:ascii="Arial" w:eastAsia="Arial" w:hAnsi="Arial" w:cs="Arial"/>
        </w:rPr>
      </w:pPr>
      <w:r>
        <w:rPr>
          <w:rFonts w:ascii="Arial" w:eastAsia="Arial" w:hAnsi="Arial" w:cs="Arial"/>
          <w:b/>
        </w:rPr>
        <w:t xml:space="preserve">Fig. 1 </w:t>
      </w:r>
      <w:r>
        <w:rPr>
          <w:rFonts w:ascii="Arial" w:eastAsia="Arial" w:hAnsi="Arial" w:cs="Arial"/>
        </w:rPr>
        <w:t xml:space="preserve">provides an overview of the study procedures and analytic approach. Each subject encoded trial-unique pictures of animals and tools before, during, and after fear conditioning. One semantic category (animals or tools, counterbalanced) served as CS+ and co-terminated with an electrical shock on 50% of trials during fear conditioning, while the other category never paired with shock (CS-). Extinction learning immediately followed fear conditioning, during which no shocks were delivered. Participants returned 24-hours later for a surprise recognition memory test comprised of the CSs from each phase plus novel lures. </w:t>
      </w:r>
    </w:p>
    <w:p w14:paraId="36762E8F" w14:textId="77777777" w:rsidR="000F625B" w:rsidRDefault="000F625B">
      <w:pPr>
        <w:spacing w:line="480" w:lineRule="auto"/>
        <w:jc w:val="center"/>
        <w:rPr>
          <w:rFonts w:ascii="Arial" w:eastAsia="Arial" w:hAnsi="Arial" w:cs="Arial"/>
        </w:rPr>
      </w:pPr>
    </w:p>
    <w:p w14:paraId="6EE4EEF3" w14:textId="77777777" w:rsidR="000F625B" w:rsidRDefault="00B06370">
      <w:pPr>
        <w:spacing w:line="480" w:lineRule="auto"/>
        <w:jc w:val="center"/>
        <w:rPr>
          <w:rFonts w:ascii="Arial" w:eastAsia="Arial" w:hAnsi="Arial" w:cs="Arial"/>
        </w:rPr>
      </w:pPr>
      <w:r>
        <w:rPr>
          <w:rFonts w:ascii="Arial" w:eastAsia="Arial" w:hAnsi="Arial" w:cs="Arial"/>
          <w:noProof/>
        </w:rPr>
        <w:lastRenderedPageBreak/>
        <w:drawing>
          <wp:inline distT="0" distB="0" distL="0" distR="0" wp14:anchorId="3E206C67" wp14:editId="068F52B9">
            <wp:extent cx="6087566" cy="4789714"/>
            <wp:effectExtent l="0" t="0" r="8890" b="0"/>
            <wp:docPr id="1" name="image5.png"/>
            <wp:cNvGraphicFramePr/>
            <a:graphic xmlns:a="http://schemas.openxmlformats.org/drawingml/2006/main">
              <a:graphicData uri="http://schemas.openxmlformats.org/drawingml/2006/picture">
                <pic:pic xmlns:pic="http://schemas.openxmlformats.org/drawingml/2006/picture">
                  <pic:nvPicPr>
                    <pic:cNvPr id="1" name="image5.png"/>
                    <pic:cNvPicPr preferRelativeResize="0"/>
                  </pic:nvPicPr>
                  <pic:blipFill rotWithShape="1">
                    <a:blip r:embed="rId10" cstate="print">
                      <a:extLst>
                        <a:ext uri="{28A0092B-C50C-407E-A947-70E740481C1C}">
                          <a14:useLocalDpi xmlns:a14="http://schemas.microsoft.com/office/drawing/2010/main" val="0"/>
                        </a:ext>
                      </a:extLst>
                    </a:blip>
                    <a:srcRect t="599" b="-686"/>
                    <a:stretch/>
                  </pic:blipFill>
                  <pic:spPr bwMode="auto">
                    <a:xfrm>
                      <a:off x="0" y="0"/>
                      <a:ext cx="6088214" cy="4790224"/>
                    </a:xfrm>
                    <a:prstGeom prst="rect">
                      <a:avLst/>
                    </a:prstGeom>
                    <a:ln>
                      <a:noFill/>
                    </a:ln>
                    <a:extLst>
                      <a:ext uri="{53640926-AAD7-44D8-BBD7-CCE9431645EC}">
                        <a14:shadowObscured xmlns:a14="http://schemas.microsoft.com/office/drawing/2010/main"/>
                      </a:ext>
                    </a:extLst>
                  </pic:spPr>
                </pic:pic>
              </a:graphicData>
            </a:graphic>
          </wp:inline>
        </w:drawing>
      </w:r>
    </w:p>
    <w:p w14:paraId="53192232" w14:textId="04A7DE9F" w:rsidR="00D00C52" w:rsidRDefault="00B06370"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Arial" w:hAnsi="Arial" w:cs="Arial"/>
          <w:color w:val="1D1C1D"/>
        </w:rPr>
      </w:pPr>
      <w:r>
        <w:rPr>
          <w:rFonts w:ascii="Arial" w:eastAsia="Arial" w:hAnsi="Arial" w:cs="Arial"/>
          <w:b/>
          <w:color w:val="000000"/>
        </w:rPr>
        <w:t xml:space="preserve">Figure 1. </w:t>
      </w:r>
      <w:r>
        <w:rPr>
          <w:rFonts w:ascii="Arial" w:eastAsia="Arial" w:hAnsi="Arial" w:cs="Arial"/>
          <w:b/>
          <w:color w:val="1D1C1D"/>
        </w:rPr>
        <w:t>Divided organization of fear and extinction memories in the human brain</w:t>
      </w:r>
      <w:r>
        <w:rPr>
          <w:rFonts w:ascii="Arial" w:eastAsia="Arial" w:hAnsi="Arial" w:cs="Arial"/>
          <w:color w:val="1D1C1D"/>
        </w:rPr>
        <w:t xml:space="preserve">. </w:t>
      </w:r>
      <w:r w:rsidR="00DC0083">
        <w:rPr>
          <w:rFonts w:ascii="Arial" w:eastAsia="Arial" w:hAnsi="Arial" w:cs="Arial"/>
          <w:b/>
          <w:color w:val="1D1C1D"/>
        </w:rPr>
        <w:t>a</w:t>
      </w:r>
      <w:r>
        <w:rPr>
          <w:rFonts w:ascii="Arial" w:eastAsia="Arial" w:hAnsi="Arial" w:cs="Arial"/>
          <w:color w:val="1D1C1D"/>
        </w:rPr>
        <w:t xml:space="preserve">. </w:t>
      </w:r>
      <w:r>
        <w:rPr>
          <w:rFonts w:ascii="Arial" w:eastAsia="Arial" w:hAnsi="Arial" w:cs="Arial"/>
          <w:b/>
          <w:color w:val="1D1C1D"/>
        </w:rPr>
        <w:t>Schematic overview.</w:t>
      </w:r>
      <w:r>
        <w:rPr>
          <w:rFonts w:ascii="Arial" w:eastAsia="Arial" w:hAnsi="Arial" w:cs="Arial"/>
          <w:color w:val="1D1C1D"/>
        </w:rPr>
        <w:t xml:space="preserve"> People maintain competing representations of threat and safety for closely related stimuli or situations. We can often retrieve the appropriate associative memory given the context. How the brain organizes these competing memories remains an important question, as disorganization between them may lead to maladaptive fear and anxiety in harmless situations. </w:t>
      </w:r>
      <w:r w:rsidR="00DC0083">
        <w:rPr>
          <w:rFonts w:ascii="Arial" w:eastAsia="Arial" w:hAnsi="Arial" w:cs="Arial"/>
          <w:b/>
          <w:color w:val="1D1C1D"/>
        </w:rPr>
        <w:t>b</w:t>
      </w:r>
      <w:r>
        <w:rPr>
          <w:rFonts w:ascii="Arial" w:eastAsia="Arial" w:hAnsi="Arial" w:cs="Arial"/>
          <w:b/>
          <w:color w:val="1D1C1D"/>
        </w:rPr>
        <w:t>. Simplified circuits diagrams</w:t>
      </w:r>
      <w:r>
        <w:rPr>
          <w:rFonts w:ascii="Arial" w:eastAsia="Arial" w:hAnsi="Arial" w:cs="Arial"/>
          <w:color w:val="1D1C1D"/>
        </w:rPr>
        <w:t xml:space="preserve"> of fear and extinction memory retrieval, highlighting the interactions between the MTL and mPFC. Human homologues of neural structures in rodents are given in parentheses. </w:t>
      </w:r>
      <w:r w:rsidR="00DC0083">
        <w:rPr>
          <w:rFonts w:ascii="Arial" w:eastAsia="Arial" w:hAnsi="Arial" w:cs="Arial"/>
          <w:b/>
          <w:color w:val="1D1C1D"/>
        </w:rPr>
        <w:t>c</w:t>
      </w:r>
      <w:r>
        <w:rPr>
          <w:rFonts w:ascii="Arial" w:eastAsia="Arial" w:hAnsi="Arial" w:cs="Arial"/>
          <w:b/>
          <w:color w:val="1D1C1D"/>
        </w:rPr>
        <w:t>.</w:t>
      </w:r>
      <w:r>
        <w:rPr>
          <w:rFonts w:ascii="Arial" w:eastAsia="Arial" w:hAnsi="Arial" w:cs="Arial"/>
          <w:color w:val="1D1C1D"/>
        </w:rPr>
        <w:t xml:space="preserve"> </w:t>
      </w:r>
      <w:r>
        <w:rPr>
          <w:rFonts w:ascii="Arial" w:eastAsia="Arial" w:hAnsi="Arial" w:cs="Arial"/>
          <w:b/>
          <w:color w:val="1D1C1D"/>
        </w:rPr>
        <w:t>Overview of the associative learning task on Day 1.</w:t>
      </w:r>
      <w:r>
        <w:rPr>
          <w:rFonts w:ascii="Arial" w:eastAsia="Arial" w:hAnsi="Arial" w:cs="Arial"/>
          <w:color w:val="1D1C1D"/>
        </w:rPr>
        <w:t xml:space="preserve"> Semantic categories of images served as the CS+/-, each trial was a unique category exemplar that did not repeat. During fear conditioning, 50% of the CS+s co-terminated with a mild electric shock (US). During extinction learning, a stream of natural scene images appeared between CSs (see Hennings et al., 2020). </w:t>
      </w:r>
      <w:r w:rsidR="00DC0083">
        <w:rPr>
          <w:rFonts w:ascii="Arial" w:eastAsia="Arial" w:hAnsi="Arial" w:cs="Arial"/>
          <w:b/>
          <w:color w:val="1D1C1D"/>
        </w:rPr>
        <w:t>d</w:t>
      </w:r>
      <w:r>
        <w:rPr>
          <w:rFonts w:ascii="Arial" w:eastAsia="Arial" w:hAnsi="Arial" w:cs="Arial"/>
          <w:b/>
          <w:color w:val="1D1C1D"/>
        </w:rPr>
        <w:t>. Overview of the encoding-retrieval similarity analysis.</w:t>
      </w:r>
      <w:r>
        <w:rPr>
          <w:rFonts w:ascii="Arial" w:eastAsia="Arial" w:hAnsi="Arial" w:cs="Arial"/>
          <w:color w:val="1D1C1D"/>
        </w:rPr>
        <w:t xml:space="preserve"> 24-hrs after associative learning, participants were placed back into the scanner and completed a surprise recognition memory test. To test for neural reinstatement within a given ROI, the item-specific pattern of fMRI activity elicited by each CS was correlated with the activity pattern from when that item was initially encoded. MTL: medial temporal lobe; mPFC medial prefrontal cortex; PL: prelimbic cortex; IL: infralimbic cortex; vHC: ventral hippocampus; dACC: dorsal anterior cingulate cortex; vmPFC: ventromedial prefrontal cortex; aHC: anterior hippocampus; BLA: basolateral amygdala; ITC: intercalated cells; CeA: central nucleus of the amygdala.</w:t>
      </w:r>
    </w:p>
    <w:p w14:paraId="242DE151" w14:textId="0F29B300" w:rsidR="00D00C52" w:rsidRPr="00D00C52" w:rsidRDefault="00B06370"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Arial" w:hAnsi="Arial" w:cs="Arial"/>
          <w:b/>
        </w:rPr>
      </w:pPr>
      <w:r>
        <w:rPr>
          <w:rFonts w:ascii="Arial" w:eastAsia="Arial" w:hAnsi="Arial" w:cs="Arial"/>
          <w:b/>
        </w:rPr>
        <w:lastRenderedPageBreak/>
        <w:t>Behavioral results</w:t>
      </w:r>
    </w:p>
    <w:p w14:paraId="42C9A0A6" w14:textId="28E4EF71" w:rsidR="000F625B" w:rsidRDefault="00B06370" w:rsidP="00D00C52">
      <w:pPr>
        <w:spacing w:line="480" w:lineRule="auto"/>
        <w:ind w:firstLine="720"/>
        <w:jc w:val="both"/>
        <w:rPr>
          <w:rFonts w:ascii="Arial" w:eastAsia="Arial" w:hAnsi="Arial" w:cs="Arial"/>
        </w:rPr>
      </w:pPr>
      <w:r>
        <w:rPr>
          <w:rFonts w:ascii="Arial" w:eastAsia="Arial" w:hAnsi="Arial" w:cs="Arial"/>
          <w:i/>
        </w:rPr>
        <w:t>Explicit and implicit measures of learning</w:t>
      </w:r>
      <w:r>
        <w:rPr>
          <w:rFonts w:ascii="Arial" w:eastAsia="Arial" w:hAnsi="Arial" w:cs="Arial"/>
        </w:rPr>
        <w:t>. As we</w:t>
      </w:r>
      <w:r w:rsidR="00411160">
        <w:rPr>
          <w:rFonts w:ascii="Arial" w:eastAsia="Arial" w:hAnsi="Arial" w:cs="Arial"/>
        </w:rPr>
        <w:t xml:space="preserve"> previously</w:t>
      </w:r>
      <w:r>
        <w:rPr>
          <w:rFonts w:ascii="Arial" w:eastAsia="Arial" w:hAnsi="Arial" w:cs="Arial"/>
        </w:rPr>
        <w:t xml:space="preserve"> reported</w:t>
      </w:r>
      <w:r w:rsidR="00411160">
        <w:rPr>
          <w:rFonts w:ascii="Arial" w:eastAsia="Arial" w:hAnsi="Arial" w:cs="Arial"/>
        </w:rPr>
        <w:t xml:space="preserve"> </w:t>
      </w:r>
      <w:r w:rsidR="00411160">
        <w:rPr>
          <w:rFonts w:ascii="Arial" w:eastAsia="Arial" w:hAnsi="Arial" w:cs="Arial"/>
        </w:rPr>
        <w:fldChar w:fldCharType="begin"/>
      </w:r>
      <w:r w:rsidR="00411160">
        <w:rPr>
          <w:rFonts w:ascii="Arial" w:eastAsia="Arial" w:hAnsi="Arial" w:cs="Arial"/>
        </w:rPr>
        <w:instrText xml:space="preserve"> ADDIN ZOTERO_ITEM CSL_CITATION {"citationID":"VtciEps5","properties":{"formattedCitation":"(Hennings et al., 2020)","plainCitation":"(Hennings et al., 2020)","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schema":"https://github.com/citation-style-language/schema/raw/master/csl-citation.json"} </w:instrText>
      </w:r>
      <w:r w:rsidR="00411160">
        <w:rPr>
          <w:rFonts w:ascii="Arial" w:eastAsia="Arial" w:hAnsi="Arial" w:cs="Arial"/>
        </w:rPr>
        <w:fldChar w:fldCharType="separate"/>
      </w:r>
      <w:r w:rsidR="00411160" w:rsidRPr="00411160">
        <w:rPr>
          <w:rFonts w:ascii="Arial" w:hAnsi="Arial" w:cs="Arial"/>
        </w:rPr>
        <w:t>(Hennings et al., 2020)</w:t>
      </w:r>
      <w:r w:rsidR="00411160">
        <w:rPr>
          <w:rFonts w:ascii="Arial" w:eastAsia="Arial" w:hAnsi="Arial" w:cs="Arial"/>
        </w:rPr>
        <w:fldChar w:fldCharType="end"/>
      </w:r>
      <w:r>
        <w:rPr>
          <w:rFonts w:ascii="Arial" w:eastAsia="Arial" w:hAnsi="Arial" w:cs="Arial"/>
        </w:rPr>
        <w:t>, the success of fear conditioning and extinction learning was assessed by skin conductance responses (SCR) and trial-by-trial shock expectancy (Yes/No 2-alternative forced choice</w:t>
      </w:r>
      <w:r w:rsidR="006348AD">
        <w:rPr>
          <w:rFonts w:ascii="Arial" w:eastAsia="Arial" w:hAnsi="Arial" w:cs="Arial"/>
        </w:rPr>
        <w:t>; AFC</w:t>
      </w:r>
      <w:r>
        <w:rPr>
          <w:rFonts w:ascii="Arial" w:eastAsia="Arial" w:hAnsi="Arial" w:cs="Arial"/>
        </w:rPr>
        <w:t>). Analyses focused on differential responding (i.e., CS+ &gt; CS- differences) in SCR and shock expectancy from each phase</w:t>
      </w:r>
      <w:r w:rsidR="006348AD">
        <w:rPr>
          <w:rFonts w:ascii="Arial" w:eastAsia="Arial" w:hAnsi="Arial" w:cs="Arial"/>
        </w:rPr>
        <w:t xml:space="preserve"> (</w:t>
      </w:r>
      <w:r w:rsidR="006348AD" w:rsidRPr="006348AD">
        <w:rPr>
          <w:rFonts w:ascii="Arial" w:eastAsia="Arial" w:hAnsi="Arial" w:cs="Arial"/>
          <w:b/>
          <w:bCs/>
        </w:rPr>
        <w:t>Fig. 2a</w:t>
      </w:r>
      <w:r w:rsidR="006348AD">
        <w:rPr>
          <w:rFonts w:ascii="Arial" w:eastAsia="Arial" w:hAnsi="Arial" w:cs="Arial"/>
        </w:rPr>
        <w:t>)</w:t>
      </w:r>
      <w:r>
        <w:rPr>
          <w:rFonts w:ascii="Arial" w:eastAsia="Arial" w:hAnsi="Arial" w:cs="Arial"/>
        </w:rPr>
        <w:t>. During conditioning, both healthy adults and individuals with PTSS exhibited significant CS+ &gt; CS- responses for both SCR (Healthy: t</w:t>
      </w:r>
      <w:r>
        <w:rPr>
          <w:rFonts w:ascii="Arial" w:eastAsia="Arial" w:hAnsi="Arial" w:cs="Arial"/>
          <w:vertAlign w:val="subscript"/>
        </w:rPr>
        <w:t>(23)</w:t>
      </w:r>
      <w:r>
        <w:rPr>
          <w:rFonts w:ascii="Arial" w:eastAsia="Arial" w:hAnsi="Arial" w:cs="Arial"/>
        </w:rPr>
        <w:t xml:space="preserve"> = 4.22, P = 3.25e-4; PTSS: t</w:t>
      </w:r>
      <w:r>
        <w:rPr>
          <w:rFonts w:ascii="Arial" w:eastAsia="Arial" w:hAnsi="Arial" w:cs="Arial"/>
          <w:vertAlign w:val="subscript"/>
        </w:rPr>
        <w:t>(23)</w:t>
      </w:r>
      <w:r>
        <w:rPr>
          <w:rFonts w:ascii="Arial" w:eastAsia="Arial" w:hAnsi="Arial" w:cs="Arial"/>
        </w:rPr>
        <w:t xml:space="preserve"> = 3.17, P = 4.31e-3) and shock expectancy (Healthy: t</w:t>
      </w:r>
      <w:r>
        <w:rPr>
          <w:rFonts w:ascii="Arial" w:eastAsia="Arial" w:hAnsi="Arial" w:cs="Arial"/>
          <w:vertAlign w:val="subscript"/>
        </w:rPr>
        <w:t xml:space="preserve">(23) </w:t>
      </w:r>
      <w:r>
        <w:rPr>
          <w:rFonts w:ascii="Arial" w:eastAsia="Arial" w:hAnsi="Arial" w:cs="Arial"/>
        </w:rPr>
        <w:t>= 14.3, P = 6.16e-13; PTSS: t</w:t>
      </w:r>
      <w:r>
        <w:rPr>
          <w:rFonts w:ascii="Arial" w:eastAsia="Arial" w:hAnsi="Arial" w:cs="Arial"/>
          <w:vertAlign w:val="subscript"/>
        </w:rPr>
        <w:t>(23)</w:t>
      </w:r>
      <w:r>
        <w:rPr>
          <w:rFonts w:ascii="Arial" w:eastAsia="Arial" w:hAnsi="Arial" w:cs="Arial"/>
        </w:rPr>
        <w:t xml:space="preserve"> = 7.62, P = 9.89e-8). The success of extinction learning was assessed by comparing differential responses from conditioning to the second half of extinction (“late extinction”). Both groups displayed a significant reduction in differential SCR (Healthy: t</w:t>
      </w:r>
      <w:r>
        <w:rPr>
          <w:rFonts w:ascii="Arial" w:eastAsia="Arial" w:hAnsi="Arial" w:cs="Arial"/>
          <w:vertAlign w:val="subscript"/>
        </w:rPr>
        <w:t>(21)</w:t>
      </w:r>
      <w:r>
        <w:rPr>
          <w:rFonts w:ascii="Arial" w:eastAsia="Arial" w:hAnsi="Arial" w:cs="Arial"/>
        </w:rPr>
        <w:t xml:space="preserve"> = -2.6, P = 0.017; PTSS: t</w:t>
      </w:r>
      <w:r>
        <w:rPr>
          <w:rFonts w:ascii="Arial" w:eastAsia="Arial" w:hAnsi="Arial" w:cs="Arial"/>
          <w:vertAlign w:val="subscript"/>
        </w:rPr>
        <w:t>(21)</w:t>
      </w:r>
      <w:r>
        <w:rPr>
          <w:rFonts w:ascii="Arial" w:eastAsia="Arial" w:hAnsi="Arial" w:cs="Arial"/>
        </w:rPr>
        <w:t xml:space="preserve"> = -2.86, P = 9.34e-3) and shock expectancy (Healthy: t</w:t>
      </w:r>
      <w:r>
        <w:rPr>
          <w:rFonts w:ascii="Arial" w:eastAsia="Arial" w:hAnsi="Arial" w:cs="Arial"/>
          <w:vertAlign w:val="subscript"/>
        </w:rPr>
        <w:t>(23)</w:t>
      </w:r>
      <w:r>
        <w:rPr>
          <w:rFonts w:ascii="Arial" w:eastAsia="Arial" w:hAnsi="Arial" w:cs="Arial"/>
        </w:rPr>
        <w:t xml:space="preserve"> = -4.33, P = 2.46e-4; PTSS: t</w:t>
      </w:r>
      <w:r>
        <w:rPr>
          <w:rFonts w:ascii="Arial" w:eastAsia="Arial" w:hAnsi="Arial" w:cs="Arial"/>
          <w:vertAlign w:val="subscript"/>
        </w:rPr>
        <w:t>(23)</w:t>
      </w:r>
      <w:r>
        <w:rPr>
          <w:rFonts w:ascii="Arial" w:eastAsia="Arial" w:hAnsi="Arial" w:cs="Arial"/>
        </w:rPr>
        <w:t xml:space="preserve"> = -3.66, P = 1.29e-3) between these two phases. Importantly, there were no significant differences in behavioral responses between healthy participants and participants with PTSS during either conditioning (SCR: t</w:t>
      </w:r>
      <w:r>
        <w:rPr>
          <w:rFonts w:ascii="Arial" w:eastAsia="Arial" w:hAnsi="Arial" w:cs="Arial"/>
          <w:vertAlign w:val="subscript"/>
        </w:rPr>
        <w:t xml:space="preserve">(46) </w:t>
      </w:r>
      <w:r>
        <w:rPr>
          <w:rFonts w:ascii="Arial" w:eastAsia="Arial" w:hAnsi="Arial" w:cs="Arial"/>
        </w:rPr>
        <w:t>= 0.63, P = 0.53; expectancy: t</w:t>
      </w:r>
      <w:r>
        <w:rPr>
          <w:rFonts w:ascii="Arial" w:eastAsia="Arial" w:hAnsi="Arial" w:cs="Arial"/>
          <w:vertAlign w:val="subscript"/>
        </w:rPr>
        <w:t>(46)</w:t>
      </w:r>
      <w:r>
        <w:rPr>
          <w:rFonts w:ascii="Arial" w:eastAsia="Arial" w:hAnsi="Arial" w:cs="Arial"/>
        </w:rPr>
        <w:t xml:space="preserve"> = 1.23, P = 0.22) or late extinction (SCR: t</w:t>
      </w:r>
      <w:r>
        <w:rPr>
          <w:rFonts w:ascii="Arial" w:eastAsia="Arial" w:hAnsi="Arial" w:cs="Arial"/>
          <w:vertAlign w:val="subscript"/>
        </w:rPr>
        <w:t>(42)</w:t>
      </w:r>
      <w:r>
        <w:rPr>
          <w:rFonts w:ascii="Arial" w:eastAsia="Arial" w:hAnsi="Arial" w:cs="Arial"/>
        </w:rPr>
        <w:t xml:space="preserve"> = 0.49, P = 0.63; expectancy: t</w:t>
      </w:r>
      <w:r>
        <w:rPr>
          <w:rFonts w:ascii="Arial" w:eastAsia="Arial" w:hAnsi="Arial" w:cs="Arial"/>
          <w:vertAlign w:val="subscript"/>
        </w:rPr>
        <w:t xml:space="preserve">(46) </w:t>
      </w:r>
      <w:r>
        <w:rPr>
          <w:rFonts w:ascii="Arial" w:eastAsia="Arial" w:hAnsi="Arial" w:cs="Arial"/>
        </w:rPr>
        <w:t>= 0.69, P = 0.50). Together these results demonstrate successful and equivalent fear conditioning and within-session extinction in both groups.</w:t>
      </w:r>
    </w:p>
    <w:p w14:paraId="4C24D32D" w14:textId="2C8F14A5" w:rsidR="000F625B" w:rsidRDefault="00B06370">
      <w:pPr>
        <w:spacing w:line="480" w:lineRule="auto"/>
        <w:ind w:firstLine="720"/>
        <w:jc w:val="both"/>
        <w:rPr>
          <w:rFonts w:ascii="Arial" w:eastAsia="Arial" w:hAnsi="Arial" w:cs="Arial"/>
        </w:rPr>
      </w:pPr>
      <w:r>
        <w:rPr>
          <w:rFonts w:ascii="Arial" w:eastAsia="Arial" w:hAnsi="Arial" w:cs="Arial"/>
          <w:i/>
        </w:rPr>
        <w:t>Recognition memory.</w:t>
      </w:r>
      <w:r>
        <w:rPr>
          <w:rFonts w:ascii="Arial" w:eastAsia="Arial" w:hAnsi="Arial" w:cs="Arial"/>
        </w:rPr>
        <w:t xml:space="preserve"> Overall, performance on the recognition memory test replicated previous behavioral findings </w:t>
      </w:r>
      <w:r w:rsidR="00411160">
        <w:rPr>
          <w:rFonts w:ascii="Arial" w:eastAsia="Arial" w:hAnsi="Arial" w:cs="Arial"/>
        </w:rPr>
        <w:fldChar w:fldCharType="begin"/>
      </w:r>
      <w:r w:rsidR="002D2E28">
        <w:rPr>
          <w:rFonts w:ascii="Arial" w:eastAsia="Arial" w:hAnsi="Arial" w:cs="Arial"/>
        </w:rPr>
        <w:instrText xml:space="preserve"> ADDIN ZOTERO_ITEM CSL_CITATION {"citationID":"z5kmxse7","properties":{"formattedCitation":"(Dunsmoor et al., 2015a, 2018; Keller and Dunsmoor, 2020)","plainCitation":"(Dunsmoor et al., 2015a, 2018; Keller and Dunsmoor, 2020)","noteIndex":0},"citationItems":[{"id":105,"uris":["http://zotero.org/users/7734491/items/BDXPJAQ7"],"uri":["http://zotero.org/users/7734491/items/BDXPJAQ7"],"itemData":{"id":105,"type":"article-journal","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container-title":"Nature","DOI":"10.1038/nature14106","ISSN":"14764687","issue":"7547","note":"PMID: 25607357\npublisher: Nature Publishing Group\nCitation Key: Dunsmoor2015b\npublisher-place: Department of Psychology and Center for Neural Sciences, New York University, New York, New York 10003, USA.","page":"345-348","title":"Emotional learning selectively and retroactively strengthens memories for related events","volume":"520","author":[{"family":"Dunsmoor","given":"Joseph E."},{"family":"Murty","given":"Vishnu P."},{"family":"Davachi","given":"Lila"},{"family":"Phelps","given":"Elizabeth A."}],"issued":{"date-parts":[["2015",4,16]]}}},{"id":1326,"uris":["http://zotero.org/users/7734491/items/4YDUVTZT"],"uri":["http://zotero.org/users/7734491/items/4YDUVTZT"],"itemData":{"id":1326,"type":"article-journal","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container-title":"Nature Human Behaviour","DOI":"10.1038/s41562-018-0317-4","ISSN":"23973374","issue":"4","note":"publisher: Nature Publishing Group\nCitation Key: Dunsmoor2018","page":"291-299","title":"Event segmentation protects emotional memories from competing experiences encoded close in time","volume":"2","author":[{"family":"Dunsmoor","given":"Joseph E."},{"family":"Kroes","given":"Marijn C.W."},{"family":"Moscatelli","given":"Caroline M."},{"family":"Evans","given":"Michael D."},{"family":"Davachi","given":"Lila"},{"family":"Phelps","given":"Elizabeth A."}],"issued":{"date-parts":[["2018",4,1]]}}},{"id":892,"uris":["http://zotero.org/users/7734491/items/TPC4R8ZG"],"uri":["http://zotero.org/users/7734491/items/TPC4R8ZG"],"itemData":{"id":892,"type":"article-journal","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container-title":"Learning &amp; Memory","DOI":"10.1101/lm.050740.119","ISSN":"15495485","issue":"1","note":"PMID: 31843978\npublisher: NLM (Medline)\nCitation Key: Keller2020a","page":"12-19","title":"The effects of aversive-to-appetitive counterconditioning on implicit and explicit fear memory","volume":"27","author":[{"family":"Keller","given":"Nicole E."},{"family":"Dunsmoor","given":"Joseph E."}],"issued":{"date-parts":[["2020",1,1]]}}}],"schema":"https://github.com/citation-style-language/schema/raw/master/csl-citation.json"} </w:instrText>
      </w:r>
      <w:r w:rsidR="00411160">
        <w:rPr>
          <w:rFonts w:ascii="Arial" w:eastAsia="Arial" w:hAnsi="Arial" w:cs="Arial"/>
        </w:rPr>
        <w:fldChar w:fldCharType="separate"/>
      </w:r>
      <w:r w:rsidR="002D2E28" w:rsidRPr="002D2E28">
        <w:rPr>
          <w:rFonts w:ascii="Arial" w:hAnsi="Arial" w:cs="Arial"/>
        </w:rPr>
        <w:t>(Dunsmoor et al., 2015a, 2018; Keller and Dunsmoor, 2020)</w:t>
      </w:r>
      <w:r w:rsidR="00411160">
        <w:rPr>
          <w:rFonts w:ascii="Arial" w:eastAsia="Arial" w:hAnsi="Arial" w:cs="Arial"/>
        </w:rPr>
        <w:fldChar w:fldCharType="end"/>
      </w:r>
      <w:r>
        <w:rPr>
          <w:rFonts w:ascii="Arial" w:eastAsia="Arial" w:hAnsi="Arial" w:cs="Arial"/>
        </w:rPr>
        <w:t xml:space="preserve">, in that memory was better for CS+ items compared to CS- from all phases, and overall higher for conditioning compared to other phases. Here, we report an analysis of high confidence hit rates with the purpose of testing for a difference in episodic memory performance between healthy adults and individuals with PTSS. A mixed-effects ANOVA of high confidence hit rates revealed no significant main effect of </w:t>
      </w:r>
      <w:r>
        <w:rPr>
          <w:rFonts w:ascii="Arial" w:eastAsia="Arial" w:hAnsi="Arial" w:cs="Arial"/>
          <w:i/>
        </w:rPr>
        <w:t xml:space="preserve">group </w:t>
      </w:r>
      <w:r>
        <w:rPr>
          <w:rFonts w:ascii="Arial" w:eastAsia="Arial" w:hAnsi="Arial" w:cs="Arial"/>
        </w:rPr>
        <w:t>(F</w:t>
      </w:r>
      <w:r>
        <w:rPr>
          <w:rFonts w:ascii="Arial" w:eastAsia="Arial" w:hAnsi="Arial" w:cs="Arial"/>
          <w:vertAlign w:val="subscript"/>
        </w:rPr>
        <w:t>1, 46</w:t>
      </w:r>
      <w:r>
        <w:rPr>
          <w:rFonts w:ascii="Arial" w:eastAsia="Arial" w:hAnsi="Arial" w:cs="Arial"/>
        </w:rPr>
        <w:t xml:space="preserve"> = 1.37, P = 0.25), and no significant two-way interactions </w:t>
      </w:r>
      <w:r>
        <w:rPr>
          <w:rFonts w:ascii="Arial" w:eastAsia="Arial" w:hAnsi="Arial" w:cs="Arial"/>
        </w:rPr>
        <w:lastRenderedPageBreak/>
        <w:t xml:space="preserve">between </w:t>
      </w:r>
      <w:r>
        <w:rPr>
          <w:rFonts w:ascii="Arial" w:eastAsia="Arial" w:hAnsi="Arial" w:cs="Arial"/>
          <w:i/>
        </w:rPr>
        <w:t xml:space="preserve">group </w:t>
      </w:r>
      <w:r>
        <w:rPr>
          <w:rFonts w:ascii="Arial" w:eastAsia="Arial" w:hAnsi="Arial" w:cs="Arial"/>
        </w:rPr>
        <w:t>and either</w:t>
      </w:r>
      <w:r>
        <w:rPr>
          <w:rFonts w:ascii="Arial" w:eastAsia="Arial" w:hAnsi="Arial" w:cs="Arial"/>
          <w:i/>
        </w:rPr>
        <w:t xml:space="preserve"> CS type </w:t>
      </w:r>
      <w:r>
        <w:rPr>
          <w:rFonts w:ascii="Arial" w:eastAsia="Arial" w:hAnsi="Arial" w:cs="Arial"/>
        </w:rPr>
        <w:t>or</w:t>
      </w:r>
      <w:r>
        <w:rPr>
          <w:rFonts w:ascii="Arial" w:eastAsia="Arial" w:hAnsi="Arial" w:cs="Arial"/>
          <w:i/>
        </w:rPr>
        <w:t xml:space="preserve"> encoding context, </w:t>
      </w:r>
      <w:r>
        <w:rPr>
          <w:rFonts w:ascii="Arial" w:eastAsia="Arial" w:hAnsi="Arial" w:cs="Arial"/>
        </w:rPr>
        <w:t>and no significant three-way interaction</w:t>
      </w:r>
      <w:r>
        <w:rPr>
          <w:rFonts w:ascii="Arial" w:eastAsia="Arial" w:hAnsi="Arial" w:cs="Arial"/>
          <w:i/>
        </w:rPr>
        <w:t xml:space="preserve"> </w:t>
      </w:r>
      <w:r>
        <w:rPr>
          <w:rFonts w:ascii="Arial" w:eastAsia="Arial" w:hAnsi="Arial" w:cs="Arial"/>
        </w:rPr>
        <w:t xml:space="preserve">(All Ps </w:t>
      </w:r>
      <w:r w:rsidR="006A68D9">
        <w:rPr>
          <w:rFonts w:ascii="Arial" w:eastAsia="Arial" w:hAnsi="Arial" w:cs="Arial"/>
        </w:rPr>
        <w:t>≥</w:t>
      </w:r>
      <w:r>
        <w:rPr>
          <w:rFonts w:ascii="Arial" w:eastAsia="Arial" w:hAnsi="Arial" w:cs="Arial"/>
        </w:rPr>
        <w:t xml:space="preserve"> 0.44). These results indicate that explicit recognition memory for the CS items was </w:t>
      </w:r>
      <w:r w:rsidR="001C3BE3">
        <w:rPr>
          <w:rFonts w:ascii="Arial" w:eastAsia="Arial" w:hAnsi="Arial" w:cs="Arial"/>
        </w:rPr>
        <w:t>not different</w:t>
      </w:r>
      <w:r>
        <w:rPr>
          <w:rFonts w:ascii="Arial" w:eastAsia="Arial" w:hAnsi="Arial" w:cs="Arial"/>
        </w:rPr>
        <w:t xml:space="preserve"> between groups.</w:t>
      </w:r>
    </w:p>
    <w:p w14:paraId="3BC63B24" w14:textId="77777777" w:rsidR="000F625B" w:rsidRDefault="000F625B">
      <w:pPr>
        <w:spacing w:line="480" w:lineRule="auto"/>
        <w:jc w:val="center"/>
        <w:rPr>
          <w:rFonts w:ascii="Arial" w:eastAsia="Arial" w:hAnsi="Arial" w:cs="Arial"/>
        </w:rPr>
      </w:pPr>
    </w:p>
    <w:p w14:paraId="3ED7AD18" w14:textId="77777777" w:rsidR="000F625B" w:rsidRDefault="00B06370" w:rsidP="002664DC">
      <w:pPr>
        <w:spacing w:line="480" w:lineRule="auto"/>
        <w:jc w:val="center"/>
        <w:rPr>
          <w:rFonts w:ascii="Arial" w:eastAsia="Arial" w:hAnsi="Arial" w:cs="Arial"/>
        </w:rPr>
      </w:pPr>
      <w:r>
        <w:rPr>
          <w:rFonts w:ascii="Arial" w:eastAsia="Arial" w:hAnsi="Arial" w:cs="Arial"/>
          <w:noProof/>
        </w:rPr>
        <w:lastRenderedPageBreak/>
        <w:drawing>
          <wp:inline distT="0" distB="0" distL="0" distR="0" wp14:anchorId="22B87DAC" wp14:editId="1CF8BE8B">
            <wp:extent cx="5962389" cy="8001510"/>
            <wp:effectExtent l="0" t="0" r="635" b="0"/>
            <wp:docPr id="2" name="image2.png"/>
            <wp:cNvGraphicFramePr/>
            <a:graphic xmlns:a="http://schemas.openxmlformats.org/drawingml/2006/main">
              <a:graphicData uri="http://schemas.openxmlformats.org/drawingml/2006/picture">
                <pic:pic xmlns:pic="http://schemas.openxmlformats.org/drawingml/2006/picture">
                  <pic:nvPicPr>
                    <pic:cNvPr id="2" name="image2.pn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962389" cy="8001510"/>
                    </a:xfrm>
                    <a:prstGeom prst="rect">
                      <a:avLst/>
                    </a:prstGeom>
                    <a:ln/>
                  </pic:spPr>
                </pic:pic>
              </a:graphicData>
            </a:graphic>
          </wp:inline>
        </w:drawing>
      </w:r>
    </w:p>
    <w:p w14:paraId="04E10C98" w14:textId="2626A9E4" w:rsidR="000F625B" w:rsidRPr="00671266" w:rsidRDefault="00B06370" w:rsidP="00671266">
      <w:pPr>
        <w:spacing w:line="240" w:lineRule="auto"/>
        <w:jc w:val="both"/>
        <w:rPr>
          <w:rFonts w:ascii="Arial" w:eastAsia="Arial" w:hAnsi="Arial" w:cs="Arial"/>
        </w:rPr>
      </w:pPr>
      <w:r>
        <w:rPr>
          <w:rFonts w:ascii="Arial" w:eastAsia="Arial" w:hAnsi="Arial" w:cs="Arial"/>
          <w:b/>
        </w:rPr>
        <w:lastRenderedPageBreak/>
        <w:t xml:space="preserve">Figure </w:t>
      </w:r>
      <w:r w:rsidR="00D00C52">
        <w:rPr>
          <w:rFonts w:ascii="Arial" w:eastAsia="Arial" w:hAnsi="Arial" w:cs="Arial"/>
          <w:b/>
        </w:rPr>
        <w:t>2</w:t>
      </w:r>
      <w:r>
        <w:rPr>
          <w:rFonts w:ascii="Arial" w:eastAsia="Arial" w:hAnsi="Arial" w:cs="Arial"/>
          <w:b/>
        </w:rPr>
        <w:t>. Dissociable reinstatement of emotional memories</w:t>
      </w:r>
      <w:r w:rsidR="00D00C52">
        <w:rPr>
          <w:rFonts w:ascii="Arial" w:eastAsia="Arial" w:hAnsi="Arial" w:cs="Arial"/>
          <w:b/>
        </w:rPr>
        <w:t xml:space="preserve">. </w:t>
      </w:r>
      <w:r w:rsidR="00E347AB">
        <w:rPr>
          <w:rFonts w:ascii="Arial" w:eastAsia="Arial" w:hAnsi="Arial" w:cs="Arial"/>
          <w:bCs/>
        </w:rPr>
        <w:t xml:space="preserve">All </w:t>
      </w:r>
      <w:r w:rsidR="00E347AB">
        <w:rPr>
          <w:rFonts w:ascii="Arial" w:eastAsia="Arial" w:hAnsi="Arial" w:cs="Arial"/>
        </w:rPr>
        <w:t xml:space="preserve">error bars correspond to the 95% confidence interval of the CS+ ‒ CS- difference. ***P &lt; 0.001, **P &lt; 0.01, *P &lt; 0.05, FDR corrected. </w:t>
      </w:r>
      <w:r w:rsidR="00D00C52">
        <w:rPr>
          <w:rFonts w:ascii="Arial" w:eastAsia="Arial" w:hAnsi="Arial" w:cs="Arial"/>
          <w:b/>
        </w:rPr>
        <w:t>a. Behavioral responses.</w:t>
      </w:r>
      <w:r w:rsidR="00D00C52">
        <w:rPr>
          <w:rFonts w:ascii="Arial" w:eastAsia="Arial" w:hAnsi="Arial" w:cs="Arial"/>
          <w:bCs/>
        </w:rPr>
        <w:t xml:space="preserve"> </w:t>
      </w:r>
      <w:r w:rsidR="00D00C52">
        <w:rPr>
          <w:rFonts w:ascii="Arial" w:eastAsia="Arial" w:hAnsi="Arial" w:cs="Arial"/>
        </w:rPr>
        <w:t xml:space="preserve">Autonomic arousal and explicit shock expectancy from fear conditioning and extinction (split by half) on Day 1 are replicated from Hennings et al., 2020. Results show successful acquisition and extinction of differential (CS+ &gt; CS-) responses for both SCR and shock expectancy for both groups. 24hr delayed recognition memory hit rates are shown for items encoded during learning. Critically, no group differences were observed in behavioral responses during associative learning or the recognition memory test. See text for statistical analyses. </w:t>
      </w:r>
      <w:r w:rsidR="00D00C52">
        <w:rPr>
          <w:rFonts w:ascii="Arial" w:eastAsia="Arial" w:hAnsi="Arial" w:cs="Arial"/>
          <w:b/>
        </w:rPr>
        <w:t>b</w:t>
      </w:r>
      <w:r>
        <w:rPr>
          <w:rFonts w:ascii="Arial" w:eastAsia="Arial" w:hAnsi="Arial" w:cs="Arial"/>
          <w:b/>
        </w:rPr>
        <w:t>.</w:t>
      </w:r>
      <w:r w:rsidR="00D00C52">
        <w:rPr>
          <w:rFonts w:ascii="Arial" w:eastAsia="Arial" w:hAnsi="Arial" w:cs="Arial"/>
          <w:b/>
        </w:rPr>
        <w:t xml:space="preserve"> Reinstatement</w:t>
      </w:r>
      <w:r>
        <w:rPr>
          <w:rFonts w:ascii="Arial" w:eastAsia="Arial" w:hAnsi="Arial" w:cs="Arial"/>
          <w:b/>
        </w:rPr>
        <w:t xml:space="preserve"> in </w:t>
      </w:r>
      <w:r>
        <w:rPr>
          <w:rFonts w:ascii="Arial" w:eastAsia="Arial" w:hAnsi="Arial" w:cs="Arial"/>
          <w:b/>
          <w:i/>
        </w:rPr>
        <w:t>a priori</w:t>
      </w:r>
      <w:r>
        <w:rPr>
          <w:rFonts w:ascii="Arial" w:eastAsia="Arial" w:hAnsi="Arial" w:cs="Arial"/>
          <w:b/>
        </w:rPr>
        <w:t xml:space="preserve"> ROIs.</w:t>
      </w:r>
      <w:r w:rsidR="00E347AB">
        <w:rPr>
          <w:rFonts w:ascii="Arial" w:eastAsia="Arial" w:hAnsi="Arial" w:cs="Arial"/>
        </w:rPr>
        <w:t xml:space="preserve"> </w:t>
      </w:r>
      <w:r>
        <w:rPr>
          <w:rFonts w:ascii="Arial" w:eastAsia="Arial" w:hAnsi="Arial" w:cs="Arial"/>
          <w:i/>
        </w:rPr>
        <w:t>Top.</w:t>
      </w:r>
      <w:r>
        <w:rPr>
          <w:rFonts w:ascii="Arial" w:eastAsia="Arial" w:hAnsi="Arial" w:cs="Arial"/>
        </w:rPr>
        <w:t xml:space="preserve"> Healthy adults exhibited a</w:t>
      </w:r>
      <w:r w:rsidR="004746D7">
        <w:rPr>
          <w:rFonts w:ascii="Arial" w:eastAsia="Arial" w:hAnsi="Arial" w:cs="Arial"/>
        </w:rPr>
        <w:t xml:space="preserve"> significant</w:t>
      </w:r>
      <w:r>
        <w:rPr>
          <w:rFonts w:ascii="Arial" w:eastAsia="Arial" w:hAnsi="Arial" w:cs="Arial"/>
        </w:rPr>
        <w:t xml:space="preserve"> double dissociation of emotional reinstatement in the mPFC, such that reinstatement for items encoded during conditioning was higher in the dACC, and extinction reinstatement was higher in the vmPFC. </w:t>
      </w:r>
      <w:r>
        <w:rPr>
          <w:rFonts w:ascii="Arial" w:eastAsia="Arial" w:hAnsi="Arial" w:cs="Arial"/>
          <w:i/>
        </w:rPr>
        <w:t>Bottom</w:t>
      </w:r>
      <w:r>
        <w:rPr>
          <w:rFonts w:ascii="Arial" w:eastAsia="Arial" w:hAnsi="Arial" w:cs="Arial"/>
        </w:rPr>
        <w:t xml:space="preserve">. In adults with PTSS, the dACC displayed significant emotional reinstatement of items encoded during both conditioning and extinction, revealing a misallocation of extinction memories. </w:t>
      </w:r>
      <w:r>
        <w:rPr>
          <w:rFonts w:ascii="Arial" w:eastAsia="Arial" w:hAnsi="Arial" w:cs="Arial"/>
          <w:b/>
        </w:rPr>
        <w:t xml:space="preserve">B. Whole brain </w:t>
      </w:r>
      <w:r w:rsidR="00E347AB">
        <w:rPr>
          <w:rFonts w:ascii="Arial" w:eastAsia="Arial" w:hAnsi="Arial" w:cs="Arial"/>
          <w:b/>
        </w:rPr>
        <w:t>analysis</w:t>
      </w:r>
      <w:r>
        <w:rPr>
          <w:rFonts w:ascii="Arial" w:eastAsia="Arial" w:hAnsi="Arial" w:cs="Arial"/>
          <w:b/>
        </w:rPr>
        <w:t>.</w:t>
      </w:r>
      <w:r>
        <w:rPr>
          <w:rFonts w:ascii="Arial" w:eastAsia="Arial" w:hAnsi="Arial" w:cs="Arial"/>
        </w:rPr>
        <w:t xml:space="preserve"> </w:t>
      </w:r>
      <w:r w:rsidR="00E347AB">
        <w:rPr>
          <w:rFonts w:ascii="Arial" w:eastAsia="Arial" w:hAnsi="Arial" w:cs="Arial"/>
        </w:rPr>
        <w:t xml:space="preserve">A searchlight was run over the entire brain, calculating reinstatement in each location. </w:t>
      </w:r>
      <w:r w:rsidR="00F74E7B">
        <w:rPr>
          <w:rFonts w:ascii="Arial" w:eastAsia="Arial" w:hAnsi="Arial" w:cs="Arial"/>
        </w:rPr>
        <w:t>M</w:t>
      </w:r>
      <w:r>
        <w:rPr>
          <w:rFonts w:ascii="Arial" w:eastAsia="Arial" w:hAnsi="Arial" w:cs="Arial"/>
        </w:rPr>
        <w:t>edial and lateral view</w:t>
      </w:r>
      <w:r w:rsidR="004746D7">
        <w:rPr>
          <w:rFonts w:ascii="Arial" w:eastAsia="Arial" w:hAnsi="Arial" w:cs="Arial"/>
        </w:rPr>
        <w:t>s</w:t>
      </w:r>
      <w:r>
        <w:rPr>
          <w:rFonts w:ascii="Arial" w:eastAsia="Arial" w:hAnsi="Arial" w:cs="Arial"/>
        </w:rPr>
        <w:t xml:space="preserve"> of the </w:t>
      </w:r>
      <w:r w:rsidR="00F74E7B">
        <w:rPr>
          <w:rFonts w:ascii="Arial" w:eastAsia="Arial" w:hAnsi="Arial" w:cs="Arial"/>
        </w:rPr>
        <w:t xml:space="preserve">inflated </w:t>
      </w:r>
      <w:r>
        <w:rPr>
          <w:rFonts w:ascii="Arial" w:eastAsia="Arial" w:hAnsi="Arial" w:cs="Arial"/>
        </w:rPr>
        <w:t xml:space="preserve">left hemisphere </w:t>
      </w:r>
      <w:r w:rsidR="00F74E7B">
        <w:rPr>
          <w:rFonts w:ascii="Arial" w:eastAsia="Arial" w:hAnsi="Arial" w:cs="Arial"/>
        </w:rPr>
        <w:t xml:space="preserve">are </w:t>
      </w:r>
      <w:r>
        <w:rPr>
          <w:rFonts w:ascii="Arial" w:eastAsia="Arial" w:hAnsi="Arial" w:cs="Arial"/>
        </w:rPr>
        <w:t>shown</w:t>
      </w:r>
      <w:r w:rsidR="009D1041">
        <w:rPr>
          <w:rFonts w:ascii="Arial" w:eastAsia="Arial" w:hAnsi="Arial" w:cs="Arial"/>
        </w:rPr>
        <w:t xml:space="preserve">; </w:t>
      </w:r>
      <w:r>
        <w:rPr>
          <w:rFonts w:ascii="Arial" w:eastAsia="Arial" w:hAnsi="Arial" w:cs="Arial"/>
        </w:rPr>
        <w:t xml:space="preserve">results </w:t>
      </w:r>
      <w:r w:rsidR="00F74E7B">
        <w:rPr>
          <w:rFonts w:ascii="Arial" w:eastAsia="Arial" w:hAnsi="Arial" w:cs="Arial"/>
        </w:rPr>
        <w:t>were</w:t>
      </w:r>
      <w:r>
        <w:rPr>
          <w:rFonts w:ascii="Arial" w:eastAsia="Arial" w:hAnsi="Arial" w:cs="Arial"/>
        </w:rPr>
        <w:t xml:space="preserve"> qualitatively similar across hemispheres. The heatmaps show average CS+ </w:t>
      </w:r>
      <w:r w:rsidR="00E347AB">
        <w:rPr>
          <w:rFonts w:ascii="Arial" w:eastAsia="Arial" w:hAnsi="Arial" w:cs="Arial"/>
        </w:rPr>
        <w:t>‒</w:t>
      </w:r>
      <w:r>
        <w:rPr>
          <w:rFonts w:ascii="Arial" w:eastAsia="Arial" w:hAnsi="Arial" w:cs="Arial"/>
        </w:rPr>
        <w:t xml:space="preserve"> CS- reinstatement for items from conditioning (red) and from extinction (blue)</w:t>
      </w:r>
      <w:r w:rsidR="00F74E7B">
        <w:rPr>
          <w:rFonts w:ascii="Arial" w:eastAsia="Arial" w:hAnsi="Arial" w:cs="Arial"/>
        </w:rPr>
        <w:t>. Maps were</w:t>
      </w:r>
      <w:r>
        <w:rPr>
          <w:rFonts w:ascii="Arial" w:eastAsia="Arial" w:hAnsi="Arial" w:cs="Arial"/>
        </w:rPr>
        <w:t xml:space="preserve"> threshold at P &lt; 0.001 one-sided for CS+ &gt; CS- with a cluster-wise threshold (FWE) of P &lt; 0.05.</w:t>
      </w:r>
      <w:r w:rsidR="00F74E7B">
        <w:rPr>
          <w:rFonts w:ascii="Arial" w:eastAsia="Arial" w:hAnsi="Arial" w:cs="Arial"/>
        </w:rPr>
        <w:t xml:space="preserve"> The centers of </w:t>
      </w:r>
      <w:r w:rsidR="00F74E7B" w:rsidRPr="00F74E7B">
        <w:rPr>
          <w:rFonts w:ascii="Arial" w:eastAsia="Arial" w:hAnsi="Arial" w:cs="Arial"/>
          <w:i/>
          <w:iCs/>
        </w:rPr>
        <w:t>a priori</w:t>
      </w:r>
      <w:r w:rsidR="00F74E7B">
        <w:rPr>
          <w:rFonts w:ascii="Arial" w:eastAsia="Arial" w:hAnsi="Arial" w:cs="Arial"/>
        </w:rPr>
        <w:t xml:space="preserve"> ROIs are marked on the cortical surface</w:t>
      </w:r>
      <w:r>
        <w:rPr>
          <w:rFonts w:ascii="Arial" w:eastAsia="Arial" w:hAnsi="Arial" w:cs="Arial"/>
        </w:rPr>
        <w:t xml:space="preserve"> </w:t>
      </w:r>
      <w:r w:rsidR="004746D7">
        <w:rPr>
          <w:rFonts w:ascii="Arial" w:eastAsia="Arial" w:hAnsi="Arial" w:cs="Arial"/>
        </w:rPr>
        <w:t xml:space="preserve">for the </w:t>
      </w:r>
      <w:r w:rsidR="00F74E7B">
        <w:rPr>
          <w:rFonts w:ascii="Arial" w:eastAsia="Arial" w:hAnsi="Arial" w:cs="Arial"/>
        </w:rPr>
        <w:t>dACC</w:t>
      </w:r>
      <w:r w:rsidR="004746D7">
        <w:rPr>
          <w:rFonts w:ascii="Arial" w:eastAsia="Arial" w:hAnsi="Arial" w:cs="Arial"/>
        </w:rPr>
        <w:t xml:space="preserve"> (black)</w:t>
      </w:r>
      <w:r w:rsidR="00F74E7B">
        <w:rPr>
          <w:rFonts w:ascii="Arial" w:eastAsia="Arial" w:hAnsi="Arial" w:cs="Arial"/>
        </w:rPr>
        <w:t xml:space="preserve"> and </w:t>
      </w:r>
      <w:r w:rsidR="004746D7">
        <w:rPr>
          <w:rFonts w:ascii="Arial" w:eastAsia="Arial" w:hAnsi="Arial" w:cs="Arial"/>
        </w:rPr>
        <w:t>vmPFC (white</w:t>
      </w:r>
      <w:r w:rsidR="00F74E7B">
        <w:rPr>
          <w:rFonts w:ascii="Arial" w:eastAsia="Arial" w:hAnsi="Arial" w:cs="Arial"/>
        </w:rPr>
        <w:t>).</w:t>
      </w:r>
    </w:p>
    <w:p w14:paraId="48ACC71C" w14:textId="77777777" w:rsidR="000F625B" w:rsidRDefault="00B06370">
      <w:pPr>
        <w:spacing w:line="480" w:lineRule="auto"/>
        <w:jc w:val="both"/>
        <w:rPr>
          <w:rFonts w:ascii="Arial" w:eastAsia="Arial" w:hAnsi="Arial" w:cs="Arial"/>
        </w:rPr>
      </w:pPr>
      <w:r>
        <w:rPr>
          <w:rFonts w:ascii="Arial" w:eastAsia="Arial" w:hAnsi="Arial" w:cs="Arial"/>
          <w:b/>
        </w:rPr>
        <w:t>Emotional memory reinstatement in the medial prefrontal cortex</w:t>
      </w:r>
    </w:p>
    <w:p w14:paraId="275F573D" w14:textId="76B3EB30" w:rsidR="000F625B" w:rsidRDefault="00B06370">
      <w:pPr>
        <w:spacing w:line="480" w:lineRule="auto"/>
        <w:ind w:firstLine="720"/>
        <w:jc w:val="both"/>
        <w:rPr>
          <w:rFonts w:ascii="Arial" w:eastAsia="Arial" w:hAnsi="Arial" w:cs="Arial"/>
        </w:rPr>
      </w:pPr>
      <w:r>
        <w:rPr>
          <w:rFonts w:ascii="Arial" w:eastAsia="Arial" w:hAnsi="Arial" w:cs="Arial"/>
        </w:rPr>
        <w:t>The analysis here focuses on the overlap of multi-voxel fMRI activity patterns of items from encoding to retrieval (i.e., encoding retrieval similarity), irrespective of memory performance. The voxel-wise patterns of activity elicited by each CS item during the recognition memory test was correlated with the patterns of activity elicited by those same CS items when they were initially encoded during either the pre-conditioning, fear conditioning, or extinction phase. To control for item-level reinstatement effects, these correlations were Fisher z-transformed and then the average correlation of CS- trials was subtracted from the average correlation of the CS+ trials from the same encoding context. This analysis focused on two distinct subregions of the mPFC motivated by rodent work</w:t>
      </w:r>
      <w:r w:rsidR="004C016A">
        <w:rPr>
          <w:rFonts w:ascii="Arial" w:eastAsia="Arial" w:hAnsi="Arial" w:cs="Arial"/>
        </w:rPr>
        <w:t xml:space="preserve"> </w:t>
      </w:r>
      <w:r w:rsidR="004C016A">
        <w:rPr>
          <w:rFonts w:ascii="Arial" w:eastAsia="Arial" w:hAnsi="Arial" w:cs="Arial"/>
        </w:rPr>
        <w:fldChar w:fldCharType="begin"/>
      </w:r>
      <w:r w:rsidR="004C016A">
        <w:rPr>
          <w:rFonts w:ascii="Arial" w:eastAsia="Arial" w:hAnsi="Arial" w:cs="Arial"/>
        </w:rPr>
        <w:instrText xml:space="preserve"> ADDIN ZOTERO_ITEM CSL_CITATION {"citationID":"zdlW17qe","properties":{"formattedCitation":"(Burgos-Robles et al., 2017; Do-Monte et al., 2015)","plainCitation":"(Burgos-Robles et al., 2017; Do-Monte et al., 2015)","noteIndex":0},"citationItems":[{"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issued":{"date-parts":[["2017",6]]}}},{"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4C016A">
        <w:rPr>
          <w:rFonts w:ascii="Arial" w:eastAsia="Arial" w:hAnsi="Arial" w:cs="Arial"/>
        </w:rPr>
        <w:fldChar w:fldCharType="separate"/>
      </w:r>
      <w:r w:rsidR="004C016A" w:rsidRPr="004C016A">
        <w:rPr>
          <w:rFonts w:ascii="Arial" w:hAnsi="Arial" w:cs="Arial"/>
        </w:rPr>
        <w:t>(Burgos-Robles et al., 2017; Do-Monte et al., 2015)</w:t>
      </w:r>
      <w:r w:rsidR="004C016A">
        <w:rPr>
          <w:rFonts w:ascii="Arial" w:eastAsia="Arial" w:hAnsi="Arial" w:cs="Arial"/>
        </w:rPr>
        <w:fldChar w:fldCharType="end"/>
      </w:r>
      <w:r>
        <w:rPr>
          <w:rFonts w:ascii="Arial" w:eastAsia="Arial" w:hAnsi="Arial" w:cs="Arial"/>
        </w:rPr>
        <w:t xml:space="preserve">: the dACC and vmPFC. These regions were defined by drawing spheres around </w:t>
      </w:r>
      <w:r>
        <w:rPr>
          <w:rFonts w:ascii="Arial" w:eastAsia="Arial" w:hAnsi="Arial" w:cs="Arial"/>
          <w:i/>
        </w:rPr>
        <w:t>a priori</w:t>
      </w:r>
      <w:r>
        <w:rPr>
          <w:rFonts w:ascii="Arial" w:eastAsia="Arial" w:hAnsi="Arial" w:cs="Arial"/>
        </w:rPr>
        <w:t xml:space="preserve"> peak activations (see </w:t>
      </w:r>
      <w:r>
        <w:rPr>
          <w:rFonts w:ascii="Arial" w:eastAsia="Arial" w:hAnsi="Arial" w:cs="Arial"/>
          <w:b/>
        </w:rPr>
        <w:t>Online Methods</w:t>
      </w:r>
      <w:r>
        <w:rPr>
          <w:rFonts w:ascii="Arial" w:eastAsia="Arial" w:hAnsi="Arial" w:cs="Arial"/>
        </w:rPr>
        <w:t>).</w:t>
      </w:r>
    </w:p>
    <w:p w14:paraId="0FA27F61" w14:textId="30496927" w:rsidR="000F625B" w:rsidRDefault="00B06370">
      <w:pPr>
        <w:spacing w:line="480" w:lineRule="auto"/>
        <w:ind w:firstLine="720"/>
        <w:jc w:val="both"/>
        <w:rPr>
          <w:rFonts w:ascii="Arial" w:eastAsia="Arial" w:hAnsi="Arial" w:cs="Arial"/>
        </w:rPr>
      </w:pPr>
      <w:r>
        <w:rPr>
          <w:rFonts w:ascii="Arial" w:eastAsia="Arial" w:hAnsi="Arial" w:cs="Arial"/>
        </w:rPr>
        <w:t>In healthy adults, the dACC exhibited selective reinstatement for CS+ items (compared to CS- items) that were encoded during fear conditioning (</w:t>
      </w:r>
      <w:r>
        <w:rPr>
          <w:rFonts w:ascii="Arial" w:eastAsia="Arial" w:hAnsi="Arial" w:cs="Arial"/>
          <w:b/>
        </w:rPr>
        <w:t xml:space="preserve">Fig. </w:t>
      </w:r>
      <w:r w:rsidR="002664DC">
        <w:rPr>
          <w:rFonts w:ascii="Arial" w:eastAsia="Arial" w:hAnsi="Arial" w:cs="Arial"/>
          <w:b/>
        </w:rPr>
        <w:t>2b</w:t>
      </w:r>
      <w:r>
        <w:rPr>
          <w:rFonts w:ascii="Arial" w:eastAsia="Arial" w:hAnsi="Arial" w:cs="Arial"/>
          <w:b/>
        </w:rPr>
        <w:t>, top</w:t>
      </w:r>
      <w:r>
        <w:rPr>
          <w:rFonts w:ascii="Arial" w:eastAsia="Arial" w:hAnsi="Arial" w:cs="Arial"/>
        </w:rPr>
        <w:t xml:space="preserve">; </w:t>
      </w:r>
      <w:r w:rsidR="007721E2">
        <w:rPr>
          <w:rFonts w:ascii="Arial" w:eastAsia="Arial" w:hAnsi="Arial" w:cs="Arial"/>
        </w:rPr>
        <w:t xml:space="preserve">difference = </w:t>
      </w:r>
      <w:r>
        <w:rPr>
          <w:rFonts w:ascii="Arial" w:eastAsia="Arial" w:hAnsi="Arial" w:cs="Arial"/>
        </w:rPr>
        <w:t xml:space="preserve">0.22, </w:t>
      </w:r>
      <w:r w:rsidR="007721E2">
        <w:rPr>
          <w:rFonts w:ascii="Arial" w:eastAsia="Arial" w:hAnsi="Arial" w:cs="Arial"/>
        </w:rPr>
        <w:t xml:space="preserve">95% CI = </w:t>
      </w:r>
      <w:r>
        <w:rPr>
          <w:rFonts w:ascii="Arial" w:eastAsia="Arial" w:hAnsi="Arial" w:cs="Arial"/>
        </w:rPr>
        <w:t>[0.16, 0.28], P</w:t>
      </w:r>
      <w:r>
        <w:rPr>
          <w:rFonts w:ascii="Arial" w:eastAsia="Arial" w:hAnsi="Arial" w:cs="Arial"/>
          <w:vertAlign w:val="subscript"/>
        </w:rPr>
        <w:t>FDR</w:t>
      </w:r>
      <w:r>
        <w:rPr>
          <w:rFonts w:ascii="Arial" w:eastAsia="Arial" w:hAnsi="Arial" w:cs="Arial"/>
        </w:rPr>
        <w:t xml:space="preserve"> = 4.62e-12). This finding accords with rodent models that show the</w:t>
      </w:r>
      <w:r w:rsidR="00505223">
        <w:rPr>
          <w:rFonts w:ascii="Arial" w:eastAsia="Arial" w:hAnsi="Arial" w:cs="Arial"/>
        </w:rPr>
        <w:t xml:space="preserve"> PL</w:t>
      </w:r>
      <w:r>
        <w:rPr>
          <w:rFonts w:ascii="Arial" w:eastAsia="Arial" w:hAnsi="Arial" w:cs="Arial"/>
        </w:rPr>
        <w:t xml:space="preserve"> is </w:t>
      </w:r>
      <w:r>
        <w:rPr>
          <w:rFonts w:ascii="Arial" w:eastAsia="Arial" w:hAnsi="Arial" w:cs="Arial"/>
        </w:rPr>
        <w:lastRenderedPageBreak/>
        <w:t xml:space="preserve">involved in both the learning and retrieval of long-term fear memories. Selective reinstatement </w:t>
      </w:r>
      <w:r w:rsidR="00455FBE">
        <w:rPr>
          <w:rFonts w:ascii="Arial" w:eastAsia="Arial" w:hAnsi="Arial" w:cs="Arial"/>
        </w:rPr>
        <w:t xml:space="preserve">in the dACC </w:t>
      </w:r>
      <w:r>
        <w:rPr>
          <w:rFonts w:ascii="Arial" w:eastAsia="Arial" w:hAnsi="Arial" w:cs="Arial"/>
        </w:rPr>
        <w:t xml:space="preserve">was stronger for fear memories (CS+ </w:t>
      </w:r>
      <w:r w:rsidR="006A68D9">
        <w:rPr>
          <w:rFonts w:ascii="Arial" w:eastAsia="Arial" w:hAnsi="Arial" w:cs="Arial"/>
        </w:rPr>
        <w:t>‒</w:t>
      </w:r>
      <w:r>
        <w:rPr>
          <w:rFonts w:ascii="Arial" w:eastAsia="Arial" w:hAnsi="Arial" w:cs="Arial"/>
        </w:rPr>
        <w:t xml:space="preserve"> CS- from conditioning) than for extinction memories (CS+ </w:t>
      </w:r>
      <w:r w:rsidR="006A68D9">
        <w:rPr>
          <w:rFonts w:ascii="Arial" w:eastAsia="Arial" w:hAnsi="Arial" w:cs="Arial"/>
        </w:rPr>
        <w:t>‒</w:t>
      </w:r>
      <w:r>
        <w:rPr>
          <w:rFonts w:ascii="Arial" w:eastAsia="Arial" w:hAnsi="Arial" w:cs="Arial"/>
        </w:rPr>
        <w:t xml:space="preserve"> CS- from extinction</w:t>
      </w:r>
      <w:r w:rsidR="002664DC">
        <w:rPr>
          <w:rFonts w:ascii="Arial" w:eastAsia="Arial" w:hAnsi="Arial" w:cs="Arial"/>
        </w:rPr>
        <w:t xml:space="preserve">; </w:t>
      </w:r>
      <w:r>
        <w:rPr>
          <w:rFonts w:ascii="Arial" w:eastAsia="Arial" w:hAnsi="Arial" w:cs="Arial"/>
        </w:rPr>
        <w:t>0.21, [0.12, 0.29], P</w:t>
      </w:r>
      <w:r w:rsidR="004A3169">
        <w:rPr>
          <w:rFonts w:ascii="Arial" w:eastAsia="Arial" w:hAnsi="Arial" w:cs="Arial"/>
          <w:vertAlign w:val="subscript"/>
        </w:rPr>
        <w:t>FDR</w:t>
      </w:r>
      <w:r>
        <w:rPr>
          <w:rFonts w:ascii="Arial" w:eastAsia="Arial" w:hAnsi="Arial" w:cs="Arial"/>
        </w:rPr>
        <w:t xml:space="preserve"> = </w:t>
      </w:r>
      <w:r w:rsidR="004A3169">
        <w:rPr>
          <w:rFonts w:ascii="Arial" w:eastAsia="Arial" w:hAnsi="Arial" w:cs="Arial"/>
        </w:rPr>
        <w:t>6.26</w:t>
      </w:r>
      <w:r>
        <w:rPr>
          <w:rFonts w:ascii="Arial" w:eastAsia="Arial" w:hAnsi="Arial" w:cs="Arial"/>
        </w:rPr>
        <w:t>e-6). Moreover, this region did not show any selective reinstatement of extinction memories (0.014, [-0.046, 0.075], P</w:t>
      </w:r>
      <w:r>
        <w:rPr>
          <w:rFonts w:ascii="Arial" w:eastAsia="Arial" w:hAnsi="Arial" w:cs="Arial"/>
          <w:vertAlign w:val="subscript"/>
        </w:rPr>
        <w:t>FDR</w:t>
      </w:r>
      <w:r>
        <w:rPr>
          <w:rFonts w:ascii="Arial" w:eastAsia="Arial" w:hAnsi="Arial" w:cs="Arial"/>
        </w:rPr>
        <w:t xml:space="preserve"> = 0.64) or pre-conditioning memories (0.006, [-0.054, 0.066], P</w:t>
      </w:r>
      <w:r>
        <w:rPr>
          <w:rFonts w:ascii="Arial" w:eastAsia="Arial" w:hAnsi="Arial" w:cs="Arial"/>
          <w:vertAlign w:val="subscript"/>
        </w:rPr>
        <w:t>FDR</w:t>
      </w:r>
      <w:r>
        <w:rPr>
          <w:rFonts w:ascii="Arial" w:eastAsia="Arial" w:hAnsi="Arial" w:cs="Arial"/>
        </w:rPr>
        <w:t xml:space="preserve"> = 0.84). In sum, the dACC appears highly specialized for the reinstatement of fear memories in the healthy adult brain. In the vmPFC, there was selective reinstatement for both fear memories (0.074, [0.013, 0.134], P</w:t>
      </w:r>
      <w:r>
        <w:rPr>
          <w:rFonts w:ascii="Arial" w:eastAsia="Arial" w:hAnsi="Arial" w:cs="Arial"/>
          <w:vertAlign w:val="subscript"/>
        </w:rPr>
        <w:t>FDR</w:t>
      </w:r>
      <w:r>
        <w:rPr>
          <w:rFonts w:ascii="Arial" w:eastAsia="Arial" w:hAnsi="Arial" w:cs="Arial"/>
        </w:rPr>
        <w:t xml:space="preserve"> = 0.033) and extinction memories (0.113, [0.053, 0.173], P</w:t>
      </w:r>
      <w:r>
        <w:rPr>
          <w:rFonts w:ascii="Arial" w:eastAsia="Arial" w:hAnsi="Arial" w:cs="Arial"/>
          <w:vertAlign w:val="subscript"/>
        </w:rPr>
        <w:t>FDR</w:t>
      </w:r>
      <w:r>
        <w:rPr>
          <w:rFonts w:ascii="Arial" w:eastAsia="Arial" w:hAnsi="Arial" w:cs="Arial"/>
        </w:rPr>
        <w:t xml:space="preserve"> = 9.20e-4). There was no selective reinstatement of pre-conditioning memories (-0.020, [-0.081, 0.040], P</w:t>
      </w:r>
      <w:r>
        <w:rPr>
          <w:rFonts w:ascii="Arial" w:eastAsia="Arial" w:hAnsi="Arial" w:cs="Arial"/>
          <w:vertAlign w:val="subscript"/>
        </w:rPr>
        <w:t>FDR</w:t>
      </w:r>
      <w:r>
        <w:rPr>
          <w:vertAlign w:val="subscript"/>
        </w:rPr>
        <w:t xml:space="preserve"> </w:t>
      </w:r>
      <w:r>
        <w:rPr>
          <w:rFonts w:ascii="Arial" w:eastAsia="Arial" w:hAnsi="Arial" w:cs="Arial"/>
        </w:rPr>
        <w:t xml:space="preserve">= 0.50). Notably, </w:t>
      </w:r>
      <w:r w:rsidR="00B456EB">
        <w:rPr>
          <w:rFonts w:ascii="Arial" w:eastAsia="Arial" w:hAnsi="Arial" w:cs="Arial"/>
        </w:rPr>
        <w:t xml:space="preserve">there was a significant double dissociation in the selective reinstatement of fear and extinction memories between these two regions (significant </w:t>
      </w:r>
      <w:r w:rsidR="00B456EB" w:rsidRPr="00B456EB">
        <w:rPr>
          <w:rFonts w:ascii="Arial" w:eastAsia="Arial" w:hAnsi="Arial" w:cs="Arial"/>
          <w:i/>
          <w:iCs/>
        </w:rPr>
        <w:t>CS type * encoding context * ROI</w:t>
      </w:r>
      <w:r w:rsidR="00B456EB">
        <w:rPr>
          <w:rFonts w:ascii="Arial" w:eastAsia="Arial" w:hAnsi="Arial" w:cs="Arial"/>
        </w:rPr>
        <w:t xml:space="preserve"> interaction; X</w:t>
      </w:r>
      <w:r w:rsidR="00B456EB">
        <w:rPr>
          <w:rFonts w:ascii="Arial" w:eastAsia="Arial" w:hAnsi="Arial" w:cs="Arial"/>
          <w:vertAlign w:val="superscript"/>
        </w:rPr>
        <w:t>2</w:t>
      </w:r>
      <w:r w:rsidR="00B456EB">
        <w:rPr>
          <w:rFonts w:ascii="Arial" w:eastAsia="Arial" w:hAnsi="Arial" w:cs="Arial"/>
          <w:vertAlign w:val="subscript"/>
        </w:rPr>
        <w:t>(1)</w:t>
      </w:r>
      <w:r w:rsidR="00B456EB">
        <w:rPr>
          <w:rFonts w:ascii="Arial" w:eastAsia="Arial" w:hAnsi="Arial" w:cs="Arial"/>
        </w:rPr>
        <w:softHyphen/>
        <w:t xml:space="preserve"> = 16.2, P = 5.71e-5). Specifically, </w:t>
      </w:r>
      <w:r>
        <w:rPr>
          <w:rFonts w:ascii="Arial" w:eastAsia="Arial" w:hAnsi="Arial" w:cs="Arial"/>
        </w:rPr>
        <w:t>there was stronger reinstatement of fear memories in the dACC relative to the vmPFC (0.149, [0.064, 0.234], P</w:t>
      </w:r>
      <w:r>
        <w:rPr>
          <w:rFonts w:ascii="Arial" w:eastAsia="Arial" w:hAnsi="Arial" w:cs="Arial"/>
          <w:vertAlign w:val="subscript"/>
        </w:rPr>
        <w:t xml:space="preserve">FDR </w:t>
      </w:r>
      <w:r>
        <w:rPr>
          <w:rFonts w:ascii="Arial" w:eastAsia="Arial" w:hAnsi="Arial" w:cs="Arial"/>
        </w:rPr>
        <w:t>= 0.002), and stronger reinstatement of extinction memories in the vmPFC relative to the dACC (0.099, [0.014, 0.184], P</w:t>
      </w:r>
      <w:r>
        <w:rPr>
          <w:rFonts w:ascii="Arial" w:eastAsia="Arial" w:hAnsi="Arial" w:cs="Arial"/>
          <w:vertAlign w:val="subscript"/>
        </w:rPr>
        <w:t xml:space="preserve">FDR </w:t>
      </w:r>
      <w:r>
        <w:rPr>
          <w:rFonts w:ascii="Arial" w:eastAsia="Arial" w:hAnsi="Arial" w:cs="Arial"/>
        </w:rPr>
        <w:t>= 0.031). Altogether, in healthy adults, discrete regions of the mPFC exhibited a double dissociation in the selective reinstatement of fear memories and extinction memories, as identified by the temporal context in which the memories were formed.</w:t>
      </w:r>
    </w:p>
    <w:p w14:paraId="67FD52E6" w14:textId="3722EE37" w:rsidR="000F625B" w:rsidRPr="003E64B1" w:rsidRDefault="00264C24" w:rsidP="00AA35A8">
      <w:pPr>
        <w:spacing w:line="480" w:lineRule="auto"/>
        <w:ind w:firstLine="720"/>
        <w:jc w:val="both"/>
        <w:rPr>
          <w:rFonts w:ascii="Arial" w:eastAsia="Arial" w:hAnsi="Arial" w:cs="Arial"/>
        </w:rPr>
      </w:pPr>
      <w:r>
        <w:rPr>
          <w:rFonts w:ascii="Arial" w:eastAsia="Arial" w:hAnsi="Arial" w:cs="Arial"/>
        </w:rPr>
        <w:t>As with healthy adults, i</w:t>
      </w:r>
      <w:r w:rsidR="00B06370">
        <w:rPr>
          <w:rFonts w:ascii="Arial" w:eastAsia="Arial" w:hAnsi="Arial" w:cs="Arial"/>
        </w:rPr>
        <w:t>ndividuals with PTSS also exhibited selective reinstatement of CS+ items in the dACC for items encoded during conditioning (</w:t>
      </w:r>
      <w:r w:rsidR="00B06370" w:rsidRPr="002664DC">
        <w:rPr>
          <w:rFonts w:ascii="Arial" w:eastAsia="Arial" w:hAnsi="Arial" w:cs="Arial"/>
          <w:b/>
          <w:bCs/>
        </w:rPr>
        <w:t xml:space="preserve">Fig. </w:t>
      </w:r>
      <w:r w:rsidR="002664DC" w:rsidRPr="002664DC">
        <w:rPr>
          <w:rFonts w:ascii="Arial" w:eastAsia="Arial" w:hAnsi="Arial" w:cs="Arial"/>
          <w:b/>
          <w:bCs/>
        </w:rPr>
        <w:t>2b</w:t>
      </w:r>
      <w:r w:rsidR="00B06370">
        <w:rPr>
          <w:rFonts w:ascii="Arial" w:eastAsia="Arial" w:hAnsi="Arial" w:cs="Arial"/>
        </w:rPr>
        <w:t>, bottom</w:t>
      </w:r>
      <w:r w:rsidR="002664DC">
        <w:rPr>
          <w:rFonts w:ascii="Arial" w:eastAsia="Arial" w:hAnsi="Arial" w:cs="Arial"/>
        </w:rPr>
        <w:t>;</w:t>
      </w:r>
      <w:r w:rsidR="00B06370">
        <w:rPr>
          <w:rFonts w:ascii="Arial" w:eastAsia="Arial" w:hAnsi="Arial" w:cs="Arial"/>
        </w:rPr>
        <w:t xml:space="preserve"> 0.171, [0.111, 0.231], P</w:t>
      </w:r>
      <w:r w:rsidR="00B06370">
        <w:rPr>
          <w:rFonts w:ascii="Arial" w:eastAsia="Arial" w:hAnsi="Arial" w:cs="Arial"/>
          <w:vertAlign w:val="subscript"/>
        </w:rPr>
        <w:t xml:space="preserve">FDR </w:t>
      </w:r>
      <w:r w:rsidR="00B06370">
        <w:rPr>
          <w:rFonts w:ascii="Arial" w:eastAsia="Arial" w:hAnsi="Arial" w:cs="Arial"/>
        </w:rPr>
        <w:t>= 1.53e-7),</w:t>
      </w:r>
      <w:r>
        <w:rPr>
          <w:rFonts w:ascii="Arial" w:eastAsia="Arial" w:hAnsi="Arial" w:cs="Arial"/>
        </w:rPr>
        <w:t xml:space="preserve"> and </w:t>
      </w:r>
      <w:r w:rsidR="00B06370">
        <w:rPr>
          <w:rFonts w:ascii="Arial" w:eastAsia="Arial" w:hAnsi="Arial" w:cs="Arial"/>
        </w:rPr>
        <w:t xml:space="preserve">reinstatement of fear memories </w:t>
      </w:r>
      <w:r>
        <w:rPr>
          <w:rFonts w:ascii="Arial" w:eastAsia="Arial" w:hAnsi="Arial" w:cs="Arial"/>
        </w:rPr>
        <w:t xml:space="preserve">was stronger in </w:t>
      </w:r>
      <w:r w:rsidR="00B06370">
        <w:rPr>
          <w:rFonts w:ascii="Arial" w:eastAsia="Arial" w:hAnsi="Arial" w:cs="Arial"/>
        </w:rPr>
        <w:t>the dACC relative to the vmPFC (0.121, [0.036, 0.206], P</w:t>
      </w:r>
      <w:r w:rsidR="00B06370">
        <w:rPr>
          <w:rFonts w:ascii="Arial" w:eastAsia="Arial" w:hAnsi="Arial" w:cs="Arial"/>
          <w:vertAlign w:val="subscript"/>
        </w:rPr>
        <w:t xml:space="preserve">FDR </w:t>
      </w:r>
      <w:r w:rsidR="00B06370">
        <w:rPr>
          <w:rFonts w:ascii="Arial" w:eastAsia="Arial" w:hAnsi="Arial" w:cs="Arial"/>
        </w:rPr>
        <w:t>= 0.011)</w:t>
      </w:r>
      <w:r>
        <w:rPr>
          <w:rFonts w:ascii="Arial" w:eastAsia="Arial" w:hAnsi="Arial" w:cs="Arial"/>
        </w:rPr>
        <w:t xml:space="preserve">. </w:t>
      </w:r>
      <w:r w:rsidR="008D2CCE">
        <w:rPr>
          <w:rFonts w:ascii="Arial" w:eastAsia="Arial" w:hAnsi="Arial" w:cs="Arial"/>
        </w:rPr>
        <w:t>The dACC also did not exhibit selective reinstatement for pre-conditioning memories (0.032, [-0.028, 0.092], P</w:t>
      </w:r>
      <w:r w:rsidR="008D2CCE">
        <w:rPr>
          <w:rFonts w:ascii="Arial" w:eastAsia="Arial" w:hAnsi="Arial" w:cs="Arial"/>
          <w:vertAlign w:val="subscript"/>
        </w:rPr>
        <w:t>FDR</w:t>
      </w:r>
      <w:r w:rsidR="008D2CCE">
        <w:rPr>
          <w:rFonts w:ascii="Arial" w:eastAsia="Arial" w:hAnsi="Arial" w:cs="Arial"/>
        </w:rPr>
        <w:t xml:space="preserve"> = 0.30). </w:t>
      </w:r>
      <w:r>
        <w:rPr>
          <w:rFonts w:ascii="Arial" w:eastAsia="Arial" w:hAnsi="Arial" w:cs="Arial"/>
        </w:rPr>
        <w:t xml:space="preserve">This pattern of selective fear memory reinstatement is consistent with </w:t>
      </w:r>
      <w:r w:rsidR="00AA35A8">
        <w:rPr>
          <w:rFonts w:ascii="Arial" w:eastAsia="Arial" w:hAnsi="Arial" w:cs="Arial"/>
        </w:rPr>
        <w:t>results in</w:t>
      </w:r>
      <w:r>
        <w:rPr>
          <w:rFonts w:ascii="Arial" w:eastAsia="Arial" w:hAnsi="Arial" w:cs="Arial"/>
        </w:rPr>
        <w:t xml:space="preserve"> healthy adults</w:t>
      </w:r>
      <w:r w:rsidR="00AA35A8">
        <w:rPr>
          <w:rFonts w:ascii="Arial" w:eastAsia="Arial" w:hAnsi="Arial" w:cs="Arial"/>
        </w:rPr>
        <w:t>,</w:t>
      </w:r>
      <w:r>
        <w:rPr>
          <w:rFonts w:ascii="Arial" w:eastAsia="Arial" w:hAnsi="Arial" w:cs="Arial"/>
        </w:rPr>
        <w:t xml:space="preserve"> and suggests</w:t>
      </w:r>
      <w:r w:rsidR="00AA35A8">
        <w:rPr>
          <w:rFonts w:ascii="Arial" w:eastAsia="Arial" w:hAnsi="Arial" w:cs="Arial"/>
        </w:rPr>
        <w:t xml:space="preserve"> that individuals with PTSS do not exhibit a fear processing related deficit</w:t>
      </w:r>
      <w:r>
        <w:rPr>
          <w:rFonts w:ascii="Arial" w:eastAsia="Arial" w:hAnsi="Arial" w:cs="Arial"/>
        </w:rPr>
        <w:t>.</w:t>
      </w:r>
      <w:r w:rsidR="00B06370">
        <w:rPr>
          <w:rFonts w:ascii="Arial" w:eastAsia="Arial" w:hAnsi="Arial" w:cs="Arial"/>
        </w:rPr>
        <w:t xml:space="preserve"> Unlike the healthy adult group, however, the PTSS group also showed selective reinstatement </w:t>
      </w:r>
      <w:r w:rsidR="00AA35A8">
        <w:rPr>
          <w:rFonts w:ascii="Arial" w:eastAsia="Arial" w:hAnsi="Arial" w:cs="Arial"/>
        </w:rPr>
        <w:t xml:space="preserve">for CS+ items encoded </w:t>
      </w:r>
      <w:r w:rsidR="00AA35A8">
        <w:rPr>
          <w:rFonts w:ascii="Arial" w:eastAsia="Arial" w:hAnsi="Arial" w:cs="Arial"/>
        </w:rPr>
        <w:lastRenderedPageBreak/>
        <w:t xml:space="preserve">during extinction </w:t>
      </w:r>
      <w:r w:rsidR="00B06370">
        <w:rPr>
          <w:rFonts w:ascii="Arial" w:eastAsia="Arial" w:hAnsi="Arial" w:cs="Arial"/>
        </w:rPr>
        <w:t>in the dACC (0.103, [0.043, 0.164], P</w:t>
      </w:r>
      <w:r w:rsidR="00B06370">
        <w:rPr>
          <w:rFonts w:ascii="Arial" w:eastAsia="Arial" w:hAnsi="Arial" w:cs="Arial"/>
          <w:vertAlign w:val="subscript"/>
        </w:rPr>
        <w:t xml:space="preserve">FDR </w:t>
      </w:r>
      <w:r w:rsidR="00B06370">
        <w:rPr>
          <w:rFonts w:ascii="Arial" w:eastAsia="Arial" w:hAnsi="Arial" w:cs="Arial"/>
        </w:rPr>
        <w:t>= 0.002).</w:t>
      </w:r>
      <w:r w:rsidR="00C77912" w:rsidRPr="00C77912">
        <w:rPr>
          <w:rFonts w:ascii="Arial" w:eastAsia="Arial" w:hAnsi="Arial" w:cs="Arial"/>
        </w:rPr>
        <w:t xml:space="preserve"> </w:t>
      </w:r>
      <w:r w:rsidR="00212F06">
        <w:rPr>
          <w:rFonts w:ascii="Arial" w:eastAsia="Arial" w:hAnsi="Arial" w:cs="Arial"/>
        </w:rPr>
        <w:t>These results suggest that individuals with PTSS are misallocating extinction memories, as i</w:t>
      </w:r>
      <w:r w:rsidR="00B06370">
        <w:rPr>
          <w:rFonts w:ascii="Arial" w:eastAsia="Arial" w:hAnsi="Arial" w:cs="Arial"/>
        </w:rPr>
        <w:t>nformation encoded in the extinction context was reinstated in the same region involved in the formation and retrieval of fear memories</w:t>
      </w:r>
      <w:r w:rsidR="00212F06">
        <w:rPr>
          <w:rFonts w:ascii="Arial" w:eastAsia="Arial" w:hAnsi="Arial" w:cs="Arial"/>
        </w:rPr>
        <w:t>.</w:t>
      </w:r>
      <w:r w:rsidR="00B06370">
        <w:rPr>
          <w:rFonts w:ascii="Arial" w:eastAsia="Arial" w:hAnsi="Arial" w:cs="Arial"/>
        </w:rPr>
        <w:t xml:space="preserve"> </w:t>
      </w:r>
      <w:r w:rsidR="003E64B1">
        <w:rPr>
          <w:rFonts w:ascii="Arial" w:eastAsia="Arial" w:hAnsi="Arial" w:cs="Arial"/>
        </w:rPr>
        <w:t xml:space="preserve">In the vmPFC, there was </w:t>
      </w:r>
      <w:r w:rsidR="00C77912">
        <w:rPr>
          <w:rFonts w:ascii="Arial" w:eastAsia="Arial" w:hAnsi="Arial" w:cs="Arial"/>
        </w:rPr>
        <w:t>unexpected selectivity for CS- items encoded prior to fear conditioning (-0.079, [-0.139, -0.019], P</w:t>
      </w:r>
      <w:r w:rsidR="00C77912">
        <w:rPr>
          <w:rFonts w:ascii="Arial" w:eastAsia="Arial" w:hAnsi="Arial" w:cs="Arial"/>
          <w:vertAlign w:val="subscript"/>
        </w:rPr>
        <w:t xml:space="preserve">FDR </w:t>
      </w:r>
      <w:r w:rsidR="00C77912">
        <w:rPr>
          <w:rFonts w:ascii="Arial" w:eastAsia="Arial" w:hAnsi="Arial" w:cs="Arial"/>
        </w:rPr>
        <w:t>= 0.024).</w:t>
      </w:r>
      <w:r w:rsidR="003E64B1">
        <w:rPr>
          <w:rFonts w:ascii="Arial" w:eastAsia="Arial" w:hAnsi="Arial" w:cs="Arial"/>
        </w:rPr>
        <w:t xml:space="preserve"> I</w:t>
      </w:r>
      <w:r w:rsidR="00B06370">
        <w:rPr>
          <w:rFonts w:ascii="Arial" w:eastAsia="Arial" w:hAnsi="Arial" w:cs="Arial"/>
        </w:rPr>
        <w:t>n contrast to the healthy adult group, there was no evidence of selective reinstatement for CS+ items encoded during either conditioning (0.050, [-0.010, 0.110, P</w:t>
      </w:r>
      <w:r w:rsidR="00B06370">
        <w:rPr>
          <w:rFonts w:ascii="Arial" w:eastAsia="Arial" w:hAnsi="Arial" w:cs="Arial"/>
          <w:vertAlign w:val="subscript"/>
        </w:rPr>
        <w:t>FDR</w:t>
      </w:r>
      <w:r w:rsidR="00B06370">
        <w:rPr>
          <w:rFonts w:ascii="Arial" w:eastAsia="Arial" w:hAnsi="Arial" w:cs="Arial"/>
        </w:rPr>
        <w:t xml:space="preserve"> = 0.10) or extinction (0.041, [-0.020, 0.101], P</w:t>
      </w:r>
      <w:r w:rsidR="00B06370">
        <w:rPr>
          <w:rFonts w:ascii="Arial" w:eastAsia="Arial" w:hAnsi="Arial" w:cs="Arial"/>
          <w:vertAlign w:val="subscript"/>
        </w:rPr>
        <w:t>FDR</w:t>
      </w:r>
      <w:r w:rsidR="00B06370">
        <w:rPr>
          <w:rFonts w:ascii="Arial" w:eastAsia="Arial" w:hAnsi="Arial" w:cs="Arial"/>
        </w:rPr>
        <w:t xml:space="preserve"> = 0.19) in the vmPFC. </w:t>
      </w:r>
      <w:r w:rsidR="003E64B1">
        <w:rPr>
          <w:rFonts w:ascii="Arial" w:eastAsia="Arial" w:hAnsi="Arial" w:cs="Arial"/>
        </w:rPr>
        <w:t xml:space="preserve">The significant double dissociation of fear and extinction memory reinstatement we observed in the healthy adults was not present in the PTSS group (no significant </w:t>
      </w:r>
      <w:r w:rsidR="003E64B1" w:rsidRPr="00B456EB">
        <w:rPr>
          <w:rFonts w:ascii="Arial" w:eastAsia="Arial" w:hAnsi="Arial" w:cs="Arial"/>
          <w:i/>
          <w:iCs/>
        </w:rPr>
        <w:t>CS type * encoding context * ROI</w:t>
      </w:r>
      <w:r w:rsidR="003E64B1">
        <w:rPr>
          <w:rFonts w:ascii="Arial" w:eastAsia="Arial" w:hAnsi="Arial" w:cs="Arial"/>
        </w:rPr>
        <w:t xml:space="preserve"> interaction; X</w:t>
      </w:r>
      <w:r w:rsidR="003E64B1">
        <w:rPr>
          <w:rFonts w:ascii="Arial" w:eastAsia="Arial" w:hAnsi="Arial" w:cs="Arial"/>
          <w:vertAlign w:val="superscript"/>
        </w:rPr>
        <w:t>2</w:t>
      </w:r>
      <w:r w:rsidR="003E64B1">
        <w:rPr>
          <w:rFonts w:ascii="Arial" w:eastAsia="Arial" w:hAnsi="Arial" w:cs="Arial"/>
          <w:vertAlign w:val="subscript"/>
        </w:rPr>
        <w:t>(1)</w:t>
      </w:r>
      <w:r w:rsidR="003E64B1">
        <w:rPr>
          <w:rFonts w:ascii="Arial" w:eastAsia="Arial" w:hAnsi="Arial" w:cs="Arial"/>
        </w:rPr>
        <w:t xml:space="preserve"> = 0.88, P = 0.35). Thus</w:t>
      </w:r>
      <w:r w:rsidR="00F86844">
        <w:rPr>
          <w:rFonts w:ascii="Arial" w:eastAsia="Arial" w:hAnsi="Arial" w:cs="Arial"/>
        </w:rPr>
        <w:t xml:space="preserve">, </w:t>
      </w:r>
      <w:r w:rsidR="003E64B1">
        <w:rPr>
          <w:rFonts w:ascii="Arial" w:eastAsia="Arial" w:hAnsi="Arial" w:cs="Arial"/>
        </w:rPr>
        <w:t>while individuals with PTSS exhibit normal reinstatement of fear memories</w:t>
      </w:r>
      <w:r w:rsidR="001507D0">
        <w:rPr>
          <w:rFonts w:ascii="Arial" w:eastAsia="Arial" w:hAnsi="Arial" w:cs="Arial"/>
        </w:rPr>
        <w:t xml:space="preserve"> in the dACC</w:t>
      </w:r>
      <w:r w:rsidR="003E64B1">
        <w:rPr>
          <w:rFonts w:ascii="Arial" w:eastAsia="Arial" w:hAnsi="Arial" w:cs="Arial"/>
        </w:rPr>
        <w:t>, this group did not exhibit any selective reinstatement of CS+ memories in the vmPFC</w:t>
      </w:r>
      <w:r w:rsidR="001507D0">
        <w:rPr>
          <w:rFonts w:ascii="Arial" w:eastAsia="Arial" w:hAnsi="Arial" w:cs="Arial"/>
        </w:rPr>
        <w:t xml:space="preserve">. </w:t>
      </w:r>
      <w:r w:rsidR="00F86844">
        <w:rPr>
          <w:rFonts w:ascii="Arial" w:eastAsia="Arial" w:hAnsi="Arial" w:cs="Arial"/>
        </w:rPr>
        <w:t>Instead</w:t>
      </w:r>
      <w:r w:rsidR="001507D0">
        <w:rPr>
          <w:rFonts w:ascii="Arial" w:eastAsia="Arial" w:hAnsi="Arial" w:cs="Arial"/>
        </w:rPr>
        <w:t xml:space="preserve">, </w:t>
      </w:r>
      <w:r w:rsidR="003E64B1">
        <w:rPr>
          <w:rFonts w:ascii="Arial" w:eastAsia="Arial" w:hAnsi="Arial" w:cs="Arial"/>
        </w:rPr>
        <w:t xml:space="preserve">extinction memory </w:t>
      </w:r>
      <w:r w:rsidR="001507D0">
        <w:rPr>
          <w:rFonts w:ascii="Arial" w:eastAsia="Arial" w:hAnsi="Arial" w:cs="Arial"/>
        </w:rPr>
        <w:t xml:space="preserve">reinstatement </w:t>
      </w:r>
      <w:r w:rsidR="003E64B1">
        <w:rPr>
          <w:rFonts w:ascii="Arial" w:eastAsia="Arial" w:hAnsi="Arial" w:cs="Arial"/>
        </w:rPr>
        <w:t xml:space="preserve">was </w:t>
      </w:r>
      <w:r w:rsidR="001507D0">
        <w:rPr>
          <w:rFonts w:ascii="Arial" w:eastAsia="Arial" w:hAnsi="Arial" w:cs="Arial"/>
        </w:rPr>
        <w:t>misallocated to the</w:t>
      </w:r>
      <w:r w:rsidR="003E64B1">
        <w:rPr>
          <w:rFonts w:ascii="Arial" w:eastAsia="Arial" w:hAnsi="Arial" w:cs="Arial"/>
        </w:rPr>
        <w:t xml:space="preserve"> dACC</w:t>
      </w:r>
      <w:r w:rsidR="00F86844">
        <w:rPr>
          <w:rFonts w:ascii="Arial" w:eastAsia="Arial" w:hAnsi="Arial" w:cs="Arial"/>
        </w:rPr>
        <w:t>.</w:t>
      </w:r>
    </w:p>
    <w:p w14:paraId="7C623743" w14:textId="1A78018A" w:rsidR="000F625B" w:rsidRDefault="00B06370">
      <w:pPr>
        <w:spacing w:line="480" w:lineRule="auto"/>
        <w:jc w:val="both"/>
        <w:rPr>
          <w:rFonts w:ascii="Arial" w:eastAsia="Arial" w:hAnsi="Arial" w:cs="Arial"/>
          <w:b/>
        </w:rPr>
      </w:pPr>
      <w:r>
        <w:rPr>
          <w:rFonts w:ascii="Arial" w:eastAsia="Arial" w:hAnsi="Arial" w:cs="Arial"/>
          <w:b/>
        </w:rPr>
        <w:t xml:space="preserve">Emotional memory reinstatement </w:t>
      </w:r>
      <w:r w:rsidR="004167D3">
        <w:rPr>
          <w:rFonts w:ascii="Arial" w:eastAsia="Arial" w:hAnsi="Arial" w:cs="Arial"/>
          <w:b/>
        </w:rPr>
        <w:t xml:space="preserve">outside </w:t>
      </w:r>
      <w:r w:rsidR="004167D3" w:rsidRPr="004167D3">
        <w:rPr>
          <w:rFonts w:ascii="Arial" w:eastAsia="Arial" w:hAnsi="Arial" w:cs="Arial"/>
          <w:b/>
          <w:i/>
          <w:iCs/>
        </w:rPr>
        <w:t>a priori</w:t>
      </w:r>
      <w:r w:rsidR="004167D3">
        <w:rPr>
          <w:rFonts w:ascii="Arial" w:eastAsia="Arial" w:hAnsi="Arial" w:cs="Arial"/>
          <w:b/>
        </w:rPr>
        <w:t xml:space="preserve"> cortical ROIs</w:t>
      </w:r>
    </w:p>
    <w:p w14:paraId="5EEF1341" w14:textId="69833170" w:rsidR="000F625B" w:rsidRDefault="00B06370">
      <w:pPr>
        <w:spacing w:line="480" w:lineRule="auto"/>
        <w:ind w:firstLine="720"/>
        <w:jc w:val="both"/>
        <w:rPr>
          <w:rFonts w:ascii="Arial" w:eastAsia="Arial" w:hAnsi="Arial" w:cs="Arial"/>
          <w:sz w:val="24"/>
          <w:szCs w:val="24"/>
        </w:rPr>
      </w:pPr>
      <w:r>
        <w:rPr>
          <w:rFonts w:ascii="Arial" w:eastAsia="Arial" w:hAnsi="Arial" w:cs="Arial"/>
        </w:rPr>
        <w:t xml:space="preserve">To complement the results from the </w:t>
      </w:r>
      <w:r>
        <w:rPr>
          <w:rFonts w:ascii="Arial" w:eastAsia="Arial" w:hAnsi="Arial" w:cs="Arial"/>
          <w:i/>
        </w:rPr>
        <w:t xml:space="preserve">a priori </w:t>
      </w:r>
      <w:r>
        <w:rPr>
          <w:rFonts w:ascii="Arial" w:eastAsia="Arial" w:hAnsi="Arial" w:cs="Arial"/>
        </w:rPr>
        <w:t>ROIs, we conducted an exploratory whole brain searchlight for selective CS+ reinstatement (</w:t>
      </w:r>
      <w:r>
        <w:rPr>
          <w:rFonts w:ascii="Arial" w:eastAsia="Arial" w:hAnsi="Arial" w:cs="Arial"/>
          <w:b/>
        </w:rPr>
        <w:t xml:space="preserve">Fig. </w:t>
      </w:r>
      <w:r w:rsidR="00505223">
        <w:rPr>
          <w:rFonts w:ascii="Arial" w:eastAsia="Arial" w:hAnsi="Arial" w:cs="Arial"/>
          <w:b/>
        </w:rPr>
        <w:t>2</w:t>
      </w:r>
      <w:r w:rsidR="002664DC">
        <w:rPr>
          <w:rFonts w:ascii="Arial" w:eastAsia="Arial" w:hAnsi="Arial" w:cs="Arial"/>
          <w:b/>
        </w:rPr>
        <w:t>c</w:t>
      </w:r>
      <w:r>
        <w:rPr>
          <w:rFonts w:ascii="Arial" w:eastAsia="Arial" w:hAnsi="Arial" w:cs="Arial"/>
        </w:rPr>
        <w:t xml:space="preserve">). In healthy adults, this analysis  revealed additional brain regions exhibiting selective reinstatement of fear and extinction memories (See </w:t>
      </w:r>
      <w:r>
        <w:rPr>
          <w:rFonts w:ascii="Arial" w:eastAsia="Arial" w:hAnsi="Arial" w:cs="Arial"/>
          <w:b/>
        </w:rPr>
        <w:t>Supplementary Table 1</w:t>
      </w:r>
      <w:r>
        <w:rPr>
          <w:rFonts w:ascii="Arial" w:eastAsia="Arial" w:hAnsi="Arial" w:cs="Arial"/>
        </w:rPr>
        <w:t xml:space="preserve"> for full list of cluster locations). In addition to the dACC, we found that fear memories were also reinstated in the anterior insula, a region consistently implicated in human fear memory </w:t>
      </w:r>
      <w:r w:rsidR="00815CE9">
        <w:rPr>
          <w:rFonts w:ascii="Arial" w:eastAsia="Arial" w:hAnsi="Arial" w:cs="Arial"/>
        </w:rPr>
        <w:fldChar w:fldCharType="begin"/>
      </w:r>
      <w:r w:rsidR="00815CE9">
        <w:rPr>
          <w:rFonts w:ascii="Arial" w:eastAsia="Arial" w:hAnsi="Arial" w:cs="Arial"/>
        </w:rPr>
        <w:instrText xml:space="preserve"> ADDIN ZOTERO_ITEM CSL_CITATION {"citationID":"0NhcQZOR","properties":{"formattedCitation":"(Fullana et al., 2016)","plainCitation":"(Fullana et al., 2016)","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schema":"https://github.com/citation-style-language/schema/raw/master/csl-citation.json"} </w:instrText>
      </w:r>
      <w:r w:rsidR="00815CE9">
        <w:rPr>
          <w:rFonts w:ascii="Arial" w:eastAsia="Arial" w:hAnsi="Arial" w:cs="Arial"/>
        </w:rPr>
        <w:fldChar w:fldCharType="separate"/>
      </w:r>
      <w:r w:rsidR="00815CE9" w:rsidRPr="00815CE9">
        <w:rPr>
          <w:rFonts w:ascii="Arial" w:hAnsi="Arial" w:cs="Arial"/>
        </w:rPr>
        <w:t>(Fullana et al., 2016)</w:t>
      </w:r>
      <w:r w:rsidR="00815CE9">
        <w:rPr>
          <w:rFonts w:ascii="Arial" w:eastAsia="Arial" w:hAnsi="Arial" w:cs="Arial"/>
        </w:rPr>
        <w:fldChar w:fldCharType="end"/>
      </w:r>
      <w:r>
        <w:rPr>
          <w:rFonts w:ascii="Arial" w:eastAsia="Arial" w:hAnsi="Arial" w:cs="Arial"/>
        </w:rPr>
        <w:t>. For the reinstatement of extinction memories, the largest cluster was found in vmPFC. Other cortical regions including the medial frontal gyrus and precuneus exhibited selective reinstatement for both fear and extinction memories. Individuals with PTSS were similar to</w:t>
      </w:r>
      <w:r>
        <w:rPr>
          <w:rFonts w:ascii="Arial" w:eastAsia="Arial" w:hAnsi="Arial" w:cs="Arial"/>
          <w:sz w:val="24"/>
          <w:szCs w:val="24"/>
        </w:rPr>
        <w:t xml:space="preserve"> </w:t>
      </w:r>
      <w:r>
        <w:rPr>
          <w:rFonts w:ascii="Arial" w:eastAsia="Arial" w:hAnsi="Arial" w:cs="Arial"/>
        </w:rPr>
        <w:t xml:space="preserve">healthy adults with the reinstatement of fear memories in large clusters corresponding to the dACC, bilateral insula, and other cortical regions. For extinction memories, we observed significant clusters in the cuneus, as well as in bilateral </w:t>
      </w:r>
      <w:r>
        <w:rPr>
          <w:rFonts w:ascii="Arial" w:eastAsia="Arial" w:hAnsi="Arial" w:cs="Arial"/>
        </w:rPr>
        <w:lastRenderedPageBreak/>
        <w:t>insula. It is interesting that the insula showed significant reinstatement for extinction items, as this region selectively reinstated fear memories in healthy adults.</w:t>
      </w:r>
    </w:p>
    <w:p w14:paraId="14C27FA7" w14:textId="77777777" w:rsidR="000F625B" w:rsidRDefault="00B06370">
      <w:pPr>
        <w:spacing w:line="480" w:lineRule="auto"/>
        <w:jc w:val="both"/>
        <w:rPr>
          <w:rFonts w:ascii="Arial" w:eastAsia="Arial" w:hAnsi="Arial" w:cs="Arial"/>
          <w:b/>
        </w:rPr>
      </w:pPr>
      <w:r>
        <w:rPr>
          <w:rFonts w:ascii="Arial" w:eastAsia="Arial" w:hAnsi="Arial" w:cs="Arial"/>
          <w:b/>
        </w:rPr>
        <w:t>Emotional memory reinstatement in the medial temporal lobe</w:t>
      </w:r>
    </w:p>
    <w:p w14:paraId="04A7F7BF" w14:textId="7EB75AFA" w:rsidR="000F625B" w:rsidRDefault="00B06370">
      <w:pPr>
        <w:spacing w:line="480" w:lineRule="auto"/>
        <w:ind w:firstLine="720"/>
        <w:jc w:val="both"/>
        <w:rPr>
          <w:rFonts w:ascii="Arial" w:eastAsia="Arial" w:hAnsi="Arial" w:cs="Arial"/>
        </w:rPr>
      </w:pPr>
      <w:r>
        <w:rPr>
          <w:rFonts w:ascii="Arial" w:eastAsia="Arial" w:hAnsi="Arial" w:cs="Arial"/>
        </w:rPr>
        <w:t xml:space="preserve">Previous work has shown that the amygdala and hippocampus are core components of  neurocircuitry involved in the acquisition and retrieval of both fear and extinction memories. The hippocampus in particular exerts contextual control over memory retrieval </w:t>
      </w:r>
      <w:r w:rsidR="00267704">
        <w:rPr>
          <w:rFonts w:ascii="Arial" w:eastAsia="Arial" w:hAnsi="Arial" w:cs="Arial"/>
        </w:rPr>
        <w:fldChar w:fldCharType="begin"/>
      </w:r>
      <w:r w:rsidR="00267704">
        <w:rPr>
          <w:rFonts w:ascii="Arial" w:eastAsia="Arial" w:hAnsi="Arial" w:cs="Arial"/>
        </w:rPr>
        <w:instrText xml:space="preserve"> ADDIN ZOTERO_ITEM CSL_CITATION {"citationID":"ZNvfP0YP","properties":{"formattedCitation":"(Maren et al., 2013)","plainCitation":"(Maren et al., 2013)","noteIndex":0},"citationItems":[{"id":540,"uris":["http://zotero.org/users/7734491/items/GCK999YQ"],"uri":["http://zotero.org/users/7734491/items/GCK999YQ"],"itemData":{"id":540,"type":"article-journal","abstract":"Contexts surround and imbue meaning to events; they are essential for recollecting the past, interpreting the present and anticipating the future. Indeed, the brain's capacity to contextualize information permits enormous cognitive and behavioural flexibility. Studies of Pavlovian fear conditioning and extinction in rodents and humans suggest that a neural circuit including the hippocampus, amygdala and medial prefrontal cortex is involved in the learning and memory processes that enable context-dependent behaviour. Dysfunction in this network may be involved in several forms of psychopathology, including post-traumatic stress disorder, schizophrenia and substance abuse disorders.","container-title":"Nature Reviews Neuroscience","DOI":"10.1038/nrn3492","ISSN":"1471003X","issue":"6","note":"PMID: 23635870\narXiv: 15334406\nCitation Key: Maren2013\nISBN: 1471-0048 (Electronic)\\n1471-003X (Linking)","page":"417-428","title":"The contextual brain: Implications for fear conditioning, extinction and psychopathology","volume":"14","author":[{"family":"Maren","given":"Stephen"},{"family":"Phan","given":"K. Luan"},{"family":"Liberzon","given":"Israel"}],"issued":{"date-parts":[["2013"]]}}}],"schema":"https://github.com/citation-style-language/schema/raw/master/csl-citation.json"} </w:instrText>
      </w:r>
      <w:r w:rsidR="00267704">
        <w:rPr>
          <w:rFonts w:ascii="Arial" w:eastAsia="Arial" w:hAnsi="Arial" w:cs="Arial"/>
        </w:rPr>
        <w:fldChar w:fldCharType="separate"/>
      </w:r>
      <w:r w:rsidR="00267704" w:rsidRPr="00267704">
        <w:rPr>
          <w:rFonts w:ascii="Arial" w:hAnsi="Arial" w:cs="Arial"/>
        </w:rPr>
        <w:t>(Maren et al., 2013)</w:t>
      </w:r>
      <w:r w:rsidR="00267704">
        <w:rPr>
          <w:rFonts w:ascii="Arial" w:eastAsia="Arial" w:hAnsi="Arial" w:cs="Arial"/>
        </w:rPr>
        <w:fldChar w:fldCharType="end"/>
      </w:r>
      <w:r>
        <w:rPr>
          <w:rFonts w:ascii="Arial" w:eastAsia="Arial" w:hAnsi="Arial" w:cs="Arial"/>
        </w:rPr>
        <w:t>. Emerging neurobiological models in rodents indicate that different subfields along the long-axis of the hippocampus serve discrete functions in the course of conditioning and extinction</w:t>
      </w:r>
      <w:r w:rsidR="000D5F54">
        <w:rPr>
          <w:rFonts w:ascii="Arial" w:eastAsia="Arial" w:hAnsi="Arial" w:cs="Arial"/>
        </w:rPr>
        <w:t xml:space="preserve"> </w:t>
      </w:r>
      <w:r w:rsidR="000D5F54">
        <w:rPr>
          <w:rFonts w:ascii="Arial" w:eastAsia="Arial" w:hAnsi="Arial" w:cs="Arial"/>
        </w:rPr>
        <w:fldChar w:fldCharType="begin"/>
      </w:r>
      <w:r w:rsidR="000D5F54">
        <w:rPr>
          <w:rFonts w:ascii="Arial" w:eastAsia="Arial" w:hAnsi="Arial" w:cs="Arial"/>
        </w:rPr>
        <w:instrText xml:space="preserve"> ADDIN ZOTERO_ITEM CSL_CITATION {"citationID":"iSwg7SbC","properties":{"formattedCitation":"(Bast et al., 2003; Corcoran et al., 2005; Marek et al., 2018; Meyer et al., 2019; Qin et al., 2021; Ye et al., 2017)","plainCitation":"(Bast et al., 2003; Corcoran et al., 2005; Marek et al., 2018; Meyer et al., 2019; Qin et al., 2021; Ye et al., 2017)","noteIndex":0},"citationItems":[{"id":1556,"uris":["http://zotero.org/users/7734491/items/N5SJ2Y6V"],"uri":["http://zotero.org/users/7734491/items/N5SJ2Y6V"],"itemData":{"id":1556,"type":"article-journal","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container-title":"Hippocampus","DOI":"10.1002/hipo.10115","ISSN":"10509631","issue":"6","note":"PMID: 12962312","page":"657-675","title":"Dorsal hippocampus and classical fear conditioning to tone and context in rats: Effects of local NMDA-receptor blockade and stimulation","volume":"13","author":[{"family":"Bast","given":"Tobias"},{"family":"Zhang","given":"Wei Ning"},{"family":"Feldon","given":"Joram"}],"issued":{"date-parts":[["2003"]]}}},{"id":1559,"uris":["http://zotero.org/users/7734491/items/IWK4P3LU"],"uri":["http://zotero.org/users/7734491/items/IWK4P3LU"],"itemData":{"id":1559,"type":"article-journal","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container-title":"Journal of Neuroscience","DOI":"10.1523/JNEUROSCI.2246-05.2005","ISSN":"02706474","issue":"39","note":"PMID: 16192388\npublisher: Society for Neuroscience","page":"8978-8987","title":"Hippocampal inactivation disrupts the acquisition and contextual encoding of fear extinction","volume":"25","author":[{"family":"Corcoran","given":"Kevin A."},{"family":"Desmond","given":"Timothy J."},{"family":"Frey","given":"Kirk A."},{"family":"Maren","given":"Stephen"}],"issued":{"date-parts":[["2005",9,28]]}}},{"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issued":{"date-parts":[["2019",12,2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volume":"31","author":[{"family":"Qin","given":"Cheng"},{"family":"Bian","given":"Xin-Lan"},{"family":"Wu","given":"Hai-Yin"},{"family":"Xian","given":"Jia-Yun"},{"family":"Cai","given":"Cheng-Yun"},{"family":"Lin","given":"Yu-Hui"},{"family":"Zhou","given":"Ying"},{"family":"Kou","given":"Xiao-Lin"},{"family":"Chang","given":"Lei"},{"family":"Luo","given":"Chun-Xia"},{"family":"Zhu","given":"Dong-Ya"}],"issued":{"date-parts":[["2021",2,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volume":"20","author":[{"family":"Ye","given":"Xiaojing"},{"family":"Kapeller-Libermann","given":"Dana"},{"family":"Travaglia","given":"Alessio"},{"family":"Inda","given":"M. Carmen"},{"family":"Alberini","given":"Cristina M."}],"issued":{"date-parts":[["2017",1]]}}}],"schema":"https://github.com/citation-style-language/schema/raw/master/csl-citation.json"} </w:instrText>
      </w:r>
      <w:r w:rsidR="000D5F54">
        <w:rPr>
          <w:rFonts w:ascii="Arial" w:eastAsia="Arial" w:hAnsi="Arial" w:cs="Arial"/>
        </w:rPr>
        <w:fldChar w:fldCharType="separate"/>
      </w:r>
      <w:r w:rsidR="000D5F54" w:rsidRPr="000D5F54">
        <w:rPr>
          <w:rFonts w:ascii="Arial" w:hAnsi="Arial" w:cs="Arial"/>
        </w:rPr>
        <w:t>(Bast et al., 2003; Corcoran et al., 2005; Marek et al., 2018; Meyer et al., 2019; Qin et al., 2021; Ye et al., 2017)</w:t>
      </w:r>
      <w:r w:rsidR="000D5F54">
        <w:rPr>
          <w:rFonts w:ascii="Arial" w:eastAsia="Arial" w:hAnsi="Arial" w:cs="Arial"/>
        </w:rPr>
        <w:fldChar w:fldCharType="end"/>
      </w:r>
      <w:r>
        <w:rPr>
          <w:rFonts w:ascii="Arial" w:eastAsia="Arial" w:hAnsi="Arial" w:cs="Arial"/>
        </w:rPr>
        <w:t>. Human neuroimaging also shows functional specializations for these subfields in memory and affective processes</w:t>
      </w:r>
      <w:r w:rsidR="000D5F54">
        <w:rPr>
          <w:rFonts w:ascii="Arial" w:eastAsia="Arial" w:hAnsi="Arial" w:cs="Arial"/>
        </w:rPr>
        <w:t xml:space="preserve"> </w:t>
      </w:r>
      <w:r w:rsidR="000D5F54">
        <w:rPr>
          <w:rFonts w:ascii="Arial" w:eastAsia="Arial" w:hAnsi="Arial" w:cs="Arial"/>
        </w:rPr>
        <w:fldChar w:fldCharType="begin"/>
      </w:r>
      <w:r w:rsidR="000D5F54">
        <w:rPr>
          <w:rFonts w:ascii="Arial" w:eastAsia="Arial" w:hAnsi="Arial" w:cs="Arial"/>
        </w:rPr>
        <w:instrText xml:space="preserve"> ADDIN ZOTERO_ITEM CSL_CITATION {"citationID":"yv4RMO2R","properties":{"formattedCitation":"(Cooper and Ritchey, 2019; Meyer et al., 2019; Poppenk et al., 2013)","plainCitation":"(Cooper and Ritchey, 2019; Meyer et al., 2019; Poppenk et al., 2013)","noteIndex":0},"citationItems":[{"id":1259,"uris":["http://zotero.org/users/7734491/items/DX7EA6ZS"],"uri":["http://zotero.org/users/7734491/items/DX7EA6ZS"],"itemData":{"id":1259,"type":"article-journal","abstract":"Episodic memories reflect a bound representation of multimodal features that can be reinstated with varying precision. Yet little is known about how brain networks involved in memory, including the hippocampus and posterior-medial (PM) and anterior-temporal (AT) systems, interact to support the quality and content of recollection. Participants learned color, spatial, and emotion associations of objects, later reconstructing the visual features using a continuous color spectrum and 360-degree panorama scenes. Behaviorally, dependencies in memory were observed for the gist but not precision of event associations. Supporting this integration, hippocampus, AT, and PM regions showed increased connectivity and reduced modularity during retrieval compared to encoding. These inter-network connections tracked a multidimensional, objective measure of memory quality. Moreover, distinct patterns of connectivity tracked item color and spatial memory precision. These findings demonstrate how hippocampal-cortical connections reconfigure during episodic retrieval, and how such dynamic interactions might flexibly support the multidimensional quality of remembered events.","container-title":"eLife","DOI":"10.7554/eLife.45591","ISSN":"2050084X","note":"publisher: eLife Sciences Publications Ltd\nCitation Key: Cooper2019","title":"Cortico-hippocampal network connections support the multidimensional quality of episodic memory","volume":"8","author":[{"family":"Cooper","given":"Rose A."},{"family":"Ritchey","given":"Maureen"}],"accessed":{"date-parts":[["2020",3,24]]},"issued":{"date-parts":[["2019",3,1]]}}},{"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issued":{"date-parts":[["2019",12,26]]}}},{"id":291,"uris":["http://zotero.org/users/7734491/items/DNEPVWGF"],"uri":["http://zotero.org/users/7734491/items/DNEPVWGF"],"itemData":{"id":291,"type":"article-journal","abstract":"Investigation of the hippocampus has historically focused on computations within the trisynaptic circuit. However, discovery of important anatomical and functional variability along its long axis has inspired recent proposals of long-axis functional specialization in both the animal and human literatures. Here, we review and evaluate these proposals. We suggest that various long-axis specializations arise out of differences between the anterior (aHPC) and posterior hippocampus (pHPC) in large-scale network connectivity, the organization of entorhinal grid cells, and subfield compositions that bias the aHPC and pHPC towards pattern completion and separation, respectively. The latter two differences give rise to a property, reflected in the expression of multiple other functional specializations, of coarse, global representations in anterior hippocampus and fine-grained, local representations in posterior hippocampus. © 2013.","container-title":"Trends in Cognitive Sciences","DOI":"10.1016/j.tics.2013.03.005","ISSN":"13646613","issue":"5","note":"PMID: 23597720\nCitation Key: Poppenk2013\nISBN: 1364-6613","page":"230-240","title":"Long-axis specialization of the human hippocampus","volume":"17","author":[{"family":"Poppenk","given":"Jordan"},{"family":"Evensmoen","given":"Hallvard R"},{"family":"Moscovitch","given":"Morris"},{"family":"Nadel","given":"Lynn"}],"issued":{"date-parts":[["2013"]]}}}],"schema":"https://github.com/citation-style-language/schema/raw/master/csl-citation.json"} </w:instrText>
      </w:r>
      <w:r w:rsidR="000D5F54">
        <w:rPr>
          <w:rFonts w:ascii="Arial" w:eastAsia="Arial" w:hAnsi="Arial" w:cs="Arial"/>
        </w:rPr>
        <w:fldChar w:fldCharType="separate"/>
      </w:r>
      <w:r w:rsidR="000D5F54" w:rsidRPr="000D5F54">
        <w:rPr>
          <w:rFonts w:ascii="Arial" w:hAnsi="Arial" w:cs="Arial"/>
        </w:rPr>
        <w:t>(Cooper and Ritchey, 2019; Meyer et al., 2019; Poppenk et al., 2013)</w:t>
      </w:r>
      <w:r w:rsidR="000D5F54">
        <w:rPr>
          <w:rFonts w:ascii="Arial" w:eastAsia="Arial" w:hAnsi="Arial" w:cs="Arial"/>
        </w:rPr>
        <w:fldChar w:fldCharType="end"/>
      </w:r>
      <w:r>
        <w:rPr>
          <w:rFonts w:ascii="Arial" w:eastAsia="Arial" w:hAnsi="Arial" w:cs="Arial"/>
        </w:rPr>
        <w:t xml:space="preserve">. Using subject-specific anatomical segmentations, we probed emotional memory reinstatement along the long-axis of the hippocampus in three bi-lateral subfields: head (anterior; aHC), body, and tail (posterior; pHC). The amygdala was similarly segmented into two bilateral ROIs known to have functional specialization in conditioning and extinction processes: the basolateral amygdala (BLA) and the central nucleus of the amygdala (CeM) </w:t>
      </w:r>
      <w:r w:rsidR="00425D29">
        <w:rPr>
          <w:rFonts w:ascii="Arial" w:eastAsia="Arial" w:hAnsi="Arial" w:cs="Arial"/>
        </w:rPr>
        <w:fldChar w:fldCharType="begin"/>
      </w:r>
      <w:r w:rsidR="00425D29">
        <w:rPr>
          <w:rFonts w:ascii="Arial" w:eastAsia="Arial" w:hAnsi="Arial" w:cs="Arial"/>
        </w:rPr>
        <w:instrText xml:space="preserve"> ADDIN ZOTERO_ITEM CSL_CITATION {"citationID":"8HJt5wXU","properties":{"formattedCitation":"(Pape and Pare, 2010)","plainCitation":"(Pape and Pare, 2010)","noteIndex":0},"citationItems":[{"id":749,"uris":["http://zotero.org/users/7734491/items/YUR8SJGN"],"uri":["http://zotero.org/users/7734491/items/YUR8SJGN"],"itemData":{"id":749,"type":"article-journal","abstract":"The last 10 years have witnessed a surge of interest for the mechanisms underlying the acquisition and extinction of classically conditioned fear responses. In part, this results from the realization that abnormalities in fear learning mechanisms likely participate in the development and/or maintenance of human anxiety disorders. The simplicity and robustness of this learning paradigm, coupled with the fact that the underlying circuitry is evolutionarily well conserved, make it an ideal model to study the basic biology of memory and identify genetic factors and neuronal systems that regulate the normal and pathological expressions of learned fear. Critical advances have been made in determining how modified neuronal functions upon fear acquisition become stabilized during fear memory consolidation and how these processes are controlled in the course of fear memory extinction. With these advances came the realization that activity in remote neuronal networks must be coordinated for these events to take place. In this paper, we review these mechanisms of coordinated network activity and the molecular cascades leading to enduring fear memory, and allowing for their extinction. We will focus on Pavlovian fear conditioning as a model and the amygdala as a key component for the acquisition and extinction of fear responses. Copyright © 2010 the American Physiological Society.","container-title":"Physiological Reviews","DOI":"10.1152/physrev.00037.2009","ISSN":"15221210","issue":"2","note":"PMID: 20393190\npublisher: American Physiological Society Bethesda, MD\nCitation Key: Pape2010\nISBN: 1522-1210 (Electronic)\\r0031-9333 (Linking)","page":"419-463","title":"Plastic synaptic networks of the amygdala for the acquisition, expression, and extinction of conditioned fear","volume":"90","author":[{"family":"Pape","given":"Hans Christian"},{"family":"Pare","given":"Denis"}],"issued":{"date-parts":[["2010",4]]}}}],"schema":"https://github.com/citation-style-language/schema/raw/master/csl-citation.json"} </w:instrText>
      </w:r>
      <w:r w:rsidR="00425D29">
        <w:rPr>
          <w:rFonts w:ascii="Arial" w:eastAsia="Arial" w:hAnsi="Arial" w:cs="Arial"/>
        </w:rPr>
        <w:fldChar w:fldCharType="separate"/>
      </w:r>
      <w:r w:rsidR="00425D29" w:rsidRPr="00425D29">
        <w:rPr>
          <w:rFonts w:ascii="Arial" w:hAnsi="Arial" w:cs="Arial"/>
        </w:rPr>
        <w:t>(Pape and Pare, 2010)</w:t>
      </w:r>
      <w:r w:rsidR="00425D29">
        <w:rPr>
          <w:rFonts w:ascii="Arial" w:eastAsia="Arial" w:hAnsi="Arial" w:cs="Arial"/>
        </w:rPr>
        <w:fldChar w:fldCharType="end"/>
      </w:r>
      <w:r>
        <w:rPr>
          <w:rFonts w:ascii="Arial" w:eastAsia="Arial" w:hAnsi="Arial" w:cs="Arial"/>
        </w:rPr>
        <w:t xml:space="preserve">. </w:t>
      </w:r>
    </w:p>
    <w:p w14:paraId="3AD81834" w14:textId="3710BEE7" w:rsidR="000F625B" w:rsidRDefault="00B06370">
      <w:pPr>
        <w:spacing w:line="480" w:lineRule="auto"/>
        <w:ind w:firstLine="720"/>
        <w:jc w:val="both"/>
        <w:rPr>
          <w:rFonts w:ascii="Arial" w:eastAsia="Arial" w:hAnsi="Arial" w:cs="Arial"/>
        </w:rPr>
      </w:pPr>
      <w:r>
        <w:rPr>
          <w:rFonts w:ascii="Arial" w:eastAsia="Arial" w:hAnsi="Arial" w:cs="Arial"/>
          <w:i/>
        </w:rPr>
        <w:t xml:space="preserve">Hippocampus. </w:t>
      </w:r>
      <w:r>
        <w:rPr>
          <w:rFonts w:ascii="Arial" w:eastAsia="Arial" w:hAnsi="Arial" w:cs="Arial"/>
        </w:rPr>
        <w:t>No selective reinstatement of CS+ items was observed for items from any encoding context in any hippocampal subfield in either healthy adults or those with PTSS (all P</w:t>
      </w:r>
      <w:r>
        <w:rPr>
          <w:rFonts w:ascii="Arial" w:eastAsia="Arial" w:hAnsi="Arial" w:cs="Arial"/>
          <w:vertAlign w:val="subscript"/>
        </w:rPr>
        <w:t>FDR</w:t>
      </w:r>
      <w:r>
        <w:rPr>
          <w:rFonts w:ascii="Arial" w:eastAsia="Arial" w:hAnsi="Arial" w:cs="Arial"/>
        </w:rPr>
        <w:t xml:space="preserve"> </w:t>
      </w:r>
      <w:r w:rsidR="006A68D9">
        <w:rPr>
          <w:rFonts w:ascii="Arial" w:eastAsia="Arial" w:hAnsi="Arial" w:cs="Arial"/>
        </w:rPr>
        <w:t>≥</w:t>
      </w:r>
      <w:r>
        <w:rPr>
          <w:rFonts w:ascii="Arial" w:eastAsia="Arial" w:hAnsi="Arial" w:cs="Arial"/>
        </w:rPr>
        <w:t xml:space="preserve"> 0.45). However, a linear-mixed effects model revealed a significant three-way interaction of </w:t>
      </w:r>
      <w:r>
        <w:rPr>
          <w:rFonts w:ascii="Arial" w:eastAsia="Arial" w:hAnsi="Arial" w:cs="Arial"/>
          <w:i/>
        </w:rPr>
        <w:t xml:space="preserve">encoding context * subfield * group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4)</w:t>
      </w:r>
      <w:r>
        <w:rPr>
          <w:rFonts w:ascii="Arial" w:eastAsia="Arial" w:hAnsi="Arial" w:cs="Arial"/>
        </w:rPr>
        <w:t xml:space="preserve"> = 12.8, P = 0.012; see </w:t>
      </w:r>
      <w:r>
        <w:rPr>
          <w:rFonts w:ascii="Arial" w:eastAsia="Arial" w:hAnsi="Arial" w:cs="Arial"/>
          <w:b/>
        </w:rPr>
        <w:t>Online Methods</w:t>
      </w:r>
      <w:r>
        <w:rPr>
          <w:rFonts w:ascii="Arial" w:eastAsia="Arial" w:hAnsi="Arial" w:cs="Arial"/>
        </w:rPr>
        <w:t xml:space="preserve"> for full model specification). The significance of this term suggests that subfields of the hippocampus may be sensitive to encoding context in general, but not CS type. As such, we probed </w:t>
      </w:r>
      <w:r w:rsidR="00CF2C3E">
        <w:rPr>
          <w:rFonts w:ascii="Arial" w:eastAsia="Arial" w:hAnsi="Arial" w:cs="Arial"/>
        </w:rPr>
        <w:t xml:space="preserve">reinstatement by </w:t>
      </w:r>
      <w:r>
        <w:rPr>
          <w:rFonts w:ascii="Arial" w:eastAsia="Arial" w:hAnsi="Arial" w:cs="Arial"/>
        </w:rPr>
        <w:t xml:space="preserve">encoding context, </w:t>
      </w:r>
      <w:r w:rsidR="00BB065B">
        <w:rPr>
          <w:rFonts w:ascii="Arial" w:eastAsia="Arial" w:hAnsi="Arial" w:cs="Arial"/>
        </w:rPr>
        <w:t>collapsing</w:t>
      </w:r>
      <w:r>
        <w:rPr>
          <w:rFonts w:ascii="Arial" w:eastAsia="Arial" w:hAnsi="Arial" w:cs="Arial"/>
        </w:rPr>
        <w:t xml:space="preserve"> across CS+/-. In both groups, the pHC selectively reinstated items from the fear conditioning context. In healthy adults, reinstatement of fear memories was stronger than reinstatement of extinction memories (4.36e-2, [1.40e-2, 7.32e-2], P</w:t>
      </w:r>
      <w:r>
        <w:rPr>
          <w:rFonts w:ascii="Arial" w:eastAsia="Arial" w:hAnsi="Arial" w:cs="Arial"/>
          <w:vertAlign w:val="subscript"/>
        </w:rPr>
        <w:t xml:space="preserve">FDR </w:t>
      </w:r>
      <w:r>
        <w:rPr>
          <w:rFonts w:ascii="Arial" w:eastAsia="Arial" w:hAnsi="Arial" w:cs="Arial"/>
        </w:rPr>
        <w:t xml:space="preserve">= 0.019), whereas in </w:t>
      </w:r>
      <w:r>
        <w:rPr>
          <w:rFonts w:ascii="Arial" w:eastAsia="Arial" w:hAnsi="Arial" w:cs="Arial"/>
        </w:rPr>
        <w:lastRenderedPageBreak/>
        <w:t>adults with PTSS, it was stronger than both extinction memories (4.33e-2, [1.36e-2, 7.29e-2], P</w:t>
      </w:r>
      <w:r>
        <w:rPr>
          <w:rFonts w:ascii="Arial" w:eastAsia="Arial" w:hAnsi="Arial" w:cs="Arial"/>
          <w:vertAlign w:val="subscript"/>
        </w:rPr>
        <w:t xml:space="preserve">FDR </w:t>
      </w:r>
      <w:r>
        <w:rPr>
          <w:rFonts w:ascii="Arial" w:eastAsia="Arial" w:hAnsi="Arial" w:cs="Arial"/>
        </w:rPr>
        <w:t>= 0.019) and pre-conditioning memories (4.41e-2, [1.45e-2, 7.37e-2], P</w:t>
      </w:r>
      <w:r>
        <w:rPr>
          <w:rFonts w:ascii="Arial" w:eastAsia="Arial" w:hAnsi="Arial" w:cs="Arial"/>
          <w:vertAlign w:val="subscript"/>
        </w:rPr>
        <w:t>FDR</w:t>
      </w:r>
      <w:r>
        <w:rPr>
          <w:rFonts w:ascii="Arial" w:eastAsia="Arial" w:hAnsi="Arial" w:cs="Arial"/>
        </w:rPr>
        <w:t xml:space="preserve"> = 0.019). The body of the hippocampus did not show reinstatement specific to any encoding context (all phase comparisons P</w:t>
      </w:r>
      <w:r>
        <w:rPr>
          <w:rFonts w:ascii="Arial" w:eastAsia="Arial" w:hAnsi="Arial" w:cs="Arial"/>
          <w:vertAlign w:val="subscript"/>
        </w:rPr>
        <w:t xml:space="preserve">FDR </w:t>
      </w:r>
      <w:r w:rsidR="006A68D9">
        <w:rPr>
          <w:rFonts w:ascii="Arial" w:eastAsia="Arial" w:hAnsi="Arial" w:cs="Arial"/>
        </w:rPr>
        <w:t>≥</w:t>
      </w:r>
      <w:r>
        <w:rPr>
          <w:rFonts w:ascii="Arial" w:eastAsia="Arial" w:hAnsi="Arial" w:cs="Arial"/>
        </w:rPr>
        <w:t xml:space="preserve"> 0.11). In contrast to the pHC, the aHC portion selectively reinstated items from extinction more than items from conditioning (0.065, [0.035, 0.094], P</w:t>
      </w:r>
      <w:r>
        <w:rPr>
          <w:rFonts w:ascii="Arial" w:eastAsia="Arial" w:hAnsi="Arial" w:cs="Arial"/>
          <w:vertAlign w:val="subscript"/>
        </w:rPr>
        <w:t>FDR</w:t>
      </w:r>
      <w:r>
        <w:rPr>
          <w:rFonts w:ascii="Arial" w:eastAsia="Arial" w:hAnsi="Arial" w:cs="Arial"/>
        </w:rPr>
        <w:t xml:space="preserve"> = 3.36e-4), although this was only observed in healthy adults. These results suggest a gradient of functional specialization along the long axis of the hippocampus.</w:t>
      </w:r>
    </w:p>
    <w:p w14:paraId="0F25571D" w14:textId="271F8B56" w:rsidR="000F625B" w:rsidRDefault="00B06370">
      <w:pPr>
        <w:spacing w:line="480" w:lineRule="auto"/>
        <w:ind w:firstLine="720"/>
        <w:jc w:val="both"/>
        <w:rPr>
          <w:rFonts w:ascii="Arial" w:eastAsia="Arial" w:hAnsi="Arial" w:cs="Arial"/>
        </w:rPr>
      </w:pPr>
      <w:r>
        <w:rPr>
          <w:rFonts w:ascii="Arial" w:eastAsia="Arial" w:hAnsi="Arial" w:cs="Arial"/>
        </w:rPr>
        <w:t xml:space="preserve">We directly tested the dissociation between the </w:t>
      </w:r>
      <w:r w:rsidR="009359D0">
        <w:rPr>
          <w:rFonts w:ascii="Arial" w:eastAsia="Arial" w:hAnsi="Arial" w:cs="Arial"/>
        </w:rPr>
        <w:t>aHC and pHC</w:t>
      </w:r>
      <w:r>
        <w:rPr>
          <w:rFonts w:ascii="Arial" w:eastAsia="Arial" w:hAnsi="Arial" w:cs="Arial"/>
        </w:rPr>
        <w:t xml:space="preserve"> </w:t>
      </w:r>
      <w:r w:rsidR="009359D0">
        <w:rPr>
          <w:rFonts w:ascii="Arial" w:eastAsia="Arial" w:hAnsi="Arial" w:cs="Arial"/>
        </w:rPr>
        <w:t xml:space="preserve">subfields </w:t>
      </w:r>
      <w:r w:rsidR="00CE1143">
        <w:rPr>
          <w:rFonts w:ascii="Arial" w:eastAsia="Arial" w:hAnsi="Arial" w:cs="Arial"/>
        </w:rPr>
        <w:t>and</w:t>
      </w:r>
      <w:r>
        <w:rPr>
          <w:rFonts w:ascii="Arial" w:eastAsia="Arial" w:hAnsi="Arial" w:cs="Arial"/>
        </w:rPr>
        <w:t xml:space="preserve"> found </w:t>
      </w:r>
      <w:r w:rsidR="00BB065B">
        <w:rPr>
          <w:rFonts w:ascii="Arial" w:eastAsia="Arial" w:hAnsi="Arial" w:cs="Arial"/>
        </w:rPr>
        <w:t xml:space="preserve">a significant double dissociation in healthy adults (significant </w:t>
      </w:r>
      <w:r w:rsidR="00BB065B" w:rsidRPr="00BB065B">
        <w:rPr>
          <w:rFonts w:ascii="Arial" w:eastAsia="Arial" w:hAnsi="Arial" w:cs="Arial"/>
          <w:i/>
          <w:iCs/>
        </w:rPr>
        <w:t>encoding context * subfield</w:t>
      </w:r>
      <w:r w:rsidR="00BB065B">
        <w:rPr>
          <w:rFonts w:ascii="Arial" w:eastAsia="Arial" w:hAnsi="Arial" w:cs="Arial"/>
        </w:rPr>
        <w:t xml:space="preserve"> interaction; X</w:t>
      </w:r>
      <w:r w:rsidR="00BB065B">
        <w:rPr>
          <w:rFonts w:ascii="Arial" w:eastAsia="Arial" w:hAnsi="Arial" w:cs="Arial"/>
          <w:vertAlign w:val="superscript"/>
        </w:rPr>
        <w:t>2</w:t>
      </w:r>
      <w:r w:rsidR="00BB065B">
        <w:rPr>
          <w:rFonts w:ascii="Arial" w:eastAsia="Arial" w:hAnsi="Arial" w:cs="Arial"/>
          <w:vertAlign w:val="subscript"/>
        </w:rPr>
        <w:t xml:space="preserve">(1) </w:t>
      </w:r>
      <w:r w:rsidR="00BB065B">
        <w:rPr>
          <w:rFonts w:ascii="Arial" w:eastAsia="Arial" w:hAnsi="Arial" w:cs="Arial"/>
        </w:rPr>
        <w:t xml:space="preserve">= 23.04, P = 1.59e-6). Specifically, </w:t>
      </w:r>
      <w:r>
        <w:rPr>
          <w:rFonts w:ascii="Arial" w:eastAsia="Arial" w:hAnsi="Arial" w:cs="Arial"/>
        </w:rPr>
        <w:t>the pHC exhibited more fear memory reinstatement than the aHC (0.033, [0.003, 0.063], P</w:t>
      </w:r>
      <w:r>
        <w:rPr>
          <w:rFonts w:ascii="Arial" w:eastAsia="Arial" w:hAnsi="Arial" w:cs="Arial"/>
          <w:vertAlign w:val="subscript"/>
        </w:rPr>
        <w:t xml:space="preserve">FDR </w:t>
      </w:r>
      <w:r>
        <w:rPr>
          <w:rFonts w:ascii="Arial" w:eastAsia="Arial" w:hAnsi="Arial" w:cs="Arial"/>
        </w:rPr>
        <w:t>= 0.038), and the aHC exhibited more extinction memory reinstatement than the pHC (0.075, [0.046, 0.105], P</w:t>
      </w:r>
      <w:r>
        <w:rPr>
          <w:rFonts w:ascii="Arial" w:eastAsia="Arial" w:hAnsi="Arial" w:cs="Arial"/>
          <w:vertAlign w:val="subscript"/>
        </w:rPr>
        <w:t xml:space="preserve">FDR </w:t>
      </w:r>
      <w:r>
        <w:rPr>
          <w:rFonts w:ascii="Arial" w:eastAsia="Arial" w:hAnsi="Arial" w:cs="Arial"/>
        </w:rPr>
        <w:t>= 2.51e-6). (</w:t>
      </w:r>
      <w:r>
        <w:rPr>
          <w:rFonts w:ascii="Arial" w:eastAsia="Arial" w:hAnsi="Arial" w:cs="Arial"/>
          <w:b/>
        </w:rPr>
        <w:t xml:space="preserve">Fig. </w:t>
      </w:r>
      <w:r w:rsidR="00BB065B">
        <w:rPr>
          <w:rFonts w:ascii="Arial" w:eastAsia="Arial" w:hAnsi="Arial" w:cs="Arial"/>
          <w:b/>
        </w:rPr>
        <w:t>3</w:t>
      </w:r>
      <w:r>
        <w:rPr>
          <w:rFonts w:ascii="Arial" w:eastAsia="Arial" w:hAnsi="Arial" w:cs="Arial"/>
        </w:rPr>
        <w:t>). This double dissociation</w:t>
      </w:r>
      <w:r w:rsidR="00CE1143">
        <w:rPr>
          <w:rFonts w:ascii="Arial" w:eastAsia="Arial" w:hAnsi="Arial" w:cs="Arial"/>
        </w:rPr>
        <w:t xml:space="preserve"> was not observed in </w:t>
      </w:r>
      <w:r>
        <w:rPr>
          <w:rFonts w:ascii="Arial" w:eastAsia="Arial" w:hAnsi="Arial" w:cs="Arial"/>
        </w:rPr>
        <w:t>the PTSS group</w:t>
      </w:r>
      <w:r w:rsidR="00CE1143">
        <w:rPr>
          <w:rFonts w:ascii="Arial" w:eastAsia="Arial" w:hAnsi="Arial" w:cs="Arial"/>
        </w:rPr>
        <w:t xml:space="preserve"> (no significant </w:t>
      </w:r>
      <w:r w:rsidR="00CE1143">
        <w:rPr>
          <w:rFonts w:ascii="Arial" w:eastAsia="Arial" w:hAnsi="Arial" w:cs="Arial"/>
          <w:i/>
          <w:iCs/>
        </w:rPr>
        <w:t xml:space="preserve">encoding context * subfield </w:t>
      </w:r>
      <w:r w:rsidR="00CE1143">
        <w:rPr>
          <w:rFonts w:ascii="Arial" w:eastAsia="Arial" w:hAnsi="Arial" w:cs="Arial"/>
        </w:rPr>
        <w:t>interaction; X</w:t>
      </w:r>
      <w:r w:rsidR="00CE1143">
        <w:rPr>
          <w:rFonts w:ascii="Arial" w:eastAsia="Arial" w:hAnsi="Arial" w:cs="Arial"/>
          <w:vertAlign w:val="superscript"/>
        </w:rPr>
        <w:t>2</w:t>
      </w:r>
      <w:r w:rsidR="00CE1143">
        <w:rPr>
          <w:rFonts w:ascii="Arial" w:eastAsia="Arial" w:hAnsi="Arial" w:cs="Arial"/>
          <w:vertAlign w:val="subscript"/>
        </w:rPr>
        <w:t xml:space="preserve">(1) </w:t>
      </w:r>
      <w:r w:rsidR="00CE1143">
        <w:rPr>
          <w:rFonts w:ascii="Arial" w:eastAsia="Arial" w:hAnsi="Arial" w:cs="Arial"/>
        </w:rPr>
        <w:t>= 1.80, P = 0.19)</w:t>
      </w:r>
      <w:r>
        <w:rPr>
          <w:rFonts w:ascii="Arial" w:eastAsia="Arial" w:hAnsi="Arial" w:cs="Arial"/>
        </w:rPr>
        <w:t xml:space="preserve">. In these participants, fear memories were biased towards the </w:t>
      </w:r>
      <w:r w:rsidR="00112D74">
        <w:rPr>
          <w:rFonts w:ascii="Arial" w:eastAsia="Arial" w:hAnsi="Arial" w:cs="Arial"/>
        </w:rPr>
        <w:t xml:space="preserve">pHC </w:t>
      </w:r>
      <w:r>
        <w:rPr>
          <w:rFonts w:ascii="Arial" w:eastAsia="Arial" w:hAnsi="Arial" w:cs="Arial"/>
        </w:rPr>
        <w:t xml:space="preserve"> (0.034, [0.004, 0.063], P</w:t>
      </w:r>
      <w:r>
        <w:rPr>
          <w:rFonts w:ascii="Arial" w:eastAsia="Arial" w:hAnsi="Arial" w:cs="Arial"/>
          <w:vertAlign w:val="subscript"/>
        </w:rPr>
        <w:t xml:space="preserve">FDR </w:t>
      </w:r>
      <w:r>
        <w:rPr>
          <w:rFonts w:ascii="Arial" w:eastAsia="Arial" w:hAnsi="Arial" w:cs="Arial"/>
        </w:rPr>
        <w:t xml:space="preserve">= 0.038), but there was no preference </w:t>
      </w:r>
      <w:r w:rsidR="00112D74">
        <w:rPr>
          <w:rFonts w:ascii="Arial" w:eastAsia="Arial" w:hAnsi="Arial" w:cs="Arial"/>
        </w:rPr>
        <w:t xml:space="preserve">between the aHC and pHC </w:t>
      </w:r>
      <w:r>
        <w:rPr>
          <w:rFonts w:ascii="Arial" w:eastAsia="Arial" w:hAnsi="Arial" w:cs="Arial"/>
        </w:rPr>
        <w:t xml:space="preserve">for </w:t>
      </w:r>
      <w:r w:rsidR="00565D4D">
        <w:rPr>
          <w:rFonts w:ascii="Arial" w:eastAsia="Arial" w:hAnsi="Arial" w:cs="Arial"/>
        </w:rPr>
        <w:t>extinction</w:t>
      </w:r>
      <w:r>
        <w:rPr>
          <w:rFonts w:ascii="Arial" w:eastAsia="Arial" w:hAnsi="Arial" w:cs="Arial"/>
        </w:rPr>
        <w:t xml:space="preserve"> memories (-0.004, [-0.034, 0.026], P</w:t>
      </w:r>
      <w:r>
        <w:rPr>
          <w:rFonts w:ascii="Arial" w:eastAsia="Arial" w:hAnsi="Arial" w:cs="Arial"/>
          <w:vertAlign w:val="subscript"/>
        </w:rPr>
        <w:t xml:space="preserve">FDR </w:t>
      </w:r>
      <w:r>
        <w:rPr>
          <w:rFonts w:ascii="Arial" w:eastAsia="Arial" w:hAnsi="Arial" w:cs="Arial"/>
        </w:rPr>
        <w:t xml:space="preserve">= 0.80). The lack of extinction reinstatement in the </w:t>
      </w:r>
      <w:r w:rsidR="00E1346D">
        <w:rPr>
          <w:rFonts w:ascii="Arial" w:eastAsia="Arial" w:hAnsi="Arial" w:cs="Arial"/>
        </w:rPr>
        <w:t>aHC</w:t>
      </w:r>
      <w:r>
        <w:rPr>
          <w:rFonts w:ascii="Arial" w:eastAsia="Arial" w:hAnsi="Arial" w:cs="Arial"/>
        </w:rPr>
        <w:t xml:space="preserve"> further supports the idea that the neural organization of safety memories is dysregulated in PTSS as compared to healthy adults.</w:t>
      </w:r>
    </w:p>
    <w:p w14:paraId="268BAD4F" w14:textId="77777777" w:rsidR="000F625B" w:rsidRDefault="00B06370">
      <w:pPr>
        <w:spacing w:line="480" w:lineRule="auto"/>
        <w:jc w:val="center"/>
        <w:rPr>
          <w:rFonts w:ascii="Arial" w:eastAsia="Arial" w:hAnsi="Arial" w:cs="Arial"/>
        </w:rPr>
      </w:pPr>
      <w:r>
        <w:rPr>
          <w:rFonts w:ascii="Arial" w:eastAsia="Arial" w:hAnsi="Arial" w:cs="Arial"/>
          <w:noProof/>
        </w:rPr>
        <w:lastRenderedPageBreak/>
        <w:drawing>
          <wp:inline distT="0" distB="0" distL="0" distR="0" wp14:anchorId="690B201D" wp14:editId="3D33FA01">
            <wp:extent cx="3092418" cy="5398008"/>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5" name="image4.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3092418" cy="5398008"/>
                    </a:xfrm>
                    <a:prstGeom prst="rect">
                      <a:avLst/>
                    </a:prstGeom>
                    <a:ln/>
                  </pic:spPr>
                </pic:pic>
              </a:graphicData>
            </a:graphic>
          </wp:inline>
        </w:drawing>
      </w:r>
    </w:p>
    <w:p w14:paraId="578464E6" w14:textId="21D42653" w:rsidR="000F625B" w:rsidRDefault="00B06370">
      <w:pPr>
        <w:spacing w:line="240" w:lineRule="auto"/>
        <w:jc w:val="both"/>
        <w:rPr>
          <w:rFonts w:ascii="Arial" w:eastAsia="Arial" w:hAnsi="Arial" w:cs="Arial"/>
        </w:rPr>
      </w:pPr>
      <w:r>
        <w:rPr>
          <w:rFonts w:ascii="Arial" w:eastAsia="Arial" w:hAnsi="Arial" w:cs="Arial"/>
          <w:b/>
        </w:rPr>
        <w:t xml:space="preserve">Figure </w:t>
      </w:r>
      <w:r w:rsidR="00550C9C">
        <w:rPr>
          <w:rFonts w:ascii="Arial" w:eastAsia="Arial" w:hAnsi="Arial" w:cs="Arial"/>
          <w:b/>
        </w:rPr>
        <w:t>3</w:t>
      </w:r>
      <w:r>
        <w:rPr>
          <w:rFonts w:ascii="Arial" w:eastAsia="Arial" w:hAnsi="Arial" w:cs="Arial"/>
          <w:b/>
        </w:rPr>
        <w:t xml:space="preserve">. Differential reinstatement of emotional memories along the long axis of the hippocampus. </w:t>
      </w:r>
      <w:r>
        <w:rPr>
          <w:rFonts w:ascii="Arial" w:eastAsia="Arial" w:hAnsi="Arial" w:cs="Arial"/>
        </w:rPr>
        <w:t xml:space="preserve">Reinstatement was </w:t>
      </w:r>
      <w:r w:rsidR="003F05AF">
        <w:rPr>
          <w:rFonts w:ascii="Arial" w:eastAsia="Arial" w:hAnsi="Arial" w:cs="Arial"/>
        </w:rPr>
        <w:t>collapsed</w:t>
      </w:r>
      <w:r>
        <w:rPr>
          <w:rFonts w:ascii="Arial" w:eastAsia="Arial" w:hAnsi="Arial" w:cs="Arial"/>
        </w:rPr>
        <w:t xml:space="preserve"> across CS+/- </w:t>
      </w:r>
      <w:r w:rsidR="003F05AF">
        <w:rPr>
          <w:rFonts w:ascii="Arial" w:eastAsia="Arial" w:hAnsi="Arial" w:cs="Arial"/>
        </w:rPr>
        <w:t xml:space="preserve">by encoding context </w:t>
      </w:r>
      <w:r>
        <w:rPr>
          <w:rFonts w:ascii="Arial" w:eastAsia="Arial" w:hAnsi="Arial" w:cs="Arial"/>
        </w:rPr>
        <w:t>in each long-axis subfield of the hippocampus.</w:t>
      </w:r>
      <w:r>
        <w:rPr>
          <w:rFonts w:ascii="Arial" w:eastAsia="Arial" w:hAnsi="Arial" w:cs="Arial"/>
          <w:i/>
        </w:rPr>
        <w:t xml:space="preserve"> </w:t>
      </w:r>
      <w:r>
        <w:rPr>
          <w:rFonts w:ascii="Arial" w:eastAsia="Arial" w:hAnsi="Arial" w:cs="Arial"/>
        </w:rPr>
        <w:t xml:space="preserve">Error bars correspond to the 95% confidence interval of the marginal means. </w:t>
      </w:r>
      <w:r w:rsidR="003F05AF">
        <w:rPr>
          <w:rFonts w:ascii="Arial" w:eastAsia="Arial" w:hAnsi="Arial" w:cs="Arial"/>
        </w:rPr>
        <w:t>P</w:t>
      </w:r>
      <w:r>
        <w:rPr>
          <w:rFonts w:ascii="Arial" w:eastAsia="Arial" w:hAnsi="Arial" w:cs="Arial"/>
        </w:rPr>
        <w:t xml:space="preserve">hase specific </w:t>
      </w:r>
      <w:r w:rsidR="003F05AF">
        <w:rPr>
          <w:rFonts w:ascii="Arial" w:eastAsia="Arial" w:hAnsi="Arial" w:cs="Arial"/>
        </w:rPr>
        <w:t>reinstatement</w:t>
      </w:r>
      <w:r>
        <w:rPr>
          <w:rFonts w:ascii="Arial" w:eastAsia="Arial" w:hAnsi="Arial" w:cs="Arial"/>
        </w:rPr>
        <w:t xml:space="preserve"> was observed in the </w:t>
      </w:r>
      <w:r w:rsidR="00862CDA">
        <w:rPr>
          <w:rFonts w:ascii="Arial" w:eastAsia="Arial" w:hAnsi="Arial" w:cs="Arial"/>
        </w:rPr>
        <w:t xml:space="preserve">pHC and aHC </w:t>
      </w:r>
      <w:r>
        <w:rPr>
          <w:rFonts w:ascii="Arial" w:eastAsia="Arial" w:hAnsi="Arial" w:cs="Arial"/>
        </w:rPr>
        <w:t xml:space="preserve">subfields, but not the body of the hippocampus (data not shown). ***P &lt; 0.001, *P &lt; 0.05 FDR corrected. </w:t>
      </w:r>
      <w:r>
        <w:rPr>
          <w:rFonts w:ascii="Arial" w:eastAsia="Arial" w:hAnsi="Arial" w:cs="Arial"/>
          <w:i/>
        </w:rPr>
        <w:t>Top.</w:t>
      </w:r>
      <w:r>
        <w:rPr>
          <w:rFonts w:ascii="Arial" w:eastAsia="Arial" w:hAnsi="Arial" w:cs="Arial"/>
        </w:rPr>
        <w:t xml:space="preserve"> Healthy adults exhibited a double dissociation of reinstatement in the hippocampus, such that reinstatement for items encoded during conditioning was higher in the </w:t>
      </w:r>
      <w:r w:rsidR="009359D0">
        <w:rPr>
          <w:rFonts w:ascii="Arial" w:eastAsia="Arial" w:hAnsi="Arial" w:cs="Arial"/>
        </w:rPr>
        <w:t>pHC</w:t>
      </w:r>
      <w:r>
        <w:rPr>
          <w:rFonts w:ascii="Arial" w:eastAsia="Arial" w:hAnsi="Arial" w:cs="Arial"/>
        </w:rPr>
        <w:t xml:space="preserve">, and extinction reinstatement was higher in the </w:t>
      </w:r>
      <w:r w:rsidR="009359D0">
        <w:rPr>
          <w:rFonts w:ascii="Arial" w:eastAsia="Arial" w:hAnsi="Arial" w:cs="Arial"/>
        </w:rPr>
        <w:t>aHC</w:t>
      </w:r>
      <w:r>
        <w:rPr>
          <w:rFonts w:ascii="Arial" w:eastAsia="Arial" w:hAnsi="Arial" w:cs="Arial"/>
        </w:rPr>
        <w:t xml:space="preserve">. </w:t>
      </w:r>
      <w:r>
        <w:rPr>
          <w:rFonts w:ascii="Arial" w:eastAsia="Arial" w:hAnsi="Arial" w:cs="Arial"/>
          <w:i/>
        </w:rPr>
        <w:t>Bottom</w:t>
      </w:r>
      <w:r>
        <w:rPr>
          <w:rFonts w:ascii="Arial" w:eastAsia="Arial" w:hAnsi="Arial" w:cs="Arial"/>
        </w:rPr>
        <w:t xml:space="preserve">. In adults with PTSS, the </w:t>
      </w:r>
      <w:r w:rsidR="00862CDA">
        <w:rPr>
          <w:rFonts w:ascii="Arial" w:eastAsia="Arial" w:hAnsi="Arial" w:cs="Arial"/>
        </w:rPr>
        <w:t xml:space="preserve">pHC </w:t>
      </w:r>
      <w:r>
        <w:rPr>
          <w:rFonts w:ascii="Arial" w:eastAsia="Arial" w:hAnsi="Arial" w:cs="Arial"/>
        </w:rPr>
        <w:t xml:space="preserve">subfield exhibited more reinstatement of conditioning items than the </w:t>
      </w:r>
      <w:r w:rsidR="009359D0">
        <w:rPr>
          <w:rFonts w:ascii="Arial" w:eastAsia="Arial" w:hAnsi="Arial" w:cs="Arial"/>
        </w:rPr>
        <w:t>aHC</w:t>
      </w:r>
      <w:r>
        <w:rPr>
          <w:rFonts w:ascii="Arial" w:eastAsia="Arial" w:hAnsi="Arial" w:cs="Arial"/>
        </w:rPr>
        <w:t>.</w:t>
      </w:r>
    </w:p>
    <w:p w14:paraId="0D1FA40C" w14:textId="524887D4" w:rsidR="000F625B" w:rsidRDefault="00B06370">
      <w:pPr>
        <w:spacing w:line="480" w:lineRule="auto"/>
        <w:ind w:firstLine="720"/>
        <w:jc w:val="both"/>
        <w:rPr>
          <w:rFonts w:ascii="Arial" w:eastAsia="Arial" w:hAnsi="Arial" w:cs="Arial"/>
        </w:rPr>
      </w:pPr>
      <w:r>
        <w:rPr>
          <w:rFonts w:ascii="Arial" w:eastAsia="Arial" w:hAnsi="Arial" w:cs="Arial"/>
          <w:i/>
        </w:rPr>
        <w:t>Amygdala</w:t>
      </w:r>
      <w:r>
        <w:rPr>
          <w:rFonts w:ascii="Arial" w:eastAsia="Arial" w:hAnsi="Arial" w:cs="Arial"/>
        </w:rPr>
        <w:t>.  We also examined whether subfields of the amygdala exhibited selective reinstatement of CS+ items, however none was observed for any encoding context in any subfield, in either healthy adults or those with PTSS (all P</w:t>
      </w:r>
      <w:r>
        <w:rPr>
          <w:rFonts w:ascii="Arial" w:eastAsia="Arial" w:hAnsi="Arial" w:cs="Arial"/>
          <w:vertAlign w:val="subscript"/>
        </w:rPr>
        <w:t>FDR</w:t>
      </w:r>
      <w:r>
        <w:rPr>
          <w:rFonts w:ascii="Arial" w:eastAsia="Arial" w:hAnsi="Arial" w:cs="Arial"/>
        </w:rPr>
        <w:t xml:space="preserve"> </w:t>
      </w:r>
      <w:r w:rsidR="006A68D9">
        <w:rPr>
          <w:rFonts w:ascii="Arial" w:eastAsia="Arial" w:hAnsi="Arial" w:cs="Arial"/>
        </w:rPr>
        <w:t>≥</w:t>
      </w:r>
      <w:r>
        <w:rPr>
          <w:rFonts w:ascii="Arial" w:eastAsia="Arial" w:hAnsi="Arial" w:cs="Arial"/>
        </w:rPr>
        <w:t xml:space="preserve"> 0.64). In addition, we did not observe any </w:t>
      </w:r>
      <w:r>
        <w:rPr>
          <w:rFonts w:ascii="Arial" w:eastAsia="Arial" w:hAnsi="Arial" w:cs="Arial"/>
        </w:rPr>
        <w:lastRenderedPageBreak/>
        <w:t xml:space="preserve">significant main effects or interactions in a linear mixed-effects model, and thus did not perform any other follow-up tests. </w:t>
      </w:r>
    </w:p>
    <w:p w14:paraId="73310CAA" w14:textId="2E38193C" w:rsidR="005128C1" w:rsidRPr="001E3193" w:rsidRDefault="00B06370" w:rsidP="001E3193">
      <w:pPr>
        <w:spacing w:line="480" w:lineRule="auto"/>
        <w:jc w:val="both"/>
        <w:rPr>
          <w:rFonts w:ascii="Arial" w:eastAsia="Arial" w:hAnsi="Arial" w:cs="Arial"/>
          <w:b/>
        </w:rPr>
      </w:pPr>
      <w:r>
        <w:rPr>
          <w:rFonts w:ascii="Arial" w:eastAsia="Arial" w:hAnsi="Arial" w:cs="Arial"/>
          <w:b/>
        </w:rPr>
        <w:t xml:space="preserve">MTL activity at retrieval predicts dissociable reinstatement in the </w:t>
      </w:r>
      <w:r w:rsidR="00E857B6">
        <w:rPr>
          <w:rFonts w:ascii="Arial" w:eastAsia="Arial" w:hAnsi="Arial" w:cs="Arial"/>
          <w:b/>
        </w:rPr>
        <w:t>mPFC.</w:t>
      </w:r>
    </w:p>
    <w:p w14:paraId="7286D483" w14:textId="55F11DD8" w:rsidR="000F625B" w:rsidRDefault="00B06370" w:rsidP="00135133">
      <w:pPr>
        <w:spacing w:line="480" w:lineRule="auto"/>
        <w:ind w:firstLine="720"/>
        <w:jc w:val="both"/>
        <w:rPr>
          <w:rFonts w:ascii="Arial" w:eastAsia="Arial" w:hAnsi="Arial" w:cs="Arial"/>
        </w:rPr>
      </w:pPr>
      <w:r>
        <w:rPr>
          <w:rFonts w:ascii="Arial" w:eastAsia="Arial" w:hAnsi="Arial" w:cs="Arial"/>
          <w:i/>
        </w:rPr>
        <w:t>Univariate activity.</w:t>
      </w:r>
      <w:r>
        <w:rPr>
          <w:rFonts w:ascii="Arial" w:eastAsia="Arial" w:hAnsi="Arial" w:cs="Arial"/>
        </w:rPr>
        <w:t xml:space="preserve"> Our </w:t>
      </w:r>
      <w:r>
        <w:rPr>
          <w:rFonts w:ascii="Arial" w:eastAsia="Arial" w:hAnsi="Arial" w:cs="Arial"/>
          <w:i/>
        </w:rPr>
        <w:t>a priori</w:t>
      </w:r>
      <w:r>
        <w:rPr>
          <w:rFonts w:ascii="Arial" w:eastAsia="Arial" w:hAnsi="Arial" w:cs="Arial"/>
        </w:rPr>
        <w:t xml:space="preserve"> analysis in the mPFC showed that healthy adults exhibited a double dissociation of emotional memory reinstatement. What determines in which area of the mPFC a particular item is reinstated</w:t>
      </w:r>
      <w:r w:rsidR="001E3193">
        <w:rPr>
          <w:rFonts w:ascii="Arial" w:eastAsia="Arial" w:hAnsi="Arial" w:cs="Arial"/>
        </w:rPr>
        <w:t xml:space="preserve">? The hippocampus and amygdala both contain discrete but spatially intermixed populations of neurons that code for fear and </w:t>
      </w:r>
      <w:r w:rsidR="000745D2">
        <w:rPr>
          <w:rFonts w:ascii="Arial" w:eastAsia="Arial" w:hAnsi="Arial" w:cs="Arial"/>
        </w:rPr>
        <w:t xml:space="preserve">extinction </w:t>
      </w:r>
      <w:r w:rsidR="002512CB">
        <w:rPr>
          <w:rFonts w:ascii="Arial" w:eastAsia="Arial" w:hAnsi="Arial" w:cs="Arial"/>
        </w:rPr>
        <w:fldChar w:fldCharType="begin"/>
      </w:r>
      <w:r w:rsidR="002512CB">
        <w:rPr>
          <w:rFonts w:ascii="Arial" w:eastAsia="Arial" w:hAnsi="Arial" w:cs="Arial"/>
        </w:rPr>
        <w:instrText xml:space="preserve"> ADDIN ZOTERO_ITEM CSL_CITATION {"citationID":"WI9Vo28h","properties":{"formattedCitation":"(Lacagnina et al., 2019; Senn et al., 2014)","plainCitation":"(Lacagnina et al., 2019; Senn et al., 2014)","noteIndex":0},"citationItems":[{"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volume":"22","author":[{"family":"Lacagnina","given":"Anthony F."},{"family":"Brockway","given":"Emma T."},{"family":"Crovetti","given":"Chelsea R."},{"family":"Shue","given":"Francis"},{"family":"McCarty","given":"Meredith J."},{"family":"Sattler","given":"Kevin P."},{"family":"Lim","given":"Sean C."},{"family":"Santos","given":"Sofia Leal"},{"family":"Denny","given":"Christine A."},{"family":"Drew","given":"Michael R."}],"issued":{"date-parts":[["2019",5,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schema":"https://github.com/citation-style-language/schema/raw/master/csl-citation.json"} </w:instrText>
      </w:r>
      <w:r w:rsidR="002512CB">
        <w:rPr>
          <w:rFonts w:ascii="Arial" w:eastAsia="Arial" w:hAnsi="Arial" w:cs="Arial"/>
        </w:rPr>
        <w:fldChar w:fldCharType="separate"/>
      </w:r>
      <w:r w:rsidR="002512CB" w:rsidRPr="002512CB">
        <w:rPr>
          <w:rFonts w:ascii="Arial" w:hAnsi="Arial" w:cs="Arial"/>
        </w:rPr>
        <w:t>(Lacagnina et al., 2019; Senn et al., 2014)</w:t>
      </w:r>
      <w:r w:rsidR="002512CB">
        <w:rPr>
          <w:rFonts w:ascii="Arial" w:eastAsia="Arial" w:hAnsi="Arial" w:cs="Arial"/>
        </w:rPr>
        <w:fldChar w:fldCharType="end"/>
      </w:r>
      <w:r w:rsidR="000745D2">
        <w:rPr>
          <w:rFonts w:ascii="Arial" w:eastAsia="Arial" w:hAnsi="Arial" w:cs="Arial"/>
        </w:rPr>
        <w:t>. S</w:t>
      </w:r>
      <w:r w:rsidR="001E3193">
        <w:rPr>
          <w:rFonts w:ascii="Arial" w:eastAsia="Arial" w:hAnsi="Arial" w:cs="Arial"/>
        </w:rPr>
        <w:t xml:space="preserve">hifts in activity between these populations balances the behavioral expression </w:t>
      </w:r>
      <w:r w:rsidR="000745D2">
        <w:rPr>
          <w:rFonts w:ascii="Arial" w:eastAsia="Arial" w:hAnsi="Arial" w:cs="Arial"/>
        </w:rPr>
        <w:t>of</w:t>
      </w:r>
      <w:r w:rsidR="001E3193">
        <w:rPr>
          <w:rFonts w:ascii="Arial" w:eastAsia="Arial" w:hAnsi="Arial" w:cs="Arial"/>
        </w:rPr>
        <w:t xml:space="preserve"> </w:t>
      </w:r>
      <w:r w:rsidR="000745D2">
        <w:rPr>
          <w:rFonts w:ascii="Arial" w:eastAsia="Arial" w:hAnsi="Arial" w:cs="Arial"/>
        </w:rPr>
        <w:t xml:space="preserve">emotional </w:t>
      </w:r>
      <w:r w:rsidR="001E3193">
        <w:rPr>
          <w:rFonts w:ascii="Arial" w:eastAsia="Arial" w:hAnsi="Arial" w:cs="Arial"/>
        </w:rPr>
        <w:t>memories</w:t>
      </w:r>
      <w:r w:rsidR="000745D2">
        <w:rPr>
          <w:rFonts w:ascii="Arial" w:eastAsia="Arial" w:hAnsi="Arial" w:cs="Arial"/>
        </w:rPr>
        <w:t xml:space="preserve">, in part  through </w:t>
      </w:r>
      <w:r w:rsidR="00620657">
        <w:rPr>
          <w:rFonts w:ascii="Arial" w:eastAsia="Arial" w:hAnsi="Arial" w:cs="Arial"/>
        </w:rPr>
        <w:t xml:space="preserve">their differing </w:t>
      </w:r>
      <w:r w:rsidR="000745D2">
        <w:rPr>
          <w:rFonts w:ascii="Arial" w:eastAsia="Arial" w:hAnsi="Arial" w:cs="Arial"/>
        </w:rPr>
        <w:t>long-range connections with the mPFC</w:t>
      </w:r>
      <w:r w:rsidR="002512CB">
        <w:rPr>
          <w:rFonts w:ascii="Arial" w:eastAsia="Arial" w:hAnsi="Arial" w:cs="Arial"/>
        </w:rPr>
        <w:t xml:space="preserve"> </w:t>
      </w:r>
      <w:r w:rsidR="002512CB">
        <w:rPr>
          <w:rFonts w:ascii="Arial" w:eastAsia="Arial" w:hAnsi="Arial" w:cs="Arial"/>
        </w:rPr>
        <w:fldChar w:fldCharType="begin"/>
      </w:r>
      <w:r w:rsidR="002512CB">
        <w:rPr>
          <w:rFonts w:ascii="Arial" w:eastAsia="Arial" w:hAnsi="Arial" w:cs="Arial"/>
        </w:rPr>
        <w:instrText xml:space="preserve"> ADDIN ZOTERO_ITEM CSL_CITATION {"citationID":"L8r74egA","properties":{"formattedCitation":"(Marek et al., 2018; Senn et al., 2014; Sotres-Bayon et al., 2012)","plainCitation":"(Marek et al., 2018; Senn et al., 2014; Sotres-Bayon et al., 2012)","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volume":"81","author":[{"family":"Senn","given":"Verena"},{"family":"Wolff","given":"Steffen B.E."},{"family":"Herry","given":"Cyril"},{"family":"Grenier","given":"François"},{"family":"Ehrlich","given":"Ingrid"},{"family":"Gründemann","given":"Jan"},{"family":"Fadok","given":"Jonathan P."},{"family":"Müller","given":"Christian"},{"family":"Letzkus","given":"Johannes J."},{"family":"Lüthi","given":"Andreas"}],"issued":{"date-parts":[["2014",1]]}}},{"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volume":"76","author":[{"family":"Sotres-Bayon","given":"Francisco"},{"family":"Sierra-Mercado","given":"Demetrio"},{"family":"Pardilla-Delgado","given":"Enmanuelle"},{"family":"Quirk","given":"Gregory J."}],"issued":{"date-parts":[["2012",11,21]]}}}],"schema":"https://github.com/citation-style-language/schema/raw/master/csl-citation.json"} </w:instrText>
      </w:r>
      <w:r w:rsidR="002512CB">
        <w:rPr>
          <w:rFonts w:ascii="Arial" w:eastAsia="Arial" w:hAnsi="Arial" w:cs="Arial"/>
        </w:rPr>
        <w:fldChar w:fldCharType="separate"/>
      </w:r>
      <w:r w:rsidR="002512CB" w:rsidRPr="002512CB">
        <w:rPr>
          <w:rFonts w:ascii="Arial" w:hAnsi="Arial" w:cs="Arial"/>
        </w:rPr>
        <w:t>(Marek et al., 2018; Senn et al., 2014; Sotres-Bayon et al., 2012)</w:t>
      </w:r>
      <w:r w:rsidR="002512CB">
        <w:rPr>
          <w:rFonts w:ascii="Arial" w:eastAsia="Arial" w:hAnsi="Arial" w:cs="Arial"/>
        </w:rPr>
        <w:fldChar w:fldCharType="end"/>
      </w:r>
      <w:r w:rsidR="000745D2">
        <w:rPr>
          <w:rFonts w:ascii="Arial" w:eastAsia="Arial" w:hAnsi="Arial" w:cs="Arial"/>
        </w:rPr>
        <w:t xml:space="preserve">. </w:t>
      </w:r>
      <w:r w:rsidR="00620657">
        <w:rPr>
          <w:rFonts w:ascii="Arial" w:eastAsia="Arial" w:hAnsi="Arial" w:cs="Arial"/>
        </w:rPr>
        <w:t>R</w:t>
      </w:r>
      <w:r w:rsidR="001E3193">
        <w:rPr>
          <w:rFonts w:ascii="Arial" w:eastAsia="Arial" w:hAnsi="Arial" w:cs="Arial"/>
        </w:rPr>
        <w:t>egion</w:t>
      </w:r>
      <w:r w:rsidR="00620657">
        <w:rPr>
          <w:rFonts w:ascii="Arial" w:eastAsia="Arial" w:hAnsi="Arial" w:cs="Arial"/>
        </w:rPr>
        <w:t>s</w:t>
      </w:r>
      <w:r w:rsidR="001E3193">
        <w:rPr>
          <w:rFonts w:ascii="Arial" w:eastAsia="Arial" w:hAnsi="Arial" w:cs="Arial"/>
        </w:rPr>
        <w:t xml:space="preserve"> which exhibit bi-directional control over </w:t>
      </w:r>
      <w:r w:rsidR="000745D2">
        <w:rPr>
          <w:rFonts w:ascii="Arial" w:eastAsia="Arial" w:hAnsi="Arial" w:cs="Arial"/>
        </w:rPr>
        <w:t>the expression</w:t>
      </w:r>
      <w:r w:rsidR="001E3193">
        <w:rPr>
          <w:rFonts w:ascii="Arial" w:eastAsia="Arial" w:hAnsi="Arial" w:cs="Arial"/>
        </w:rPr>
        <w:t xml:space="preserve"> of emotional memories could be crucial for the proper regulation of fear and </w:t>
      </w:r>
      <w:r w:rsidR="00620657">
        <w:rPr>
          <w:rFonts w:ascii="Arial" w:eastAsia="Arial" w:hAnsi="Arial" w:cs="Arial"/>
        </w:rPr>
        <w:t xml:space="preserve">extinction </w:t>
      </w:r>
      <w:r w:rsidR="001E3193">
        <w:rPr>
          <w:rFonts w:ascii="Arial" w:eastAsia="Arial" w:hAnsi="Arial" w:cs="Arial"/>
        </w:rPr>
        <w:t>in humans.</w:t>
      </w:r>
      <w:r w:rsidR="000745D2">
        <w:rPr>
          <w:rFonts w:ascii="Arial" w:eastAsia="Arial" w:hAnsi="Arial" w:cs="Arial"/>
        </w:rPr>
        <w:t xml:space="preserve"> Thus, o</w:t>
      </w:r>
      <w:r>
        <w:rPr>
          <w:rFonts w:ascii="Arial" w:eastAsia="Arial" w:hAnsi="Arial" w:cs="Arial"/>
        </w:rPr>
        <w:t xml:space="preserve">n a trial-by-trial basis, we assessed whether neural activity </w:t>
      </w:r>
      <w:r w:rsidR="00135133">
        <w:rPr>
          <w:rFonts w:ascii="Arial" w:eastAsia="Arial" w:hAnsi="Arial" w:cs="Arial"/>
        </w:rPr>
        <w:t xml:space="preserve">levels </w:t>
      </w:r>
      <w:r>
        <w:rPr>
          <w:rFonts w:ascii="Arial" w:eastAsia="Arial" w:hAnsi="Arial" w:cs="Arial"/>
        </w:rPr>
        <w:t xml:space="preserve">in the subfields of the hippocampus and amygdala predicted the </w:t>
      </w:r>
      <w:r w:rsidR="000745D2">
        <w:rPr>
          <w:rFonts w:ascii="Arial" w:eastAsia="Arial" w:hAnsi="Arial" w:cs="Arial"/>
        </w:rPr>
        <w:t>location of</w:t>
      </w:r>
      <w:r>
        <w:rPr>
          <w:rFonts w:ascii="Arial" w:eastAsia="Arial" w:hAnsi="Arial" w:cs="Arial"/>
        </w:rPr>
        <w:t xml:space="preserve"> reinstatement between our two mPFC regions (vmPFC and dACC). We restricted our analysis to CS items from conditioning and extinction as our time points of interest.</w:t>
      </w:r>
    </w:p>
    <w:p w14:paraId="39938B31" w14:textId="66C62C08" w:rsidR="000F625B" w:rsidRDefault="00B06370" w:rsidP="00FA454B">
      <w:pPr>
        <w:spacing w:line="480" w:lineRule="auto"/>
        <w:ind w:firstLine="720"/>
        <w:jc w:val="both"/>
        <w:rPr>
          <w:rFonts w:ascii="Arial" w:eastAsia="Arial" w:hAnsi="Arial" w:cs="Arial"/>
        </w:rPr>
      </w:pPr>
      <w:bookmarkStart w:id="1" w:name="_gjdgxs" w:colFirst="0" w:colLast="0"/>
      <w:bookmarkEnd w:id="1"/>
      <w:r>
        <w:rPr>
          <w:rFonts w:ascii="Arial" w:eastAsia="Arial" w:hAnsi="Arial" w:cs="Arial"/>
        </w:rPr>
        <w:t>We found that all subfields were significant predictors of reinstatement location, such that increases in subcortical activity</w:t>
      </w:r>
      <w:r w:rsidR="00FA454B">
        <w:rPr>
          <w:rFonts w:ascii="Arial" w:eastAsia="Arial" w:hAnsi="Arial" w:cs="Arial"/>
        </w:rPr>
        <w:t xml:space="preserve"> at the time of memory </w:t>
      </w:r>
      <w:r w:rsidR="0060655F">
        <w:rPr>
          <w:rFonts w:ascii="Arial" w:eastAsia="Arial" w:hAnsi="Arial" w:cs="Arial"/>
        </w:rPr>
        <w:t>retrieval predicted more</w:t>
      </w:r>
      <w:r>
        <w:rPr>
          <w:rFonts w:ascii="Arial" w:eastAsia="Arial" w:hAnsi="Arial" w:cs="Arial"/>
        </w:rPr>
        <w:t xml:space="preserve"> reinstatement in the dACC (pHC: 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54.7, P = 1.38e-13, slope = -1.8e-3; HC body: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68.2, P = 1.48e-16, slope = -2.49e-3; aHC: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6.8, P = 8.00e-12, slope = -1.7e-3; BLA: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26.7, P = 2.39e-7, slope = -1.45e-3; CeM: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19.5, P = 1.01e-5, slope = -6.90e-4). Additionally, we observed several interactions with </w:t>
      </w:r>
      <w:r w:rsidR="00FA454B">
        <w:rPr>
          <w:rFonts w:ascii="Arial" w:eastAsia="Arial" w:hAnsi="Arial" w:cs="Arial"/>
        </w:rPr>
        <w:t xml:space="preserve">the </w:t>
      </w:r>
      <w:r>
        <w:rPr>
          <w:rFonts w:ascii="Arial" w:eastAsia="Arial" w:hAnsi="Arial" w:cs="Arial"/>
        </w:rPr>
        <w:t>hippocampal subfields</w:t>
      </w:r>
      <w:r w:rsidR="00FA454B">
        <w:rPr>
          <w:rFonts w:ascii="Arial" w:eastAsia="Arial" w:hAnsi="Arial" w:cs="Arial"/>
        </w:rPr>
        <w:t xml:space="preserve">, see </w:t>
      </w:r>
      <w:r w:rsidR="00FA454B" w:rsidRPr="00FA454B">
        <w:rPr>
          <w:rFonts w:ascii="Arial" w:eastAsia="Arial" w:hAnsi="Arial" w:cs="Arial"/>
          <w:b/>
          <w:bCs/>
        </w:rPr>
        <w:t>Supplementary Results</w:t>
      </w:r>
      <w:r>
        <w:rPr>
          <w:rFonts w:ascii="Arial" w:eastAsia="Arial" w:hAnsi="Arial" w:cs="Arial"/>
        </w:rPr>
        <w:t>.</w:t>
      </w:r>
    </w:p>
    <w:p w14:paraId="6C4FBC54" w14:textId="243FEABB" w:rsidR="000F625B" w:rsidRDefault="00B06370">
      <w:pPr>
        <w:spacing w:line="480" w:lineRule="auto"/>
        <w:ind w:firstLine="720"/>
        <w:jc w:val="both"/>
        <w:rPr>
          <w:rFonts w:ascii="Arial" w:eastAsia="Arial" w:hAnsi="Arial" w:cs="Arial"/>
        </w:rPr>
      </w:pPr>
      <w:r>
        <w:rPr>
          <w:rFonts w:ascii="Arial" w:eastAsia="Arial" w:hAnsi="Arial" w:cs="Arial"/>
          <w:i/>
        </w:rPr>
        <w:t xml:space="preserve">Subcortical reinstatement. </w:t>
      </w:r>
      <w:r w:rsidR="005F16CA">
        <w:rPr>
          <w:rFonts w:ascii="Arial" w:eastAsia="Arial" w:hAnsi="Arial" w:cs="Arial"/>
          <w:iCs/>
        </w:rPr>
        <w:t>Having established that overall activity in the MTL predicts</w:t>
      </w:r>
      <w:r w:rsidR="0060655F">
        <w:rPr>
          <w:rFonts w:ascii="Arial" w:eastAsia="Arial" w:hAnsi="Arial" w:cs="Arial"/>
          <w:iCs/>
        </w:rPr>
        <w:t xml:space="preserve"> more</w:t>
      </w:r>
      <w:r w:rsidR="005F16CA">
        <w:rPr>
          <w:rFonts w:ascii="Arial" w:eastAsia="Arial" w:hAnsi="Arial" w:cs="Arial"/>
          <w:iCs/>
        </w:rPr>
        <w:t xml:space="preserve"> reinstatement in the dACC, </w:t>
      </w:r>
      <w:r>
        <w:rPr>
          <w:rFonts w:ascii="Arial" w:eastAsia="Arial" w:hAnsi="Arial" w:cs="Arial"/>
        </w:rPr>
        <w:t xml:space="preserve">we </w:t>
      </w:r>
      <w:r w:rsidR="005F16CA">
        <w:rPr>
          <w:rFonts w:ascii="Arial" w:eastAsia="Arial" w:hAnsi="Arial" w:cs="Arial"/>
        </w:rPr>
        <w:t xml:space="preserve">next </w:t>
      </w:r>
      <w:r>
        <w:rPr>
          <w:rFonts w:ascii="Arial" w:eastAsia="Arial" w:hAnsi="Arial" w:cs="Arial"/>
        </w:rPr>
        <w:t>conducted a similar set of analyses in which trial-by-trial reinstatement was used to predict the mPFC difference in reinstatement.</w:t>
      </w:r>
      <w:r w:rsidR="00740213">
        <w:rPr>
          <w:rFonts w:ascii="Arial" w:eastAsia="Arial" w:hAnsi="Arial" w:cs="Arial"/>
        </w:rPr>
        <w:t xml:space="preserve"> The </w:t>
      </w:r>
      <w:r w:rsidR="005128C1">
        <w:rPr>
          <w:rFonts w:ascii="Arial" w:eastAsia="Arial" w:hAnsi="Arial" w:cs="Arial"/>
        </w:rPr>
        <w:t xml:space="preserve">hypothesis </w:t>
      </w:r>
      <w:r w:rsidR="00740213">
        <w:rPr>
          <w:rFonts w:ascii="Arial" w:eastAsia="Arial" w:hAnsi="Arial" w:cs="Arial"/>
        </w:rPr>
        <w:t xml:space="preserve">for </w:t>
      </w:r>
      <w:r w:rsidR="00740213">
        <w:rPr>
          <w:rFonts w:ascii="Arial" w:eastAsia="Arial" w:hAnsi="Arial" w:cs="Arial"/>
        </w:rPr>
        <w:lastRenderedPageBreak/>
        <w:t xml:space="preserve">what </w:t>
      </w:r>
      <w:r w:rsidR="007F7D26">
        <w:rPr>
          <w:rFonts w:ascii="Arial" w:eastAsia="Arial" w:hAnsi="Arial" w:cs="Arial"/>
        </w:rPr>
        <w:t xml:space="preserve">MTL </w:t>
      </w:r>
      <w:r w:rsidR="00740213">
        <w:rPr>
          <w:rFonts w:ascii="Arial" w:eastAsia="Arial" w:hAnsi="Arial" w:cs="Arial"/>
        </w:rPr>
        <w:t xml:space="preserve">reinstatement will predict is not automatically </w:t>
      </w:r>
      <w:r w:rsidR="0047304B">
        <w:rPr>
          <w:rFonts w:ascii="Arial" w:eastAsia="Arial" w:hAnsi="Arial" w:cs="Arial"/>
        </w:rPr>
        <w:t>the same as what was observed for univariate activity</w:t>
      </w:r>
      <w:r w:rsidR="007F7D26">
        <w:rPr>
          <w:rFonts w:ascii="Arial" w:eastAsia="Arial" w:hAnsi="Arial" w:cs="Arial"/>
        </w:rPr>
        <w:t>, as t</w:t>
      </w:r>
      <w:r w:rsidR="005128C1">
        <w:rPr>
          <w:rFonts w:ascii="Arial" w:eastAsia="Arial" w:hAnsi="Arial" w:cs="Arial"/>
        </w:rPr>
        <w:t xml:space="preserve">he information present in a </w:t>
      </w:r>
      <w:r w:rsidR="0060655F">
        <w:rPr>
          <w:rFonts w:ascii="Arial" w:eastAsia="Arial" w:hAnsi="Arial" w:cs="Arial"/>
        </w:rPr>
        <w:t xml:space="preserve">spatial </w:t>
      </w:r>
      <w:r w:rsidR="005128C1">
        <w:rPr>
          <w:rFonts w:ascii="Arial" w:eastAsia="Arial" w:hAnsi="Arial" w:cs="Arial"/>
        </w:rPr>
        <w:t xml:space="preserve">pattern of activity differs from the </w:t>
      </w:r>
      <w:r w:rsidR="007F7D26">
        <w:rPr>
          <w:rFonts w:ascii="Arial" w:eastAsia="Arial" w:hAnsi="Arial" w:cs="Arial"/>
        </w:rPr>
        <w:t>mean</w:t>
      </w:r>
      <w:r w:rsidR="0060655F">
        <w:rPr>
          <w:rFonts w:ascii="Arial" w:eastAsia="Arial" w:hAnsi="Arial" w:cs="Arial"/>
        </w:rPr>
        <w:t xml:space="preserve"> </w:t>
      </w:r>
      <w:r w:rsidR="002512CB">
        <w:rPr>
          <w:rFonts w:ascii="Arial" w:eastAsia="Arial" w:hAnsi="Arial" w:cs="Arial"/>
        </w:rPr>
        <w:t>activity</w:t>
      </w:r>
      <w:r w:rsidR="0060655F">
        <w:rPr>
          <w:rFonts w:ascii="Arial" w:eastAsia="Arial" w:hAnsi="Arial" w:cs="Arial"/>
        </w:rPr>
        <w:t xml:space="preserve"> </w:t>
      </w:r>
      <w:r w:rsidR="005128C1">
        <w:rPr>
          <w:rFonts w:ascii="Arial" w:eastAsia="Arial" w:hAnsi="Arial" w:cs="Arial"/>
        </w:rPr>
        <w:t xml:space="preserve">across that pattern. </w:t>
      </w:r>
      <w:r>
        <w:rPr>
          <w:rFonts w:ascii="Arial" w:eastAsia="Arial" w:hAnsi="Arial" w:cs="Arial"/>
        </w:rPr>
        <w:t>Item-specific memory reinstatement in three subfields was predictive of reinstatement in different regions of the mPFC (</w:t>
      </w:r>
      <w:r>
        <w:rPr>
          <w:rFonts w:ascii="Arial" w:eastAsia="Arial" w:hAnsi="Arial" w:cs="Arial"/>
          <w:b/>
        </w:rPr>
        <w:t>Fig. 4</w:t>
      </w:r>
      <w:r>
        <w:rPr>
          <w:rFonts w:ascii="Arial" w:eastAsia="Arial" w:hAnsi="Arial" w:cs="Arial"/>
        </w:rPr>
        <w:t>). Greater reinstatement in the pHC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64, P = 0.031, slope = -0.060) and CeM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8.49, P = 0.004, slope = -0.065) was associated with a bias towards reinstatement in the dACC. In contrast, greater reinstatement in the aHC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11.1, P = 8.51e-4, slope = 0.091) was associated with a bias towards reinstatement in the vmPFC. There were no significant interactions with encoding context, CS type, or group for any of these subfields. Finally, reinstatement in the body of the hippocampus and</w:t>
      </w:r>
      <w:r w:rsidR="002512CB">
        <w:rPr>
          <w:rFonts w:ascii="Arial" w:eastAsia="Arial" w:hAnsi="Arial" w:cs="Arial"/>
        </w:rPr>
        <w:t xml:space="preserve"> the BLA did not predict mPFC reinstatement location</w:t>
      </w:r>
      <w:r>
        <w:rPr>
          <w:rFonts w:ascii="Arial" w:eastAsia="Arial" w:hAnsi="Arial" w:cs="Arial"/>
        </w:rPr>
        <w:t xml:space="preserve">. </w:t>
      </w:r>
    </w:p>
    <w:p w14:paraId="49F8C113" w14:textId="77777777" w:rsidR="000F625B" w:rsidRDefault="00B06370">
      <w:pPr>
        <w:spacing w:line="480" w:lineRule="auto"/>
        <w:jc w:val="center"/>
        <w:rPr>
          <w:rFonts w:ascii="Arial" w:eastAsia="Arial" w:hAnsi="Arial" w:cs="Arial"/>
        </w:rPr>
      </w:pPr>
      <w:r>
        <w:rPr>
          <w:rFonts w:ascii="Arial" w:eastAsia="Arial" w:hAnsi="Arial" w:cs="Arial"/>
          <w:noProof/>
        </w:rPr>
        <w:drawing>
          <wp:inline distT="0" distB="0" distL="0" distR="0" wp14:anchorId="11727866" wp14:editId="734E5B05">
            <wp:extent cx="4258616" cy="2496393"/>
            <wp:effectExtent l="0" t="0" r="8890" b="0"/>
            <wp:docPr id="4" name="image1.png"/>
            <wp:cNvGraphicFramePr/>
            <a:graphic xmlns:a="http://schemas.openxmlformats.org/drawingml/2006/main">
              <a:graphicData uri="http://schemas.openxmlformats.org/drawingml/2006/picture">
                <pic:pic xmlns:pic="http://schemas.openxmlformats.org/drawingml/2006/picture">
                  <pic:nvPicPr>
                    <pic:cNvPr id="4" name="image1.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4258616" cy="2496393"/>
                    </a:xfrm>
                    <a:prstGeom prst="rect">
                      <a:avLst/>
                    </a:prstGeom>
                    <a:ln/>
                  </pic:spPr>
                </pic:pic>
              </a:graphicData>
            </a:graphic>
          </wp:inline>
        </w:drawing>
      </w:r>
    </w:p>
    <w:p w14:paraId="6713D8BB" w14:textId="2BC6D9D8" w:rsidR="000F625B" w:rsidRDefault="00B06370">
      <w:pPr>
        <w:spacing w:line="240" w:lineRule="auto"/>
        <w:jc w:val="both"/>
        <w:rPr>
          <w:rFonts w:ascii="Arial" w:eastAsia="Arial" w:hAnsi="Arial" w:cs="Arial"/>
        </w:rPr>
      </w:pPr>
      <w:r>
        <w:rPr>
          <w:rFonts w:ascii="Arial" w:eastAsia="Arial" w:hAnsi="Arial" w:cs="Arial"/>
          <w:b/>
        </w:rPr>
        <w:t xml:space="preserve">Figure 4. </w:t>
      </w:r>
      <w:r w:rsidR="001E0178">
        <w:rPr>
          <w:rFonts w:ascii="Arial" w:eastAsia="Arial" w:hAnsi="Arial" w:cs="Arial"/>
          <w:b/>
        </w:rPr>
        <w:t>Subcortical reinstatement predicts mPFC reinstatement location</w:t>
      </w:r>
      <w:r>
        <w:rPr>
          <w:rFonts w:ascii="Arial" w:eastAsia="Arial" w:hAnsi="Arial" w:cs="Arial"/>
          <w:b/>
        </w:rPr>
        <w:t>.</w:t>
      </w:r>
      <w:r w:rsidR="001E0178">
        <w:rPr>
          <w:rFonts w:ascii="Arial" w:eastAsia="Arial" w:hAnsi="Arial" w:cs="Arial"/>
          <w:b/>
        </w:rPr>
        <w:t xml:space="preserve"> </w:t>
      </w:r>
      <w:r>
        <w:rPr>
          <w:rFonts w:ascii="Arial" w:eastAsia="Arial" w:hAnsi="Arial" w:cs="Arial"/>
        </w:rPr>
        <w:t xml:space="preserve">For each of the subcortical ROIs, local </w:t>
      </w:r>
      <w:r w:rsidR="001E0178">
        <w:rPr>
          <w:rFonts w:ascii="Arial" w:eastAsia="Arial" w:hAnsi="Arial" w:cs="Arial"/>
        </w:rPr>
        <w:t>reinstatement</w:t>
      </w:r>
      <w:r>
        <w:rPr>
          <w:rFonts w:ascii="Arial" w:eastAsia="Arial" w:hAnsi="Arial" w:cs="Arial"/>
        </w:rPr>
        <w:t xml:space="preserve"> was used to predict</w:t>
      </w:r>
      <w:r w:rsidR="001E0178">
        <w:rPr>
          <w:rFonts w:ascii="Arial" w:eastAsia="Arial" w:hAnsi="Arial" w:cs="Arial"/>
        </w:rPr>
        <w:t xml:space="preserve"> the difference in reinstatement</w:t>
      </w:r>
      <w:r>
        <w:rPr>
          <w:rFonts w:ascii="Arial" w:eastAsia="Arial" w:hAnsi="Arial" w:cs="Arial"/>
        </w:rPr>
        <w:t xml:space="preserve"> in the mPFC. </w:t>
      </w:r>
      <w:r w:rsidR="00F35957">
        <w:rPr>
          <w:rFonts w:ascii="Arial" w:eastAsia="Arial" w:hAnsi="Arial" w:cs="Arial"/>
        </w:rPr>
        <w:t xml:space="preserve">A stylized representation of the MTL and mPFC is shown. </w:t>
      </w:r>
      <w:r w:rsidR="001E0178">
        <w:rPr>
          <w:rFonts w:ascii="Arial" w:eastAsia="Arial" w:hAnsi="Arial" w:cs="Arial"/>
        </w:rPr>
        <w:t>Arrows indicate a significant</w:t>
      </w:r>
      <w:r w:rsidR="00957476">
        <w:rPr>
          <w:rFonts w:ascii="Arial" w:eastAsia="Arial" w:hAnsi="Arial" w:cs="Arial"/>
        </w:rPr>
        <w:t xml:space="preserve"> prediction</w:t>
      </w:r>
      <w:r w:rsidR="001E0178">
        <w:rPr>
          <w:rFonts w:ascii="Arial" w:eastAsia="Arial" w:hAnsi="Arial" w:cs="Arial"/>
        </w:rPr>
        <w:t xml:space="preserve">, the direction of </w:t>
      </w:r>
      <w:r w:rsidR="00957476">
        <w:rPr>
          <w:rFonts w:ascii="Arial" w:eastAsia="Arial" w:hAnsi="Arial" w:cs="Arial"/>
        </w:rPr>
        <w:t xml:space="preserve">which </w:t>
      </w:r>
      <w:r w:rsidR="001E0178">
        <w:rPr>
          <w:rFonts w:ascii="Arial" w:eastAsia="Arial" w:hAnsi="Arial" w:cs="Arial"/>
        </w:rPr>
        <w:t>was determined by the slope</w:t>
      </w:r>
      <w:r w:rsidR="00957476">
        <w:rPr>
          <w:rFonts w:ascii="Arial" w:eastAsia="Arial" w:hAnsi="Arial" w:cs="Arial"/>
        </w:rPr>
        <w:t>; see text for details.</w:t>
      </w:r>
      <w:r w:rsidR="00F35957">
        <w:rPr>
          <w:rFonts w:ascii="Arial" w:eastAsia="Arial" w:hAnsi="Arial" w:cs="Arial"/>
        </w:rPr>
        <w:t xml:space="preserve"> </w:t>
      </w:r>
      <w:r>
        <w:rPr>
          <w:rFonts w:ascii="Arial" w:eastAsia="Arial" w:hAnsi="Arial" w:cs="Arial"/>
        </w:rPr>
        <w:t>***P &lt; 0.001, **P &lt; 0.01, *P &lt; 0.05.</w:t>
      </w:r>
    </w:p>
    <w:p w14:paraId="7F6E6E2C" w14:textId="77777777" w:rsidR="000F625B" w:rsidRDefault="000F625B">
      <w:pPr>
        <w:spacing w:line="480" w:lineRule="auto"/>
        <w:jc w:val="both"/>
        <w:rPr>
          <w:rFonts w:ascii="Arial" w:eastAsia="Arial" w:hAnsi="Arial" w:cs="Arial"/>
          <w:i/>
        </w:rPr>
      </w:pPr>
    </w:p>
    <w:p w14:paraId="4A8591EF" w14:textId="7F2F40D3" w:rsidR="000F625B" w:rsidRDefault="00B06370">
      <w:pPr>
        <w:spacing w:line="480" w:lineRule="auto"/>
        <w:ind w:firstLine="720"/>
        <w:jc w:val="both"/>
        <w:rPr>
          <w:rFonts w:ascii="Arial" w:eastAsia="Arial" w:hAnsi="Arial" w:cs="Arial"/>
        </w:rPr>
      </w:pPr>
      <w:r>
        <w:rPr>
          <w:rFonts w:ascii="Arial" w:eastAsia="Arial" w:hAnsi="Arial" w:cs="Arial"/>
          <w:i/>
        </w:rPr>
        <w:t xml:space="preserve">Separable influence of the </w:t>
      </w:r>
      <w:r w:rsidR="00862CDA">
        <w:rPr>
          <w:rFonts w:ascii="Arial" w:eastAsia="Arial" w:hAnsi="Arial" w:cs="Arial"/>
          <w:i/>
        </w:rPr>
        <w:t>aHC</w:t>
      </w:r>
      <w:r>
        <w:rPr>
          <w:rFonts w:ascii="Arial" w:eastAsia="Arial" w:hAnsi="Arial" w:cs="Arial"/>
          <w:i/>
        </w:rPr>
        <w:t>.</w:t>
      </w:r>
      <w:r>
        <w:rPr>
          <w:rFonts w:ascii="Arial" w:eastAsia="Arial" w:hAnsi="Arial" w:cs="Arial"/>
        </w:rPr>
        <w:t xml:space="preserve"> We found that univariate and multivariate signals from the </w:t>
      </w:r>
      <w:r w:rsidR="00862CDA">
        <w:rPr>
          <w:rFonts w:ascii="Arial" w:eastAsia="Arial" w:hAnsi="Arial" w:cs="Arial"/>
        </w:rPr>
        <w:t>aHC</w:t>
      </w:r>
      <w:r>
        <w:rPr>
          <w:rFonts w:ascii="Arial" w:eastAsia="Arial" w:hAnsi="Arial" w:cs="Arial"/>
        </w:rPr>
        <w:t xml:space="preserve"> predict opposite biases in mPFC reinstatement during memory retrieval. Greater mean activity in the aHC predicted a bias</w:t>
      </w:r>
      <w:r w:rsidR="00871805">
        <w:rPr>
          <w:rFonts w:ascii="Arial" w:eastAsia="Arial" w:hAnsi="Arial" w:cs="Arial"/>
        </w:rPr>
        <w:t xml:space="preserve"> in </w:t>
      </w:r>
      <w:r>
        <w:rPr>
          <w:rFonts w:ascii="Arial" w:eastAsia="Arial" w:hAnsi="Arial" w:cs="Arial"/>
        </w:rPr>
        <w:t xml:space="preserve"> reinstatement</w:t>
      </w:r>
      <w:r w:rsidR="00871805">
        <w:rPr>
          <w:rFonts w:ascii="Arial" w:eastAsia="Arial" w:hAnsi="Arial" w:cs="Arial"/>
        </w:rPr>
        <w:t xml:space="preserve"> to </w:t>
      </w:r>
      <w:r>
        <w:rPr>
          <w:rFonts w:ascii="Arial" w:eastAsia="Arial" w:hAnsi="Arial" w:cs="Arial"/>
        </w:rPr>
        <w:t xml:space="preserve">the dACC, while greater reinstatement in </w:t>
      </w:r>
      <w:r>
        <w:rPr>
          <w:rFonts w:ascii="Arial" w:eastAsia="Arial" w:hAnsi="Arial" w:cs="Arial"/>
        </w:rPr>
        <w:lastRenderedPageBreak/>
        <w:t xml:space="preserve">the same region predicted a bias </w:t>
      </w:r>
      <w:r w:rsidR="00871805">
        <w:rPr>
          <w:rFonts w:ascii="Arial" w:eastAsia="Arial" w:hAnsi="Arial" w:cs="Arial"/>
        </w:rPr>
        <w:t>to</w:t>
      </w:r>
      <w:r>
        <w:rPr>
          <w:rFonts w:ascii="Arial" w:eastAsia="Arial" w:hAnsi="Arial" w:cs="Arial"/>
        </w:rPr>
        <w:t xml:space="preserve"> the vmPFC. Consistent with th</w:t>
      </w:r>
      <w:r w:rsidR="00D41A50">
        <w:rPr>
          <w:rFonts w:ascii="Arial" w:eastAsia="Arial" w:hAnsi="Arial" w:cs="Arial"/>
        </w:rPr>
        <w:t>e proposition that the aHC exerts bidirectional control over the expression of fear and extinction</w:t>
      </w:r>
      <w:r>
        <w:rPr>
          <w:rFonts w:ascii="Arial" w:eastAsia="Arial" w:hAnsi="Arial" w:cs="Arial"/>
        </w:rPr>
        <w:t xml:space="preserve">, we found that both </w:t>
      </w:r>
      <w:r w:rsidR="00D41A50">
        <w:rPr>
          <w:rFonts w:ascii="Arial" w:eastAsia="Arial" w:hAnsi="Arial" w:cs="Arial"/>
        </w:rPr>
        <w:t xml:space="preserve">neural signatures </w:t>
      </w:r>
      <w:r>
        <w:rPr>
          <w:rFonts w:ascii="Arial" w:eastAsia="Arial" w:hAnsi="Arial" w:cs="Arial"/>
        </w:rPr>
        <w:t>were independently predictive of cortical reinstatement when combined into a single model (univariate: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2.5, P = 7.1e-11, slope = -1.65e-3; </w:t>
      </w:r>
      <w:r w:rsidR="00565D4D">
        <w:rPr>
          <w:rFonts w:ascii="Arial" w:eastAsia="Arial" w:hAnsi="Arial" w:cs="Arial"/>
        </w:rPr>
        <w:t>reinstatement</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5.56, P = 0.018, slope = 0.067), with no significant interactions with either predictor.</w:t>
      </w:r>
    </w:p>
    <w:p w14:paraId="013C52B9" w14:textId="77777777" w:rsidR="000F625B" w:rsidRDefault="00B06370">
      <w:pPr>
        <w:rPr>
          <w:rFonts w:ascii="Arial" w:eastAsia="Arial" w:hAnsi="Arial" w:cs="Arial"/>
        </w:rPr>
      </w:pPr>
      <w:r>
        <w:rPr>
          <w:rFonts w:ascii="Arial" w:eastAsia="Arial" w:hAnsi="Arial" w:cs="Arial"/>
          <w:b/>
        </w:rPr>
        <w:t>Discussion</w:t>
      </w:r>
    </w:p>
    <w:p w14:paraId="023E2EF8" w14:textId="7843762E" w:rsidR="000F625B" w:rsidRDefault="00B06370">
      <w:pPr>
        <w:spacing w:line="480" w:lineRule="auto"/>
        <w:ind w:firstLine="720"/>
        <w:jc w:val="both"/>
        <w:rPr>
          <w:rFonts w:ascii="Arial" w:eastAsia="Arial" w:hAnsi="Arial" w:cs="Arial"/>
        </w:rPr>
      </w:pPr>
      <w:r>
        <w:rPr>
          <w:rFonts w:ascii="Arial" w:eastAsia="Arial" w:hAnsi="Arial" w:cs="Arial"/>
        </w:rPr>
        <w:t>Extinction learning can build a memory of safety to countervail retrieval and expression of the original fear association. However, an adaptive memory system should preserve the original fear memory, as an experience of safety does not necessarily render a stimulus completely harmless. These opposing associations should therefore be stored in a way that allows for the appropriate behavior for a given context</w:t>
      </w:r>
      <w:r w:rsidR="00001CC7">
        <w:rPr>
          <w:rFonts w:ascii="Arial" w:eastAsia="Arial" w:hAnsi="Arial" w:cs="Arial"/>
        </w:rPr>
        <w:t xml:space="preserve"> </w:t>
      </w:r>
      <w:r w:rsidR="00001CC7">
        <w:rPr>
          <w:rFonts w:ascii="Arial" w:eastAsia="Arial" w:hAnsi="Arial" w:cs="Arial"/>
        </w:rPr>
        <w:fldChar w:fldCharType="begin"/>
      </w:r>
      <w:r w:rsidR="00001CC7">
        <w:rPr>
          <w:rFonts w:ascii="Arial" w:eastAsia="Arial" w:hAnsi="Arial" w:cs="Arial"/>
        </w:rPr>
        <w:instrText xml:space="preserve"> ADDIN ZOTERO_ITEM CSL_CITATION {"citationID":"Cp5eIy0v","properties":{"formattedCitation":"(Moorman and Aston-Jones, 2015)","plainCitation":"(Moorman and Aston-Jones, 2015)","noteIndex":0},"citationItems":[{"id":1730,"uris":["http://zotero.org/users/7734491/items/3W9FJX7E"],"uri":["http://zotero.org/users/7734491/items/3W9FJX7E"],"itemData":{"id":1730,"type":"article-journal","abstract":"The prefrontal cortex (PFC) guides execution and inhibition of behavior based on contextual demands. In rodents, the dorsal/prelimbic (PL) medial PFC (mPFC) is frequently considered essential for execution of goal-directed behavior (“go”) whereas ventral/infralimbic (IL) mPFC is thought to control behavioral suppression (“stop”). This dichotomy is commonly seen for fear-related behaviors, and for some behaviors related to cocaine seeking. Overall, however, data for reward-directed behaviors are ambiguous, and few recordings of PL/IL activity have been performed to demonstrate single-neuron correlates. We recorded neuronal activity in PL and IL during discriminative stimulus driven sucrose seeking followed by multiple days of extinction of the reward-predicting stimulus. Contrary to a generalized PL-go/IL-stop hypothesis, we found cue-evoked activity in PL and IL during reward seeking and extinction. Upon analyzing this activity based on resultant behavior (lever press or withhold), we found that neurons in both areas encoded contextually appropriate behavioral initiation (during reward seeking) and withholding (during extinction), where context was dictated by response–outcome contingencies. Our results demonstrate that PL and IL signal contextual information for regulation of behavior, irrespective of whether that involves initiation or suppression of behavioral responses, rather than topographically encoding go vs. stop behaviors. The use of context to optimize behavior likely plays an important role in maximizing utility-promoting exertion of activity when behaviors are rewarded and conservation of energy when not.","container-title":"Proceedings of the National Academy of Sciences","DOI":"10.1073/pnas.1507611112","ISSN":"0027-8424, 1091-6490","journalAbbreviation":"PNAS","language":"en","note":"publisher: National Academy of Sciences\nsection: Biological Sciences\nPMID: 26170333","source":"www-pnas-org.ezproxy.lib.utexas.edu","title":"Prefrontal neurons encode context-based response execution and inhibition in reward seeking and extinction","URL":"http://www.pnas.org/content/early/2015/07/10/1507611112","author":[{"family":"Moorman","given":"David E."},{"family":"Aston-Jones","given":"Gary"}],"accessed":{"date-parts":[["2021",4,19]]},"issued":{"date-parts":[["2015",7,13]]}}}],"schema":"https://github.com/citation-style-language/schema/raw/master/csl-citation.json"} </w:instrText>
      </w:r>
      <w:r w:rsidR="00001CC7">
        <w:rPr>
          <w:rFonts w:ascii="Arial" w:eastAsia="Arial" w:hAnsi="Arial" w:cs="Arial"/>
        </w:rPr>
        <w:fldChar w:fldCharType="separate"/>
      </w:r>
      <w:r w:rsidR="00001CC7" w:rsidRPr="00001CC7">
        <w:rPr>
          <w:rFonts w:ascii="Arial" w:hAnsi="Arial" w:cs="Arial"/>
        </w:rPr>
        <w:t>(Moorman and Aston-Jones, 2015)</w:t>
      </w:r>
      <w:r w:rsidR="00001CC7">
        <w:rPr>
          <w:rFonts w:ascii="Arial" w:eastAsia="Arial" w:hAnsi="Arial" w:cs="Arial"/>
        </w:rPr>
        <w:fldChar w:fldCharType="end"/>
      </w:r>
      <w:r>
        <w:rPr>
          <w:rFonts w:ascii="Arial" w:eastAsia="Arial" w:hAnsi="Arial" w:cs="Arial"/>
        </w:rPr>
        <w:t xml:space="preserve">. Neurobiological research in rodents is beginning to reveal the structure of this organization within and between discrete brain regions by quantifying the overlap in activity during memory formation and memory expression </w:t>
      </w:r>
      <w:r w:rsidR="002F10E8">
        <w:rPr>
          <w:rFonts w:ascii="Arial" w:eastAsia="Arial" w:hAnsi="Arial" w:cs="Arial"/>
        </w:rPr>
        <w:fldChar w:fldCharType="begin"/>
      </w:r>
      <w:r w:rsidR="002F10E8">
        <w:rPr>
          <w:rFonts w:ascii="Arial" w:eastAsia="Arial" w:hAnsi="Arial" w:cs="Arial"/>
        </w:rPr>
        <w:instrText xml:space="preserve"> ADDIN ZOTERO_ITEM CSL_CITATION {"citationID":"tBXAo3bY","properties":{"formattedCitation":"(Letzkus et al., 2015; Reijmers et al., 2007; Tovote et al., 2015)","plainCitation":"(Letzkus et al., 2015; Reijmers et al., 2007; Tovote et al., 2015)","noteIndex":0},"citationItems":[{"id":1737,"uris":["http://zotero.org/users/7734491/items/M8D6WZ3E"],"uri":["http://zotero.org/users/7734491/items/M8D6WZ3E"],"itemData":{"id":1737,"type":"article-journal","abstract":"Although a wealth of data have elucidated the structure and physiology of neuronal circuits, we still only have a very limited understanding of how behavioral learning is implemented at the network level. An emerging crucial player in this implementation is disinhibition—a transient break in the balance of excitation and inhibition. In contrast to the widely held view that the excitation/inhibition balance is highly stereotyped in cortical circuits, recent findings from behaving animals demonstrate that salient events often elicit disinhibition of projection neurons that favors excitation and thereby enhances their activity. Behavioral functions ranging from auditory fear learning, for which most data are available to date, to spatial navigation are causally linked to disinhibition in different compartments of projection neurons, in diverse cortical areas and at timescales ranging from milliseconds to days, suggesting that disinhibition is a conserved circuit mechanism contributing to learning and memory expression.","container-title":"Neuron","DOI":"10.1016/j.neuron.2015.09.024","ISSN":"0896-6273","issue":"2","journalAbbreviation":"Neuron","language":"en","page":"264-276","source":"ScienceDirect","title":"Disinhibition, a Circuit Mechanism for Associative Learning and Memory","volume":"88","author":[{"family":"Letzkus","given":"Johannes J."},{"family":"Wolff","given":"Steffen B. E."},{"family":"Lüthi","given":"Andreas"}],"issued":{"date-parts":[["2015",10,21]]}}},{"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volume":"317","author":[{"family":"Reijmers","given":"Leon G."},{"family":"Perkins","given":"Brian L."},{"family":"Matsuo","given":"Naoki"},{"family":"Mayford","given":"Mark"}],"issued":{"date-parts":[["2007",8,3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2F10E8">
        <w:rPr>
          <w:rFonts w:ascii="Arial" w:eastAsia="Arial" w:hAnsi="Arial" w:cs="Arial"/>
        </w:rPr>
        <w:fldChar w:fldCharType="separate"/>
      </w:r>
      <w:r w:rsidR="002F10E8" w:rsidRPr="002F10E8">
        <w:rPr>
          <w:rFonts w:ascii="Arial" w:hAnsi="Arial" w:cs="Arial"/>
        </w:rPr>
        <w:t>(Letzkus et al., 2015; Reijmers et al., 2007; Tovote et al., 2015)</w:t>
      </w:r>
      <w:r w:rsidR="002F10E8">
        <w:rPr>
          <w:rFonts w:ascii="Arial" w:eastAsia="Arial" w:hAnsi="Arial" w:cs="Arial"/>
        </w:rPr>
        <w:fldChar w:fldCharType="end"/>
      </w:r>
      <w:r>
        <w:rPr>
          <w:rFonts w:ascii="Arial" w:eastAsia="Arial" w:hAnsi="Arial" w:cs="Arial"/>
        </w:rPr>
        <w:t>. Using multivoxel pattern similarity analysis of overlapping encoding-to-retrieval activity in human neuroimaging, we were able to identify a divided organization of fear and extinction memories in the mPFC and hippocampus. Specifically, extinction memories were reinstated in the vmPFC and aHC, while fear memories were reinstated in the dACC and pHC. Individuals with PTSS exhibited a similar pattern of selective fear memory reinstatement</w:t>
      </w:r>
      <w:r w:rsidR="00D954D6">
        <w:rPr>
          <w:rFonts w:ascii="Arial" w:eastAsia="Arial" w:hAnsi="Arial" w:cs="Arial"/>
        </w:rPr>
        <w:t>. However, they s</w:t>
      </w:r>
      <w:r>
        <w:rPr>
          <w:rFonts w:ascii="Arial" w:eastAsia="Arial" w:hAnsi="Arial" w:cs="Arial"/>
        </w:rPr>
        <w:t>urprisingly misallocated extinction memories to regions selective for associative fear memory in healthy participants. Across both groups, we observed that various subcortical neural signals predicted the location of cortical reinstatement of emotional memories in mPFC. These results bridge increasing evidence from rodent neurophysiology for the divided organization of opposing associative memories, and provide new insights into how disorganization in these neural representations may contribute to psychiatric disease.</w:t>
      </w:r>
    </w:p>
    <w:p w14:paraId="269C9692" w14:textId="3622B2A6" w:rsidR="000F625B" w:rsidRDefault="00D954D6">
      <w:pPr>
        <w:spacing w:line="480" w:lineRule="auto"/>
        <w:ind w:firstLine="720"/>
        <w:jc w:val="both"/>
        <w:rPr>
          <w:rFonts w:ascii="Arial" w:eastAsia="Arial" w:hAnsi="Arial" w:cs="Arial"/>
        </w:rPr>
      </w:pPr>
      <w:r>
        <w:rPr>
          <w:rFonts w:ascii="Arial" w:eastAsia="Arial" w:hAnsi="Arial" w:cs="Arial"/>
        </w:rPr>
        <w:lastRenderedPageBreak/>
        <w:t>Previous findings from</w:t>
      </w:r>
      <w:r w:rsidR="00B06370">
        <w:rPr>
          <w:rFonts w:ascii="Arial" w:eastAsia="Arial" w:hAnsi="Arial" w:cs="Arial"/>
        </w:rPr>
        <w:t xml:space="preserve"> rodents</w:t>
      </w:r>
      <w:r>
        <w:rPr>
          <w:rFonts w:ascii="Arial" w:eastAsia="Arial" w:hAnsi="Arial" w:cs="Arial"/>
        </w:rPr>
        <w:t xml:space="preserve"> show </w:t>
      </w:r>
      <w:r w:rsidR="00B06370">
        <w:rPr>
          <w:rFonts w:ascii="Arial" w:eastAsia="Arial" w:hAnsi="Arial" w:cs="Arial"/>
        </w:rPr>
        <w:t xml:space="preserve">the PL is necessary for the </w:t>
      </w:r>
      <w:r>
        <w:rPr>
          <w:rFonts w:ascii="Arial" w:eastAsia="Arial" w:hAnsi="Arial" w:cs="Arial"/>
        </w:rPr>
        <w:t xml:space="preserve">long-term retrieval and </w:t>
      </w:r>
      <w:r w:rsidR="00B06370">
        <w:rPr>
          <w:rFonts w:ascii="Arial" w:eastAsia="Arial" w:hAnsi="Arial" w:cs="Arial"/>
        </w:rPr>
        <w:t xml:space="preserve">expression of </w:t>
      </w:r>
      <w:r>
        <w:rPr>
          <w:rFonts w:ascii="Arial" w:eastAsia="Arial" w:hAnsi="Arial" w:cs="Arial"/>
        </w:rPr>
        <w:t xml:space="preserve">conditioned </w:t>
      </w:r>
      <w:r w:rsidR="00B06370">
        <w:rPr>
          <w:rFonts w:ascii="Arial" w:eastAsia="Arial" w:hAnsi="Arial" w:cs="Arial"/>
        </w:rPr>
        <w:t>fear</w:t>
      </w:r>
      <w:r w:rsidR="00B16DEB">
        <w:rPr>
          <w:rFonts w:ascii="Arial" w:eastAsia="Arial" w:hAnsi="Arial" w:cs="Arial"/>
        </w:rPr>
        <w:t xml:space="preserve"> </w:t>
      </w:r>
      <w:r w:rsidR="00B16DEB">
        <w:rPr>
          <w:rFonts w:ascii="Arial" w:eastAsia="Arial" w:hAnsi="Arial" w:cs="Arial"/>
        </w:rPr>
        <w:fldChar w:fldCharType="begin"/>
      </w:r>
      <w:r w:rsidR="00B16DEB">
        <w:rPr>
          <w:rFonts w:ascii="Arial" w:eastAsia="Arial" w:hAnsi="Arial" w:cs="Arial"/>
        </w:rPr>
        <w:instrText xml:space="preserve"> ADDIN ZOTERO_ITEM CSL_CITATION {"citationID":"1iGBR2gY","properties":{"formattedCitation":"(Corcoran and Quirk, 2007; Giustino and Maren, 2015)","plainCitation":"(Corcoran and Quirk, 2007; Giustino and Maren, 2015)","noteIndex":0},"citationItems":[{"id":1765,"uris":["http://zotero.org/users/7734491/items/NISGBQLX"],"uri":["http://zotero.org/users/7734491/items/NISGBQLX"],"itemData":{"id":1765,"type":"article-journal","container-title":"Journal of Neuroscience","DOI":"10.1523/JNEUROSCI.5327-06.2007","ISSN":"0270-6474, 1529-2401","issue":"4","journalAbbreviation":"Journal of Neuroscience","language":"en","page":"840-844","source":"DOI.org (Crossref)","title":"Activity in Prelimbic Cortex Is Necessary for the Expression of Learned, But Not Innate, Fears","volume":"27","author":[{"family":"Corcoran","given":"K. A."},{"family":"Quirk","given":"G. J."}],"issued":{"date-parts":[["2007",1,24]]}}},{"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schema":"https://github.com/citation-style-language/schema/raw/master/csl-citation.json"} </w:instrText>
      </w:r>
      <w:r w:rsidR="00B16DEB">
        <w:rPr>
          <w:rFonts w:ascii="Arial" w:eastAsia="Arial" w:hAnsi="Arial" w:cs="Arial"/>
        </w:rPr>
        <w:fldChar w:fldCharType="separate"/>
      </w:r>
      <w:r w:rsidR="00B16DEB" w:rsidRPr="00B16DEB">
        <w:rPr>
          <w:rFonts w:ascii="Arial" w:hAnsi="Arial" w:cs="Arial"/>
        </w:rPr>
        <w:t>(Corcoran and Quirk, 2007; Giustino and Maren, 2015)</w:t>
      </w:r>
      <w:r w:rsidR="00B16DEB">
        <w:rPr>
          <w:rFonts w:ascii="Arial" w:eastAsia="Arial" w:hAnsi="Arial" w:cs="Arial"/>
        </w:rPr>
        <w:fldChar w:fldCharType="end"/>
      </w:r>
      <w:r w:rsidR="00B16DEB">
        <w:rPr>
          <w:rFonts w:ascii="Arial" w:eastAsia="Arial" w:hAnsi="Arial" w:cs="Arial"/>
        </w:rPr>
        <w:t xml:space="preserve">. </w:t>
      </w:r>
      <w:r w:rsidR="00B06370">
        <w:rPr>
          <w:rFonts w:ascii="Arial" w:eastAsia="Arial" w:hAnsi="Arial" w:cs="Arial"/>
        </w:rPr>
        <w:t>The PL receives inputs from sensory cortices, the thalamus, and other PFC regions, in addition to reciprocal connections with the amygdala and hippocampus</w:t>
      </w:r>
      <w:r w:rsidR="00B16DEB">
        <w:rPr>
          <w:rFonts w:ascii="Arial" w:eastAsia="Arial" w:hAnsi="Arial" w:cs="Arial"/>
        </w:rPr>
        <w:t xml:space="preserve"> </w:t>
      </w:r>
      <w:r w:rsidR="00B16DEB">
        <w:rPr>
          <w:rFonts w:ascii="Arial" w:eastAsia="Arial" w:hAnsi="Arial" w:cs="Arial"/>
        </w:rPr>
        <w:fldChar w:fldCharType="begin"/>
      </w:r>
      <w:r w:rsidR="00B16DEB">
        <w:rPr>
          <w:rFonts w:ascii="Arial" w:eastAsia="Arial" w:hAnsi="Arial" w:cs="Arial"/>
        </w:rPr>
        <w:instrText xml:space="preserve"> ADDIN ZOTERO_ITEM CSL_CITATION {"citationID":"cpnz3pDM","properties":{"formattedCitation":"(Hoover and Vertes, 2007)","plainCitation":"(Hoover and Vertes, 2007)","noteIndex":0},"citationItems":[{"id":1770,"uris":["http://zotero.org/users/7734491/items/HS9Q2DAQ"],"uri":["http://zotero.org/users/7734491/items/HS9Q2DAQ"],"itemData":{"id":1770,"type":"article-journal","container-title":"Brain Structure and Function","DOI":"10.1007/s00429-007-0150-4","ISSN":"1863-2653, 1863-2661","issue":"2","journalAbbreviation":"Brain Struct Funct","language":"en","page":"149-179","source":"DOI.org (Crossref)","title":"Anatomical analysis of afferent projections to the medial prefrontal cortex in the rat","volume":"212","author":[{"family":"Hoover","given":"Walter B."},{"family":"Vertes","given":"Robert P."}],"issued":{"date-parts":[["2007",9,10]]}}}],"schema":"https://github.com/citation-style-language/schema/raw/master/csl-citation.json"} </w:instrText>
      </w:r>
      <w:r w:rsidR="00B16DEB">
        <w:rPr>
          <w:rFonts w:ascii="Arial" w:eastAsia="Arial" w:hAnsi="Arial" w:cs="Arial"/>
        </w:rPr>
        <w:fldChar w:fldCharType="separate"/>
      </w:r>
      <w:r w:rsidR="00B16DEB" w:rsidRPr="00B16DEB">
        <w:rPr>
          <w:rFonts w:ascii="Arial" w:hAnsi="Arial" w:cs="Arial"/>
        </w:rPr>
        <w:t>(Hoover and Vertes, 2007)</w:t>
      </w:r>
      <w:r w:rsidR="00B16DEB">
        <w:rPr>
          <w:rFonts w:ascii="Arial" w:eastAsia="Arial" w:hAnsi="Arial" w:cs="Arial"/>
        </w:rPr>
        <w:fldChar w:fldCharType="end"/>
      </w:r>
      <w:r w:rsidR="00B06370">
        <w:rPr>
          <w:rFonts w:ascii="Arial" w:eastAsia="Arial" w:hAnsi="Arial" w:cs="Arial"/>
        </w:rPr>
        <w:t xml:space="preserve">. These connections allow the PL to integrate information </w:t>
      </w:r>
      <w:r w:rsidR="00666FEE">
        <w:rPr>
          <w:rFonts w:ascii="Arial" w:eastAsia="Arial" w:hAnsi="Arial" w:cs="Arial"/>
        </w:rPr>
        <w:t>from</w:t>
      </w:r>
      <w:r w:rsidR="00B06370">
        <w:rPr>
          <w:rFonts w:ascii="Arial" w:eastAsia="Arial" w:hAnsi="Arial" w:cs="Arial"/>
        </w:rPr>
        <w:t xml:space="preserve"> the external environment </w:t>
      </w:r>
      <w:r w:rsidR="00666FEE">
        <w:rPr>
          <w:rFonts w:ascii="Arial" w:eastAsia="Arial" w:hAnsi="Arial" w:cs="Arial"/>
        </w:rPr>
        <w:t xml:space="preserve">as well as </w:t>
      </w:r>
      <w:r w:rsidR="00B06370">
        <w:rPr>
          <w:rFonts w:ascii="Arial" w:eastAsia="Arial" w:hAnsi="Arial" w:cs="Arial"/>
        </w:rPr>
        <w:t xml:space="preserve">internal states to flexibly guide behavior in potentially threatening situations. </w:t>
      </w:r>
      <w:r w:rsidR="00541CE3">
        <w:rPr>
          <w:rFonts w:ascii="Arial" w:eastAsia="Arial" w:hAnsi="Arial" w:cs="Arial"/>
        </w:rPr>
        <w:t xml:space="preserve">Here, we </w:t>
      </w:r>
      <w:r w:rsidR="00666FEE">
        <w:rPr>
          <w:rFonts w:ascii="Arial" w:eastAsia="Arial" w:hAnsi="Arial" w:cs="Arial"/>
        </w:rPr>
        <w:t>found</w:t>
      </w:r>
      <w:r w:rsidR="00541CE3">
        <w:rPr>
          <w:rFonts w:ascii="Arial" w:eastAsia="Arial" w:hAnsi="Arial" w:cs="Arial"/>
        </w:rPr>
        <w:t xml:space="preserve"> that the dACC </w:t>
      </w:r>
      <w:r w:rsidR="00666FEE">
        <w:rPr>
          <w:rFonts w:ascii="Arial" w:eastAsia="Arial" w:hAnsi="Arial" w:cs="Arial"/>
        </w:rPr>
        <w:t>reinstates activity patterns unique to the formation of associative fear memories</w:t>
      </w:r>
      <w:r w:rsidR="00541CE3">
        <w:rPr>
          <w:rFonts w:ascii="Arial" w:eastAsia="Arial" w:hAnsi="Arial" w:cs="Arial"/>
        </w:rPr>
        <w:t>, confirming a role for this structure in the organization of long-term fear memories in the human brain. T</w:t>
      </w:r>
      <w:r w:rsidR="00B06370">
        <w:rPr>
          <w:rFonts w:ascii="Arial" w:eastAsia="Arial" w:hAnsi="Arial" w:cs="Arial"/>
        </w:rPr>
        <w:t xml:space="preserve">he dACC is </w:t>
      </w:r>
      <w:r w:rsidR="00541CE3">
        <w:rPr>
          <w:rFonts w:ascii="Arial" w:eastAsia="Arial" w:hAnsi="Arial" w:cs="Arial"/>
        </w:rPr>
        <w:t>broadly activated by negative emotional stimuli</w:t>
      </w:r>
      <w:r w:rsidR="00B16DEB">
        <w:rPr>
          <w:rFonts w:ascii="Arial" w:eastAsia="Arial" w:hAnsi="Arial" w:cs="Arial"/>
        </w:rPr>
        <w:t xml:space="preserve"> </w:t>
      </w:r>
      <w:r w:rsidR="00B16DEB">
        <w:rPr>
          <w:rFonts w:ascii="Arial" w:eastAsia="Arial" w:hAnsi="Arial" w:cs="Arial"/>
        </w:rPr>
        <w:fldChar w:fldCharType="begin"/>
      </w:r>
      <w:r w:rsidR="00B16DEB">
        <w:rPr>
          <w:rFonts w:ascii="Arial" w:eastAsia="Arial" w:hAnsi="Arial" w:cs="Arial"/>
        </w:rPr>
        <w:instrText xml:space="preserve"> ADDIN ZOTERO_ITEM CSL_CITATION {"citationID":"6r12pBVn","properties":{"formattedCitation":"(Etkin et al., 2011)","plainCitation":"(Etkin et al., 2011)","noteIndex":0},"citationItems":[{"id":1831,"uris":["http://zotero.org/users/7734491/items/N5CAGTHA"],"uri":["http://zotero.org/users/7734491/items/N5CAGTHA"],"itemData":{"id":1831,"type":"article-journal","container-title":"Trends in Cognitive Sciences","DOI":"10.1016/j.tics.2010.11.004","ISSN":"1364-6613, 1879-307X","issue":"2","journalAbbreviation":"Trends in Cognitive Sciences","language":"English","note":"publisher: Elsevier\nPMID: 21167765","page":"85-93","source":"www-cell-com.ezproxy.lib.utexas.edu","title":"Emotional processing in anterior cingulate and medial prefrontal cortex","volume":"15","author":[{"family":"Etkin","given":"Amit"},{"family":"Egner","given":"Tobias"},{"family":"Kalisch","given":"Raffael"}],"issued":{"date-parts":[["2011",2,1]]}}}],"schema":"https://github.com/citation-style-language/schema/raw/master/csl-citation.json"} </w:instrText>
      </w:r>
      <w:r w:rsidR="00B16DEB">
        <w:rPr>
          <w:rFonts w:ascii="Arial" w:eastAsia="Arial" w:hAnsi="Arial" w:cs="Arial"/>
        </w:rPr>
        <w:fldChar w:fldCharType="separate"/>
      </w:r>
      <w:r w:rsidR="00B16DEB" w:rsidRPr="00B16DEB">
        <w:rPr>
          <w:rFonts w:ascii="Arial" w:hAnsi="Arial" w:cs="Arial"/>
        </w:rPr>
        <w:t>(Etkin et al., 2011)</w:t>
      </w:r>
      <w:r w:rsidR="00B16DEB">
        <w:rPr>
          <w:rFonts w:ascii="Arial" w:eastAsia="Arial" w:hAnsi="Arial" w:cs="Arial"/>
        </w:rPr>
        <w:fldChar w:fldCharType="end"/>
      </w:r>
      <w:r w:rsidR="00B06370">
        <w:rPr>
          <w:rFonts w:ascii="Arial" w:eastAsia="Arial" w:hAnsi="Arial" w:cs="Arial"/>
        </w:rPr>
        <w:t xml:space="preserve">, </w:t>
      </w:r>
      <w:r w:rsidR="00541CE3">
        <w:rPr>
          <w:rFonts w:ascii="Arial" w:eastAsia="Arial" w:hAnsi="Arial" w:cs="Arial"/>
        </w:rPr>
        <w:t xml:space="preserve">including </w:t>
      </w:r>
      <w:r w:rsidR="00095A16">
        <w:rPr>
          <w:rFonts w:ascii="Arial" w:eastAsia="Arial" w:hAnsi="Arial" w:cs="Arial"/>
        </w:rPr>
        <w:t xml:space="preserve">during </w:t>
      </w:r>
      <w:r w:rsidR="00541CE3">
        <w:rPr>
          <w:rFonts w:ascii="Arial" w:eastAsia="Arial" w:hAnsi="Arial" w:cs="Arial"/>
        </w:rPr>
        <w:t>emotional</w:t>
      </w:r>
      <w:r w:rsidR="00B06370">
        <w:rPr>
          <w:rFonts w:ascii="Arial" w:eastAsia="Arial" w:hAnsi="Arial" w:cs="Arial"/>
        </w:rPr>
        <w:t xml:space="preserve"> episodic memory retrieval</w:t>
      </w:r>
      <w:r w:rsidR="00B16DEB">
        <w:rPr>
          <w:rFonts w:ascii="Arial" w:eastAsia="Arial" w:hAnsi="Arial" w:cs="Arial"/>
        </w:rPr>
        <w:t xml:space="preserve"> </w:t>
      </w:r>
      <w:r w:rsidR="00B16DEB">
        <w:rPr>
          <w:rFonts w:ascii="Arial" w:eastAsia="Arial" w:hAnsi="Arial" w:cs="Arial"/>
        </w:rPr>
        <w:fldChar w:fldCharType="begin"/>
      </w:r>
      <w:r w:rsidR="00B16DEB">
        <w:rPr>
          <w:rFonts w:ascii="Arial" w:eastAsia="Arial" w:hAnsi="Arial" w:cs="Arial"/>
        </w:rPr>
        <w:instrText xml:space="preserve"> ADDIN ZOTERO_ITEM CSL_CITATION {"citationID":"ONzp8jNJ","properties":{"formattedCitation":"(Kensinger and Ford, 2021)","plainCitation":"(Kensinger and Ford, 2021)","noteIndex":0},"citationItems":[{"id":1582,"uris":["http://zotero.org/users/7734491/items/352I7EAG"],"uri":["http://zotero.org/users/7734491/items/352I7EAG"],"itemData":{"id":1582,"type":"article-journal","abstract":"Models of episodic emotional memory typically concern why emotional events are more likely to be remembered than neutral events, focusing on interactions between the amygdala and other medial temporal lobe regions. But memories of emotional events can be distinguished by their affective tone and framing. We propose that the dorsomedial prefrontal cortex (dmPFC), a region that is increasingly recognized to crosscut socio-affective and cognitive domains, plays a key role in this aspect of emotional memory. After briefly reviewing the role of the dmPFC in the control of behaviors ranging from actions to emotions to social cognition, we delve into the accumulating evidence that its functions also subserve the abstraction of meaning from events and the control of memories, particularly emotional memories. Its role begins during the encoding of emotional experiences, continues through their stabilization, and endures during the retrieval of memory content. At each phase, the dmPFC participates in the integration of affective and cognitive components of memories, setting up networks and framings that either emphasize or de-emphasize emotional content. Incorporating the dmPFC into models of episodic emotional memory should provide leverage in understanding the affective tone with which experiences are brought to memory.","container-title":"Current Directions in Psychological Science","DOI":"10.1177/0963721421990081","ISSN":"0963-7214","journalAbbreviation":"Curr Dir Psychol Sci","note":"publisher: SAGE Publications Inc","page":"0963721421990081","source":"SAGE Journals","title":"Guiding the Emotion in Emotional Memories: The Role of the Dorsomedial Prefrontal Cortex","title-short":"Guiding the Emotion in Emotional Memories","author":[{"family":"Kensinger","given":"Elizabeth A."},{"family":"Ford","given":"Jaclyn H."}],"issued":{"date-parts":[["2021",3,30]]}}}],"schema":"https://github.com/citation-style-language/schema/raw/master/csl-citation.json"} </w:instrText>
      </w:r>
      <w:r w:rsidR="00B16DEB">
        <w:rPr>
          <w:rFonts w:ascii="Arial" w:eastAsia="Arial" w:hAnsi="Arial" w:cs="Arial"/>
        </w:rPr>
        <w:fldChar w:fldCharType="separate"/>
      </w:r>
      <w:r w:rsidR="00B16DEB" w:rsidRPr="00B16DEB">
        <w:rPr>
          <w:rFonts w:ascii="Arial" w:hAnsi="Arial" w:cs="Arial"/>
        </w:rPr>
        <w:t>(Kensinger and Ford, 2021)</w:t>
      </w:r>
      <w:r w:rsidR="00B16DEB">
        <w:rPr>
          <w:rFonts w:ascii="Arial" w:eastAsia="Arial" w:hAnsi="Arial" w:cs="Arial"/>
        </w:rPr>
        <w:fldChar w:fldCharType="end"/>
      </w:r>
      <w:r w:rsidR="00B16DEB">
        <w:rPr>
          <w:rFonts w:ascii="Arial" w:eastAsia="Arial" w:hAnsi="Arial" w:cs="Arial"/>
        </w:rPr>
        <w:t xml:space="preserve">. </w:t>
      </w:r>
      <w:r w:rsidR="00541CE3">
        <w:rPr>
          <w:rFonts w:ascii="Arial" w:eastAsia="Arial" w:hAnsi="Arial" w:cs="Arial"/>
        </w:rPr>
        <w:t xml:space="preserve">A </w:t>
      </w:r>
      <w:r w:rsidR="00B06370">
        <w:rPr>
          <w:rFonts w:ascii="Arial" w:eastAsia="Arial" w:hAnsi="Arial" w:cs="Arial"/>
        </w:rPr>
        <w:t>whole brain searchlight analysis also revealed reinstatement of fear memories in the anterior insula, which together with the dACC are hubs of the salience network</w:t>
      </w:r>
      <w:r w:rsidR="00B16DEB">
        <w:rPr>
          <w:rFonts w:ascii="Arial" w:eastAsia="Arial" w:hAnsi="Arial" w:cs="Arial"/>
        </w:rPr>
        <w:t xml:space="preserve"> </w:t>
      </w:r>
      <w:r w:rsidR="00B16DEB">
        <w:rPr>
          <w:rFonts w:ascii="Arial" w:eastAsia="Arial" w:hAnsi="Arial" w:cs="Arial"/>
        </w:rPr>
        <w:fldChar w:fldCharType="begin"/>
      </w:r>
      <w:r w:rsidR="00B16DEB">
        <w:rPr>
          <w:rFonts w:ascii="Arial" w:eastAsia="Arial" w:hAnsi="Arial" w:cs="Arial"/>
        </w:rPr>
        <w:instrText xml:space="preserve"> ADDIN ZOTERO_ITEM CSL_CITATION {"citationID":"2ZgvwgvK","properties":{"formattedCitation":"(Seeley, 2019)","plainCitation":"(Seeley, 2019)","noteIndex":0},"citationItems":[{"id":1779,"uris":["http://zotero.org/users/7734491/items/BPZECPY4"],"uri":["http://zotero.org/users/7734491/items/BPZECPY4"],"itemData":{"id":1779,"type":"article-journal","container-title":"The Journal of Neuroscience","DOI":"10.1523/JNEUROSCI.1138-17.2019","ISSN":"0270-6474, 1529-2401","issue":"50","journalAbbreviation":"J. Neurosci.","language":"en","page":"9878-9882","source":"DOI.org (Crossref)","title":"The Salience Network: A Neural System for Perceiving and Responding to Homeostatic Demands","title-short":"The Salience Network","volume":"39","author":[{"family":"Seeley","given":"William W."}],"issued":{"date-parts":[["2019",12,11]]}}}],"schema":"https://github.com/citation-style-language/schema/raw/master/csl-citation.json"} </w:instrText>
      </w:r>
      <w:r w:rsidR="00B16DEB">
        <w:rPr>
          <w:rFonts w:ascii="Arial" w:eastAsia="Arial" w:hAnsi="Arial" w:cs="Arial"/>
        </w:rPr>
        <w:fldChar w:fldCharType="separate"/>
      </w:r>
      <w:r w:rsidR="00B16DEB" w:rsidRPr="00B16DEB">
        <w:rPr>
          <w:rFonts w:ascii="Arial" w:hAnsi="Arial" w:cs="Arial"/>
        </w:rPr>
        <w:t>(Seeley, 2019)</w:t>
      </w:r>
      <w:r w:rsidR="00B16DEB">
        <w:rPr>
          <w:rFonts w:ascii="Arial" w:eastAsia="Arial" w:hAnsi="Arial" w:cs="Arial"/>
        </w:rPr>
        <w:fldChar w:fldCharType="end"/>
      </w:r>
      <w:r w:rsidR="00B06370">
        <w:rPr>
          <w:rFonts w:ascii="Arial" w:eastAsia="Arial" w:hAnsi="Arial" w:cs="Arial"/>
        </w:rPr>
        <w:t xml:space="preserve">. </w:t>
      </w:r>
      <w:r w:rsidR="00095A16">
        <w:rPr>
          <w:rFonts w:ascii="Arial" w:eastAsia="Arial" w:hAnsi="Arial" w:cs="Arial"/>
        </w:rPr>
        <w:t xml:space="preserve">Collectively, fear memory representations appear distributed across cortical and subcortical networks that may </w:t>
      </w:r>
      <w:r w:rsidR="00D36265">
        <w:rPr>
          <w:rFonts w:ascii="Arial" w:eastAsia="Arial" w:hAnsi="Arial" w:cs="Arial"/>
        </w:rPr>
        <w:t>code</w:t>
      </w:r>
      <w:r w:rsidR="00095A16">
        <w:rPr>
          <w:rFonts w:ascii="Arial" w:eastAsia="Arial" w:hAnsi="Arial" w:cs="Arial"/>
        </w:rPr>
        <w:t xml:space="preserve"> </w:t>
      </w:r>
      <w:r w:rsidR="00D36265">
        <w:rPr>
          <w:rFonts w:ascii="Arial" w:eastAsia="Arial" w:hAnsi="Arial" w:cs="Arial"/>
        </w:rPr>
        <w:t xml:space="preserve">for </w:t>
      </w:r>
      <w:r w:rsidR="00095A16">
        <w:rPr>
          <w:rFonts w:ascii="Arial" w:eastAsia="Arial" w:hAnsi="Arial" w:cs="Arial"/>
        </w:rPr>
        <w:t xml:space="preserve">unique aspects of </w:t>
      </w:r>
      <w:r w:rsidR="00D36265">
        <w:rPr>
          <w:rFonts w:ascii="Arial" w:eastAsia="Arial" w:hAnsi="Arial" w:cs="Arial"/>
        </w:rPr>
        <w:t>the</w:t>
      </w:r>
      <w:r w:rsidR="00095A16">
        <w:rPr>
          <w:rFonts w:ascii="Arial" w:eastAsia="Arial" w:hAnsi="Arial" w:cs="Arial"/>
        </w:rPr>
        <w:t xml:space="preserve"> fear experience </w:t>
      </w:r>
      <w:r w:rsidR="005870F2">
        <w:rPr>
          <w:rFonts w:ascii="Arial" w:eastAsia="Arial" w:hAnsi="Arial" w:cs="Arial"/>
        </w:rPr>
        <w:fldChar w:fldCharType="begin"/>
      </w:r>
      <w:r w:rsidR="005870F2">
        <w:rPr>
          <w:rFonts w:ascii="Arial" w:eastAsia="Arial" w:hAnsi="Arial" w:cs="Arial"/>
        </w:rPr>
        <w:instrText xml:space="preserve"> ADDIN ZOTERO_ITEM CSL_CITATION {"citationID":"T10RV2Em","properties":{"formattedCitation":"(Frankland et al., 2019; Wheeler et al., 2013)","plainCitation":"(Frankland et al., 2019; Wheeler et al., 2013)","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835,"uris":["http://zotero.org/users/7734491/items/EJTB4L5P"],"uri":["http://zotero.org/users/7734491/items/EJTB4L5P"],"itemData":{"id":1835,"type":"article-journal","abstract":"Long-term memories are thought to depend upon the coordinated activation of a broad network of cortical and subcortical brain regions. However, the distributed nature of this representation has made it challenging to define the neural elements of the memory trace, and lesion and electrophysiological approaches provide only a narrow window into what is appreciated a much more global network. Here we used a global mapping approach to identify networks of brain regions activated following recall of long-term fear memories in mice. Analysis of Fos expression across 84 brain regions allowed us to identify regions that were co-active following memory recall. These analyses revealed that the functional organization of long-term fear memories depends on memory age and is altered in mutant mice that exhibit premature forgetting. Most importantly, these analyses indicate that long-term memory recall engages a network that has a distinct thalamic-hippocampal-cortical signature. This network is concurrently integrated and segregated and therefore has small-world properties, and contains hub-like regions in the prefrontal cortex and thalamus that may play privileged roles in memory expression.","container-title":"PLOS Computational Biology","DOI":"10.1371/journal.pcbi.1002853","ISSN":"1553-7358","issue":"1","journalAbbreviation":"PLOS Computational Biology","language":"en","note":"publisher: Public Library of Science","page":"e1002853","source":"PLoS Journals","title":"Identification of a Functional Connectome for Long-Term Fear Memory in Mice","volume":"9","author":[{"family":"Wheeler","given":"Anne L."},{"family":"Teixeira","given":"Cátia M."},{"family":"Wang","given":"Afra H."},{"family":"Xiong","given":"Xuejian"},{"family":"Kovacevic","given":"Natasa"},{"family":"Lerch","given":"Jason P."},{"family":"McIntosh","given":"Anthony R."},{"family":"Parkinson","given":"John"},{"family":"Frankland","given":"Paul W."}],"issued":{"date-parts":[["2013",1,3]]}}}],"schema":"https://github.com/citation-style-language/schema/raw/master/csl-citation.json"} </w:instrText>
      </w:r>
      <w:r w:rsidR="005870F2">
        <w:rPr>
          <w:rFonts w:ascii="Arial" w:eastAsia="Arial" w:hAnsi="Arial" w:cs="Arial"/>
        </w:rPr>
        <w:fldChar w:fldCharType="separate"/>
      </w:r>
      <w:r w:rsidR="005870F2" w:rsidRPr="005870F2">
        <w:rPr>
          <w:rFonts w:ascii="Arial" w:hAnsi="Arial" w:cs="Arial"/>
        </w:rPr>
        <w:t>(Frankland et al., 2019; Wheeler et al., 2013)</w:t>
      </w:r>
      <w:r w:rsidR="005870F2">
        <w:rPr>
          <w:rFonts w:ascii="Arial" w:eastAsia="Arial" w:hAnsi="Arial" w:cs="Arial"/>
        </w:rPr>
        <w:fldChar w:fldCharType="end"/>
      </w:r>
      <w:r w:rsidR="005870F2">
        <w:rPr>
          <w:rFonts w:ascii="Arial" w:eastAsia="Arial" w:hAnsi="Arial" w:cs="Arial"/>
        </w:rPr>
        <w:t xml:space="preserve">. </w:t>
      </w:r>
      <w:r w:rsidR="00095A16">
        <w:rPr>
          <w:rFonts w:ascii="Arial" w:eastAsia="Arial" w:hAnsi="Arial" w:cs="Arial"/>
        </w:rPr>
        <w:t>Orchestration between these regions likely</w:t>
      </w:r>
      <w:r w:rsidR="00B06370">
        <w:rPr>
          <w:rFonts w:ascii="Arial" w:eastAsia="Arial" w:hAnsi="Arial" w:cs="Arial"/>
        </w:rPr>
        <w:t xml:space="preserve"> </w:t>
      </w:r>
      <w:r w:rsidR="00541CE3">
        <w:rPr>
          <w:rFonts w:ascii="Arial" w:eastAsia="Arial" w:hAnsi="Arial" w:cs="Arial"/>
        </w:rPr>
        <w:t>determine</w:t>
      </w:r>
      <w:r w:rsidR="00095A16">
        <w:rPr>
          <w:rFonts w:ascii="Arial" w:eastAsia="Arial" w:hAnsi="Arial" w:cs="Arial"/>
        </w:rPr>
        <w:t>s</w:t>
      </w:r>
      <w:r w:rsidR="00541CE3">
        <w:rPr>
          <w:rFonts w:ascii="Arial" w:eastAsia="Arial" w:hAnsi="Arial" w:cs="Arial"/>
        </w:rPr>
        <w:t xml:space="preserve"> retrieval of fear memory over extinction memory.</w:t>
      </w:r>
      <w:r w:rsidR="00B06370">
        <w:rPr>
          <w:rFonts w:ascii="Arial" w:eastAsia="Arial" w:hAnsi="Arial" w:cs="Arial"/>
        </w:rPr>
        <w:t xml:space="preserve"> </w:t>
      </w:r>
    </w:p>
    <w:p w14:paraId="705EE547" w14:textId="7EC2CF63" w:rsidR="000F625B" w:rsidRDefault="00541CE3">
      <w:pPr>
        <w:spacing w:line="480" w:lineRule="auto"/>
        <w:ind w:firstLine="720"/>
        <w:jc w:val="both"/>
        <w:rPr>
          <w:rFonts w:ascii="Arial" w:eastAsia="Arial" w:hAnsi="Arial" w:cs="Arial"/>
        </w:rPr>
      </w:pPr>
      <w:r>
        <w:rPr>
          <w:rFonts w:ascii="Arial" w:eastAsia="Arial" w:hAnsi="Arial" w:cs="Arial"/>
        </w:rPr>
        <w:t>T</w:t>
      </w:r>
      <w:r w:rsidR="00B06370">
        <w:rPr>
          <w:rFonts w:ascii="Arial" w:eastAsia="Arial" w:hAnsi="Arial" w:cs="Arial"/>
        </w:rPr>
        <w:t xml:space="preserve">he </w:t>
      </w:r>
      <w:r>
        <w:rPr>
          <w:rFonts w:ascii="Arial" w:eastAsia="Arial" w:hAnsi="Arial" w:cs="Arial"/>
        </w:rPr>
        <w:t xml:space="preserve">rodent </w:t>
      </w:r>
      <w:r w:rsidR="00B06370">
        <w:rPr>
          <w:rFonts w:ascii="Arial" w:eastAsia="Arial" w:hAnsi="Arial" w:cs="Arial"/>
        </w:rPr>
        <w:t>IL is necessary for the long-term retention of extinction memories</w:t>
      </w:r>
      <w:r w:rsidR="006A04AF">
        <w:rPr>
          <w:rFonts w:ascii="Arial" w:eastAsia="Arial" w:hAnsi="Arial" w:cs="Arial"/>
        </w:rPr>
        <w:t xml:space="preserve"> </w:t>
      </w:r>
      <w:r w:rsidR="006A04AF">
        <w:rPr>
          <w:rFonts w:ascii="Arial" w:eastAsia="Arial" w:hAnsi="Arial" w:cs="Arial"/>
        </w:rPr>
        <w:fldChar w:fldCharType="begin"/>
      </w:r>
      <w:r w:rsidR="006A04AF">
        <w:rPr>
          <w:rFonts w:ascii="Arial" w:eastAsia="Arial" w:hAnsi="Arial" w:cs="Arial"/>
        </w:rPr>
        <w:instrText xml:space="preserve"> ADDIN ZOTERO_ITEM CSL_CITATION {"citationID":"S4hQLrea","properties":{"formattedCitation":"(Do-Monte et al., 2015)","plainCitation":"(Do-Monte et al., 201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6A04AF">
        <w:rPr>
          <w:rFonts w:ascii="Arial" w:eastAsia="Arial" w:hAnsi="Arial" w:cs="Arial"/>
        </w:rPr>
        <w:fldChar w:fldCharType="separate"/>
      </w:r>
      <w:r w:rsidR="006A04AF" w:rsidRPr="006A04AF">
        <w:rPr>
          <w:rFonts w:ascii="Arial" w:hAnsi="Arial" w:cs="Arial"/>
        </w:rPr>
        <w:t>(Do-Monte et al., 2015)</w:t>
      </w:r>
      <w:r w:rsidR="006A04AF">
        <w:rPr>
          <w:rFonts w:ascii="Arial" w:eastAsia="Arial" w:hAnsi="Arial" w:cs="Arial"/>
        </w:rPr>
        <w:fldChar w:fldCharType="end"/>
      </w:r>
      <w:r w:rsidR="00B06370">
        <w:rPr>
          <w:rFonts w:ascii="Arial" w:eastAsia="Arial" w:hAnsi="Arial" w:cs="Arial"/>
        </w:rPr>
        <w:t xml:space="preserve">, and is inhibited </w:t>
      </w:r>
      <w:r w:rsidR="00961921">
        <w:rPr>
          <w:rFonts w:ascii="Arial" w:eastAsia="Arial" w:hAnsi="Arial" w:cs="Arial"/>
        </w:rPr>
        <w:t xml:space="preserve">by the ventral hippocampus </w:t>
      </w:r>
      <w:r w:rsidR="00B06370">
        <w:rPr>
          <w:rFonts w:ascii="Arial" w:eastAsia="Arial" w:hAnsi="Arial" w:cs="Arial"/>
        </w:rPr>
        <w:t xml:space="preserve">during fear renewal </w:t>
      </w:r>
      <w:r w:rsidR="006A04AF">
        <w:rPr>
          <w:rFonts w:ascii="Arial" w:eastAsia="Arial" w:hAnsi="Arial" w:cs="Arial"/>
        </w:rPr>
        <w:fldChar w:fldCharType="begin"/>
      </w:r>
      <w:r w:rsidR="006A04AF">
        <w:rPr>
          <w:rFonts w:ascii="Arial" w:eastAsia="Arial" w:hAnsi="Arial" w:cs="Arial"/>
        </w:rPr>
        <w:instrText xml:space="preserve"> ADDIN ZOTERO_ITEM CSL_CITATION {"citationID":"czK4QUxk","properties":{"formattedCitation":"(Marek et al., 2018)","plainCitation":"(Marek et al., 2018)","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schema":"https://github.com/citation-style-language/schema/raw/master/csl-citation.json"} </w:instrText>
      </w:r>
      <w:r w:rsidR="006A04AF">
        <w:rPr>
          <w:rFonts w:ascii="Arial" w:eastAsia="Arial" w:hAnsi="Arial" w:cs="Arial"/>
        </w:rPr>
        <w:fldChar w:fldCharType="separate"/>
      </w:r>
      <w:r w:rsidR="006A04AF" w:rsidRPr="006A04AF">
        <w:rPr>
          <w:rFonts w:ascii="Arial" w:hAnsi="Arial" w:cs="Arial"/>
        </w:rPr>
        <w:t>(Marek et al., 2018)</w:t>
      </w:r>
      <w:r w:rsidR="006A04AF">
        <w:rPr>
          <w:rFonts w:ascii="Arial" w:eastAsia="Arial" w:hAnsi="Arial" w:cs="Arial"/>
        </w:rPr>
        <w:fldChar w:fldCharType="end"/>
      </w:r>
      <w:r w:rsidR="00B06370">
        <w:rPr>
          <w:rFonts w:ascii="Arial" w:eastAsia="Arial" w:hAnsi="Arial" w:cs="Arial"/>
        </w:rPr>
        <w:t xml:space="preserve">. Here, we found that the vmPFC </w:t>
      </w:r>
      <w:r w:rsidR="00666FEE">
        <w:rPr>
          <w:rFonts w:ascii="Arial" w:eastAsia="Arial" w:hAnsi="Arial" w:cs="Arial"/>
        </w:rPr>
        <w:t>reinstates activity patterns unique to the formation of an extinction memory in the healthy adult brain</w:t>
      </w:r>
      <w:r w:rsidR="00B06370">
        <w:rPr>
          <w:rFonts w:ascii="Arial" w:eastAsia="Arial" w:hAnsi="Arial" w:cs="Arial"/>
        </w:rPr>
        <w:t xml:space="preserve">. </w:t>
      </w:r>
      <w:r>
        <w:rPr>
          <w:rFonts w:ascii="Arial" w:eastAsia="Arial" w:hAnsi="Arial" w:cs="Arial"/>
        </w:rPr>
        <w:t xml:space="preserve">Notably, </w:t>
      </w:r>
      <w:r w:rsidR="00D36265">
        <w:rPr>
          <w:rFonts w:ascii="Arial" w:eastAsia="Arial" w:hAnsi="Arial" w:cs="Arial"/>
        </w:rPr>
        <w:t xml:space="preserve">univariate </w:t>
      </w:r>
      <w:r>
        <w:rPr>
          <w:rFonts w:ascii="Arial" w:eastAsia="Arial" w:hAnsi="Arial" w:cs="Arial"/>
        </w:rPr>
        <w:t>human neuroimaging evidence for the involvement of the vmPFC in extinction learning and recall has been limited and mixed</w:t>
      </w:r>
      <w:r w:rsidR="006A04AF">
        <w:rPr>
          <w:rFonts w:ascii="Arial" w:eastAsia="Arial" w:hAnsi="Arial" w:cs="Arial"/>
        </w:rPr>
        <w:t xml:space="preserve"> </w:t>
      </w:r>
      <w:r w:rsidR="006A04AF">
        <w:rPr>
          <w:rFonts w:ascii="Arial" w:eastAsia="Arial" w:hAnsi="Arial" w:cs="Arial"/>
        </w:rPr>
        <w:fldChar w:fldCharType="begin"/>
      </w:r>
      <w:r w:rsidR="006A04AF">
        <w:rPr>
          <w:rFonts w:ascii="Arial" w:eastAsia="Arial" w:hAnsi="Arial" w:cs="Arial"/>
        </w:rPr>
        <w:instrText xml:space="preserve"> ADDIN ZOTERO_ITEM CSL_CITATION {"citationID":"5MoxYjNq","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6A04AF">
        <w:rPr>
          <w:rFonts w:ascii="Arial" w:eastAsia="Arial" w:hAnsi="Arial" w:cs="Arial"/>
        </w:rPr>
        <w:fldChar w:fldCharType="separate"/>
      </w:r>
      <w:r w:rsidR="006A04AF" w:rsidRPr="006A04AF">
        <w:rPr>
          <w:rFonts w:ascii="Arial" w:hAnsi="Arial" w:cs="Arial"/>
        </w:rPr>
        <w:t>(Fullana et al., 2018)</w:t>
      </w:r>
      <w:r w:rsidR="006A04AF">
        <w:rPr>
          <w:rFonts w:ascii="Arial" w:eastAsia="Arial" w:hAnsi="Arial" w:cs="Arial"/>
        </w:rPr>
        <w:fldChar w:fldCharType="end"/>
      </w:r>
      <w:r>
        <w:rPr>
          <w:rFonts w:ascii="Arial" w:eastAsia="Arial" w:hAnsi="Arial" w:cs="Arial"/>
        </w:rPr>
        <w:t xml:space="preserve">. </w:t>
      </w:r>
      <w:r w:rsidR="00666FEE">
        <w:rPr>
          <w:rFonts w:ascii="Arial" w:eastAsia="Arial" w:hAnsi="Arial" w:cs="Arial"/>
        </w:rPr>
        <w:t>The present fi</w:t>
      </w:r>
      <w:r w:rsidR="004C7105">
        <w:rPr>
          <w:rFonts w:ascii="Arial" w:eastAsia="Arial" w:hAnsi="Arial" w:cs="Arial"/>
        </w:rPr>
        <w:t>nding</w:t>
      </w:r>
      <w:r w:rsidR="00666FEE">
        <w:rPr>
          <w:rFonts w:ascii="Arial" w:eastAsia="Arial" w:hAnsi="Arial" w:cs="Arial"/>
        </w:rPr>
        <w:t xml:space="preserve"> thus help</w:t>
      </w:r>
      <w:r w:rsidR="004C7105">
        <w:rPr>
          <w:rFonts w:ascii="Arial" w:eastAsia="Arial" w:hAnsi="Arial" w:cs="Arial"/>
        </w:rPr>
        <w:t>s</w:t>
      </w:r>
      <w:r w:rsidR="00666FEE">
        <w:rPr>
          <w:rFonts w:ascii="Arial" w:eastAsia="Arial" w:hAnsi="Arial" w:cs="Arial"/>
        </w:rPr>
        <w:t xml:space="preserve"> bridge extensiv</w:t>
      </w:r>
      <w:r w:rsidR="0089654E">
        <w:rPr>
          <w:rFonts w:ascii="Arial" w:eastAsia="Arial" w:hAnsi="Arial" w:cs="Arial"/>
        </w:rPr>
        <w:t xml:space="preserve">e evidence </w:t>
      </w:r>
      <w:r w:rsidR="004C7105">
        <w:rPr>
          <w:rFonts w:ascii="Arial" w:eastAsia="Arial" w:hAnsi="Arial" w:cs="Arial"/>
        </w:rPr>
        <w:t xml:space="preserve">from rodents to humans </w:t>
      </w:r>
      <w:r w:rsidR="0089654E">
        <w:rPr>
          <w:rFonts w:ascii="Arial" w:eastAsia="Arial" w:hAnsi="Arial" w:cs="Arial"/>
        </w:rPr>
        <w:t xml:space="preserve">on the role of </w:t>
      </w:r>
      <w:r w:rsidR="004C7105">
        <w:rPr>
          <w:rFonts w:ascii="Arial" w:eastAsia="Arial" w:hAnsi="Arial" w:cs="Arial"/>
        </w:rPr>
        <w:t xml:space="preserve">this region </w:t>
      </w:r>
      <w:r w:rsidR="0089654E">
        <w:rPr>
          <w:rFonts w:ascii="Arial" w:eastAsia="Arial" w:hAnsi="Arial" w:cs="Arial"/>
        </w:rPr>
        <w:t>in organizing extinction memory to inhibit retrieval and expression of fear associations.</w:t>
      </w:r>
      <w:r w:rsidR="00666FEE">
        <w:rPr>
          <w:rFonts w:ascii="Arial" w:eastAsia="Arial" w:hAnsi="Arial" w:cs="Arial"/>
        </w:rPr>
        <w:t xml:space="preserve"> </w:t>
      </w:r>
      <w:r w:rsidR="0089654E">
        <w:rPr>
          <w:rFonts w:ascii="Arial" w:eastAsia="Arial" w:hAnsi="Arial" w:cs="Arial"/>
        </w:rPr>
        <w:t xml:space="preserve">We also found that </w:t>
      </w:r>
      <w:r w:rsidR="00B7475E">
        <w:rPr>
          <w:rFonts w:ascii="Arial" w:eastAsia="Arial" w:hAnsi="Arial" w:cs="Arial"/>
        </w:rPr>
        <w:t>i</w:t>
      </w:r>
      <w:r w:rsidR="0089654E">
        <w:rPr>
          <w:rFonts w:ascii="Arial" w:eastAsia="Arial" w:hAnsi="Arial" w:cs="Arial"/>
        </w:rPr>
        <w:t>ndividuals</w:t>
      </w:r>
      <w:r w:rsidR="00B06370">
        <w:rPr>
          <w:rFonts w:ascii="Arial" w:eastAsia="Arial" w:hAnsi="Arial" w:cs="Arial"/>
        </w:rPr>
        <w:t xml:space="preserve"> with </w:t>
      </w:r>
      <w:r w:rsidR="0089654E">
        <w:rPr>
          <w:rFonts w:ascii="Arial" w:eastAsia="Arial" w:hAnsi="Arial" w:cs="Arial"/>
        </w:rPr>
        <w:t xml:space="preserve">PTSD symptoms </w:t>
      </w:r>
      <w:r w:rsidR="00B06370">
        <w:rPr>
          <w:rFonts w:ascii="Arial" w:eastAsia="Arial" w:hAnsi="Arial" w:cs="Arial"/>
        </w:rPr>
        <w:t>displayed a</w:t>
      </w:r>
      <w:r w:rsidR="0089654E">
        <w:rPr>
          <w:rFonts w:ascii="Arial" w:eastAsia="Arial" w:hAnsi="Arial" w:cs="Arial"/>
        </w:rPr>
        <w:t>n abnormal</w:t>
      </w:r>
      <w:r w:rsidR="00B06370">
        <w:rPr>
          <w:rFonts w:ascii="Arial" w:eastAsia="Arial" w:hAnsi="Arial" w:cs="Arial"/>
        </w:rPr>
        <w:t xml:space="preserve"> </w:t>
      </w:r>
      <w:r w:rsidR="0089654E">
        <w:rPr>
          <w:rFonts w:ascii="Arial" w:eastAsia="Arial" w:hAnsi="Arial" w:cs="Arial"/>
        </w:rPr>
        <w:t>organization of</w:t>
      </w:r>
      <w:r w:rsidR="00B06370">
        <w:rPr>
          <w:rFonts w:ascii="Arial" w:eastAsia="Arial" w:hAnsi="Arial" w:cs="Arial"/>
        </w:rPr>
        <w:t xml:space="preserve"> </w:t>
      </w:r>
      <w:r w:rsidR="0089654E">
        <w:rPr>
          <w:rFonts w:ascii="Arial" w:eastAsia="Arial" w:hAnsi="Arial" w:cs="Arial"/>
        </w:rPr>
        <w:t xml:space="preserve">fear and extinction </w:t>
      </w:r>
      <w:r w:rsidR="00B06370">
        <w:rPr>
          <w:rFonts w:ascii="Arial" w:eastAsia="Arial" w:hAnsi="Arial" w:cs="Arial"/>
        </w:rPr>
        <w:t>reinstatement in the mPFC. Specifically, the dACC exhibited reinstatement of memories formed during extinction</w:t>
      </w:r>
      <w:r w:rsidR="0089654E">
        <w:rPr>
          <w:rFonts w:ascii="Arial" w:eastAsia="Arial" w:hAnsi="Arial" w:cs="Arial"/>
        </w:rPr>
        <w:t xml:space="preserve">, while there was an absence of selective </w:t>
      </w:r>
      <w:r w:rsidR="0089654E">
        <w:rPr>
          <w:rFonts w:ascii="Arial" w:eastAsia="Arial" w:hAnsi="Arial" w:cs="Arial"/>
        </w:rPr>
        <w:lastRenderedPageBreak/>
        <w:t>extinction memory reinstatement in the vmPFC</w:t>
      </w:r>
      <w:r w:rsidR="00B06370">
        <w:rPr>
          <w:rFonts w:ascii="Arial" w:eastAsia="Arial" w:hAnsi="Arial" w:cs="Arial"/>
        </w:rPr>
        <w:t xml:space="preserve">. </w:t>
      </w:r>
      <w:r w:rsidR="0089654E">
        <w:rPr>
          <w:rFonts w:ascii="Arial" w:eastAsia="Arial" w:hAnsi="Arial" w:cs="Arial"/>
        </w:rPr>
        <w:t>Critically,</w:t>
      </w:r>
      <w:r w:rsidR="00B06370">
        <w:rPr>
          <w:rFonts w:ascii="Arial" w:eastAsia="Arial" w:hAnsi="Arial" w:cs="Arial"/>
        </w:rPr>
        <w:t xml:space="preserve"> </w:t>
      </w:r>
      <w:r w:rsidR="0089654E">
        <w:rPr>
          <w:rFonts w:ascii="Arial" w:eastAsia="Arial" w:hAnsi="Arial" w:cs="Arial"/>
        </w:rPr>
        <w:t>behavioral performance of within-session extinction learning</w:t>
      </w:r>
      <w:r w:rsidR="00B06370">
        <w:rPr>
          <w:rFonts w:ascii="Arial" w:eastAsia="Arial" w:hAnsi="Arial" w:cs="Arial"/>
        </w:rPr>
        <w:t xml:space="preserve"> </w:t>
      </w:r>
      <w:r w:rsidR="0089654E">
        <w:rPr>
          <w:rFonts w:ascii="Arial" w:eastAsia="Arial" w:hAnsi="Arial" w:cs="Arial"/>
        </w:rPr>
        <w:t xml:space="preserve">was not different </w:t>
      </w:r>
      <w:r w:rsidR="00B06370">
        <w:rPr>
          <w:rFonts w:ascii="Arial" w:eastAsia="Arial" w:hAnsi="Arial" w:cs="Arial"/>
        </w:rPr>
        <w:t xml:space="preserve">between </w:t>
      </w:r>
      <w:r w:rsidR="0089654E">
        <w:rPr>
          <w:rFonts w:ascii="Arial" w:eastAsia="Arial" w:hAnsi="Arial" w:cs="Arial"/>
        </w:rPr>
        <w:t>groups</w:t>
      </w:r>
      <w:r w:rsidR="00D36265">
        <w:rPr>
          <w:rFonts w:ascii="Arial" w:eastAsia="Arial" w:hAnsi="Arial" w:cs="Arial"/>
        </w:rPr>
        <w:t xml:space="preserve">, and both </w:t>
      </w:r>
      <w:r w:rsidR="00B06370">
        <w:rPr>
          <w:rFonts w:ascii="Arial" w:eastAsia="Arial" w:hAnsi="Arial" w:cs="Arial"/>
        </w:rPr>
        <w:t xml:space="preserve">groups </w:t>
      </w:r>
      <w:r w:rsidR="004C7105">
        <w:rPr>
          <w:rFonts w:ascii="Arial" w:eastAsia="Arial" w:hAnsi="Arial" w:cs="Arial"/>
        </w:rPr>
        <w:t xml:space="preserve">remembered an </w:t>
      </w:r>
      <w:r w:rsidR="00B06370">
        <w:rPr>
          <w:rFonts w:ascii="Arial" w:eastAsia="Arial" w:hAnsi="Arial" w:cs="Arial"/>
        </w:rPr>
        <w:t xml:space="preserve">equivalent </w:t>
      </w:r>
      <w:r w:rsidR="004C7105">
        <w:rPr>
          <w:rFonts w:ascii="Arial" w:eastAsia="Arial" w:hAnsi="Arial" w:cs="Arial"/>
        </w:rPr>
        <w:t>number of items</w:t>
      </w:r>
      <w:r w:rsidR="00B06370">
        <w:rPr>
          <w:rFonts w:ascii="Arial" w:eastAsia="Arial" w:hAnsi="Arial" w:cs="Arial"/>
        </w:rPr>
        <w:t xml:space="preserve"> encoded during extinction. Thus, </w:t>
      </w:r>
      <w:r w:rsidR="00D36265">
        <w:rPr>
          <w:rFonts w:ascii="Arial" w:eastAsia="Arial" w:hAnsi="Arial" w:cs="Arial"/>
        </w:rPr>
        <w:t>distinctions in</w:t>
      </w:r>
      <w:r w:rsidR="0089654E">
        <w:rPr>
          <w:rFonts w:ascii="Arial" w:eastAsia="Arial" w:hAnsi="Arial" w:cs="Arial"/>
        </w:rPr>
        <w:t xml:space="preserve"> </w:t>
      </w:r>
      <w:r w:rsidR="00B06370">
        <w:rPr>
          <w:rFonts w:ascii="Arial" w:eastAsia="Arial" w:hAnsi="Arial" w:cs="Arial"/>
        </w:rPr>
        <w:t xml:space="preserve">neural reinstatement </w:t>
      </w:r>
      <w:r w:rsidR="004C7105">
        <w:rPr>
          <w:rFonts w:ascii="Arial" w:eastAsia="Arial" w:hAnsi="Arial" w:cs="Arial"/>
        </w:rPr>
        <w:t xml:space="preserve">of extinction memory </w:t>
      </w:r>
      <w:r w:rsidR="00B06370">
        <w:rPr>
          <w:rFonts w:ascii="Arial" w:eastAsia="Arial" w:hAnsi="Arial" w:cs="Arial"/>
        </w:rPr>
        <w:t xml:space="preserve">appears to reflect an underlying distinction in how </w:t>
      </w:r>
      <w:r w:rsidR="00D36265">
        <w:rPr>
          <w:rFonts w:ascii="Arial" w:eastAsia="Arial" w:hAnsi="Arial" w:cs="Arial"/>
        </w:rPr>
        <w:t xml:space="preserve">an implicit </w:t>
      </w:r>
      <w:r w:rsidR="00B06370">
        <w:rPr>
          <w:rFonts w:ascii="Arial" w:eastAsia="Arial" w:hAnsi="Arial" w:cs="Arial"/>
        </w:rPr>
        <w:t xml:space="preserve">extinction memory trace is formed and retrieved, and does not merely recapitulate an observable behavioral deficit. This suggests that individuals with a history of trauma may utilize </w:t>
      </w:r>
      <w:r w:rsidR="0089654E">
        <w:rPr>
          <w:rFonts w:ascii="Arial" w:eastAsia="Arial" w:hAnsi="Arial" w:cs="Arial"/>
        </w:rPr>
        <w:t>a different, and ultimately maladaptive,</w:t>
      </w:r>
      <w:r w:rsidR="00B06370">
        <w:rPr>
          <w:rFonts w:ascii="Arial" w:eastAsia="Arial" w:hAnsi="Arial" w:cs="Arial"/>
        </w:rPr>
        <w:t xml:space="preserve"> neural mechanism for fear reduction during within-session extinction learning that bypasses the formation of a long-term extinction memory trace in the vmPFC. </w:t>
      </w:r>
      <w:r w:rsidR="0089654E">
        <w:rPr>
          <w:rFonts w:ascii="Arial" w:eastAsia="Arial" w:hAnsi="Arial" w:cs="Arial"/>
        </w:rPr>
        <w:t xml:space="preserve">Interestingly, evidence from rodent studies shows the IL is not necessarily required for </w:t>
      </w:r>
      <w:r w:rsidR="00B06370">
        <w:rPr>
          <w:rFonts w:ascii="Arial" w:eastAsia="Arial" w:hAnsi="Arial" w:cs="Arial"/>
        </w:rPr>
        <w:t xml:space="preserve">within-session extinction, </w:t>
      </w:r>
      <w:r w:rsidR="0089654E">
        <w:rPr>
          <w:rFonts w:ascii="Arial" w:eastAsia="Arial" w:hAnsi="Arial" w:cs="Arial"/>
        </w:rPr>
        <w:t>only for successful</w:t>
      </w:r>
      <w:r w:rsidR="00B06370">
        <w:rPr>
          <w:rFonts w:ascii="Arial" w:eastAsia="Arial" w:hAnsi="Arial" w:cs="Arial"/>
        </w:rPr>
        <w:t xml:space="preserve"> extinction </w:t>
      </w:r>
      <w:r w:rsidR="0089654E">
        <w:rPr>
          <w:rFonts w:ascii="Arial" w:eastAsia="Arial" w:hAnsi="Arial" w:cs="Arial"/>
        </w:rPr>
        <w:t xml:space="preserve">retrieval </w:t>
      </w:r>
      <w:r w:rsidR="00CF1164">
        <w:rPr>
          <w:rFonts w:ascii="Arial" w:eastAsia="Arial" w:hAnsi="Arial" w:cs="Arial"/>
        </w:rPr>
        <w:fldChar w:fldCharType="begin"/>
      </w:r>
      <w:r w:rsidR="00CF1164">
        <w:rPr>
          <w:rFonts w:ascii="Arial" w:eastAsia="Arial" w:hAnsi="Arial" w:cs="Arial"/>
        </w:rPr>
        <w:instrText xml:space="preserve"> ADDIN ZOTERO_ITEM CSL_CITATION {"citationID":"XM7dq93y","properties":{"formattedCitation":"(Do-Monte et al., 2015)","plainCitation":"(Do-Monte et al., 201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schema":"https://github.com/citation-style-language/schema/raw/master/csl-citation.json"} </w:instrText>
      </w:r>
      <w:r w:rsidR="00CF1164">
        <w:rPr>
          <w:rFonts w:ascii="Arial" w:eastAsia="Arial" w:hAnsi="Arial" w:cs="Arial"/>
        </w:rPr>
        <w:fldChar w:fldCharType="separate"/>
      </w:r>
      <w:r w:rsidR="00CF1164" w:rsidRPr="00CF1164">
        <w:rPr>
          <w:rFonts w:ascii="Arial" w:hAnsi="Arial" w:cs="Arial"/>
        </w:rPr>
        <w:t>(Do-Monte et al., 2015)</w:t>
      </w:r>
      <w:r w:rsidR="00CF1164">
        <w:rPr>
          <w:rFonts w:ascii="Arial" w:eastAsia="Arial" w:hAnsi="Arial" w:cs="Arial"/>
        </w:rPr>
        <w:fldChar w:fldCharType="end"/>
      </w:r>
      <w:r w:rsidR="00B06370">
        <w:rPr>
          <w:rFonts w:ascii="Arial" w:eastAsia="Arial" w:hAnsi="Arial" w:cs="Arial"/>
        </w:rPr>
        <w:t xml:space="preserve">. </w:t>
      </w:r>
      <w:r w:rsidR="004C7105">
        <w:rPr>
          <w:rFonts w:ascii="Arial" w:eastAsia="Arial" w:hAnsi="Arial" w:cs="Arial"/>
        </w:rPr>
        <w:t>However stimulation of the vmPFC during or after extinction learning improves extinction retention</w:t>
      </w:r>
      <w:r w:rsidR="00CF1164">
        <w:rPr>
          <w:rFonts w:ascii="Arial" w:eastAsia="Arial" w:hAnsi="Arial" w:cs="Arial"/>
        </w:rPr>
        <w:t xml:space="preserve"> </w:t>
      </w:r>
      <w:r w:rsidR="00CF1164">
        <w:rPr>
          <w:rFonts w:ascii="Arial" w:eastAsia="Arial" w:hAnsi="Arial" w:cs="Arial"/>
        </w:rPr>
        <w:fldChar w:fldCharType="begin"/>
      </w:r>
      <w:r w:rsidR="00CF1164">
        <w:rPr>
          <w:rFonts w:ascii="Arial" w:eastAsia="Arial" w:hAnsi="Arial" w:cs="Arial"/>
        </w:rPr>
        <w:instrText xml:space="preserve"> ADDIN ZOTERO_ITEM CSL_CITATION {"citationID":"KPw7gWVa","properties":{"formattedCitation":"(Do-Monte et al., 2015; Dunsmoor et al., 2019; Haaker et al., 2013; Milad et al., 2004; Raij et al., 2018)","plainCitation":"(Do-Monte et al., 2015; Dunsmoor et al., 2019; Haaker et al., 2013; Milad et al., 2004; Raij et al., 2018)","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issued":{"date-parts":[["2015"]]}}},{"id":987,"uris":["http://zotero.org/users/7734491/items/GPXKHANU"],"uri":["http://zotero.org/users/7734491/items/GPXKHANU"],"itemData":{"id":987,"type":"article-journal","abstract":"Standard fear extinction relies on the ventromedial prefrontal cortex (vmPFC) to form a new memory given the omission of threat. Using functional magnetic resonance imaging (fMRI) in humans, we investigated whether replacing threat with novel neutral outcomes (instead of just omitting threat) facilitates extinction by engaging the vmPFC more effectively than standard extinction. Computational modeling of associability (indexing surprise strength and dynamically modulating learning rates) characterized skin conductance responses (SCR) and vmPFC activity during novelty-facilitated but not standard extinction. Subjects who showed faster within-session updating of associability during novelty-facilitated extinction also expressed better extinction retention the next day, as expressed through SCRs. Finally, separable patterns of connectivity between the amygdala and ventral versus dorsal mPFC characterized retrieval of novelty-facilitated versus standard extinction memories, respectively. These results indicate that replacing threat with novel outcomes stimulates vmPFC involvement on extinction trials, leading to a more durable long-term extinction memory.SIGNIFICANCE STATEMENTPsychiatric disorders characterized be excessive fear are a major public health concern. Popular clinical treatments, such as exposure therapy, are informed by principles of Pavlovian extinction. Thus, there is motivation to optimize extinction strategies in the laboratory so as to ultimately develop more effective clinical treatments. Here, we used functional neuroimaging in humans and found that replacing (rather than just omitting) expected aversive events with novel and neutral outcomes engages the ventromedial prefrontal cortex during extinction learning. Enhanced extinction also diminished activity in threat-related networks (e.g., the insula, thalamus) during immediate extinction and a 24-hour extinction retention test. This is new evidence for how behavioral protocols designed to enhance extinction affects neurocircuitry underlying the learning and retention of extinction memories.","container-title":"The Journal of Neuroscience","DOI":"10.1523/JNEUROSCI.2713-18.2019","ISSN":"0270-6474","note":"Citation Key: Dunsmoor2019","page":"2713-18","title":"Role of human ventromedial prefrontal cortex in learning and recall of enhanced extinction","author":[{"family":"Dunsmoor","given":"Joseph E."},{"family":"Kroes","given":"Marijn C.W."},{"family":"Li","given":"Jian"},{"family":"Daw","given":"Nathaniel D."},{"family":"Simpson","given":"Helen B."},{"family":"Phelps","given":"Elizabeth A."}],"issued":{"date-parts":[["2019"]]}}},{"id":776,"uris":["http://zotero.org/users/7734491/items/JHSUHGYM"],"uri":["http://zotero.org/users/7734491/items/JHSUHGYM"],"itemData":{"id":776,"type":"article-journal","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container-title":"Proceedings of the National Academy of Sciences","DOI":"10.1073/pnas.1303061110","ISSN":"0027-8424","issue":"26","note":"PMID: 23754384\nCitation Key: Haaker2013\nISBN: 1091-6490 (Electronic)\\r0027-8424 (Linking)","page":"E2428-E2436","title":"Single dose of L-dopa makes extinction memories context-independent and prevents the return of fear","volume":"110","author":[{"family":"Haaker","given":"J."},{"family":"Gaburro","given":"S."},{"family":"Sah","given":"A."},{"family":"Gartmann","given":"N."},{"family":"Lonsdorf","given":"T. B."},{"family":"Meier","given":"K."},{"family":"Singewald","given":"N."},{"family":"Pape","given":"H.-C."},{"family":"Morellini","given":"F."},{"family":"Kalisch","given":"R."}],"issued":{"date-parts":[["2013"]]}}},{"id":1838,"uris":["http://zotero.org/users/7734491/items/LC49G8NP"],"uri":["http://zotero.org/users/7734491/items/LC49G8NP"],"itemData":{"id":1838,"type":"article-journal","abstract":"The authors recently showed that extinction of auditory fear conditioning leads to potentiation of tone-evoked activity of neurons in the infralimbic (IL) subregion of the medial prefrontal cortex, suggesting that IL inhibits fear after extinction (M. R. Milad, &amp; G. J. Quirk, 2002). In support of this finding, pairing conditioned tones with brief (300-ms) electrical stimulation of IL reduces conditioned freezing. The present study showed that IL stimulation inhibits freezing if given 0.1 s after tone onset (the latency of tone-evoked responses) but has no effect if given either 1 s before or 1 s after tone onset. This suggests that IL gates the response of downstream structures such as the amygdala to fear stimuli.","container-title":"Behavioral Neuroscience","DOI":"10.1037/0735-7044.118.2.389","ISSN":"0735-7044","issue":"2","journalAbbreviation":"Behav Neurosci","language":"eng","note":"PMID: 15113265","page":"389-394","source":"PubMed","title":"Electrical stimulation of medial prefrontal cortex reduces conditioned fear in a temporally specific manner","volume":"118","author":[{"family":"Milad","given":"M. R."},{"family":"Vidal-Gonzalez","given":"I."},{"family":"Quirk","given":"G. J."}],"issued":{"date-parts":[["2004",4]]}}},{"id":1032,"uris":["http://zotero.org/users/7734491/items/VYSEP7KF"],"uri":["http://zotero.org/users/7734491/items/VYSEP7KF"],"itemData":{"id":1032,"type":"article-journal","abstract":"BACKGROUND\nAnimal fear conditioning studies have illuminated neuronal mechanisms of learned associations between sensory stimuli and fear responses. In rats, brief electrical stimulation of the infralimbic cortex has been shown to reduce conditioned freezing during recall of extinction memory. Here, we translated this finding to humans with magnetic resonance imaging–navigated transcranial magnetic stimulation (TMS). \n\nMETHODS\nSubjects (N = 28) were aversively conditioned to two different cues (day 1). During extinction learning (day 2), TMS was paired with one of the conditioned cues but not the other. TMS parameters were similar to those used in rat infralimbic cortex: brief pulse trains (300 ms at 20 Hz) starting 100 ms after cue onset, total of four trains (28 TMS pulses). TMS was applied to one of two targets in the left frontal cortex, one functionally connected (target 1) and the other unconnected (target 2, control) with a human homologue of infralimbic cortex in the ventromedial prefrontal cortex. Skin conductance responses were used as an index of conditioned fear. \n\nRESULTS\nDuring extinction recall (day 3), the cue paired with TMS to target 1 showed significantly reduced skin conductance responses, whereas TMS to target 2 had no effect. Further, we built group-level maps that weighted TMS-induced electric fields and diffusion magnetic resonance imaging connectivity estimates with fear level. These maps revealed distinct cortical regions and large-scale networks associated with reduced versus increased fear. \n\nCONCLUSIONS\nThe results showed that spatiotemporally focused TMS may enhance extinction learning and/or consolidation of extinction memory and suggested novel cortical areas and large-scale networks for targeting in future studies.","container-title":"Biological Psychiatry","DOI":"10.1016/J.BIOPSYCH.2017.10.022","ISSN":"0006-3223","issue":"2","note":"publisher: Elsevier\nCitation Key: Raij2018","page":"129-137","title":"Prefrontal Cortex Stimulation Enhances Fear Extinction Memory in Humans","volume":"84","author":[{"family":"Raij","given":"Tommi"},{"family":"Nummenmaa","given":"Aapo"},{"family":"Marin","given":"Marie-France"},{"family":"Porter","given":"Daria"},{"family":"Furtak","given":"Sharon"},{"family":"Setsompop","given":"Kawin"},{"family":"Milad","given":"Mohammed R."}],"issued":{"date-parts":[["2018",7,15]]}}}],"schema":"https://github.com/citation-style-language/schema/raw/master/csl-citation.json"} </w:instrText>
      </w:r>
      <w:r w:rsidR="00CF1164">
        <w:rPr>
          <w:rFonts w:ascii="Arial" w:eastAsia="Arial" w:hAnsi="Arial" w:cs="Arial"/>
        </w:rPr>
        <w:fldChar w:fldCharType="separate"/>
      </w:r>
      <w:r w:rsidR="00CF1164" w:rsidRPr="00CF1164">
        <w:rPr>
          <w:rFonts w:ascii="Arial" w:hAnsi="Arial" w:cs="Arial"/>
        </w:rPr>
        <w:t>(Do-Monte et al., 2015; Dunsmoor et al., 2019; Haaker et al., 2013; Milad et al., 2004; Raij et al., 2018)</w:t>
      </w:r>
      <w:r w:rsidR="00CF1164">
        <w:rPr>
          <w:rFonts w:ascii="Arial" w:eastAsia="Arial" w:hAnsi="Arial" w:cs="Arial"/>
        </w:rPr>
        <w:fldChar w:fldCharType="end"/>
      </w:r>
      <w:r w:rsidR="004C7105">
        <w:rPr>
          <w:rFonts w:ascii="Arial" w:eastAsia="Arial" w:hAnsi="Arial" w:cs="Arial"/>
        </w:rPr>
        <w:t>. T</w:t>
      </w:r>
      <w:r w:rsidR="0089654E">
        <w:rPr>
          <w:rFonts w:ascii="Arial" w:eastAsia="Arial" w:hAnsi="Arial" w:cs="Arial"/>
        </w:rPr>
        <w:t xml:space="preserve">he inability to form an initial memory trace of extinction learning in the vmPFC, to be retrieved at a later time, may </w:t>
      </w:r>
      <w:r w:rsidR="00D36265">
        <w:rPr>
          <w:rFonts w:ascii="Arial" w:eastAsia="Arial" w:hAnsi="Arial" w:cs="Arial"/>
        </w:rPr>
        <w:t xml:space="preserve">therefore </w:t>
      </w:r>
      <w:r w:rsidR="0089654E">
        <w:rPr>
          <w:rFonts w:ascii="Arial" w:eastAsia="Arial" w:hAnsi="Arial" w:cs="Arial"/>
        </w:rPr>
        <w:t xml:space="preserve">be a critical factor in </w:t>
      </w:r>
      <w:r w:rsidR="00B06370">
        <w:rPr>
          <w:rFonts w:ascii="Arial" w:eastAsia="Arial" w:hAnsi="Arial" w:cs="Arial"/>
        </w:rPr>
        <w:t xml:space="preserve">extinction </w:t>
      </w:r>
      <w:r w:rsidR="0089654E">
        <w:rPr>
          <w:rFonts w:ascii="Arial" w:eastAsia="Arial" w:hAnsi="Arial" w:cs="Arial"/>
        </w:rPr>
        <w:t xml:space="preserve">retrieval </w:t>
      </w:r>
      <w:r w:rsidR="00B06370">
        <w:rPr>
          <w:rFonts w:ascii="Arial" w:eastAsia="Arial" w:hAnsi="Arial" w:cs="Arial"/>
        </w:rPr>
        <w:t>deficit</w:t>
      </w:r>
      <w:r w:rsidR="0089654E">
        <w:rPr>
          <w:rFonts w:ascii="Arial" w:eastAsia="Arial" w:hAnsi="Arial" w:cs="Arial"/>
        </w:rPr>
        <w:t>s</w:t>
      </w:r>
      <w:r w:rsidR="00B06370">
        <w:rPr>
          <w:rFonts w:ascii="Arial" w:eastAsia="Arial" w:hAnsi="Arial" w:cs="Arial"/>
        </w:rPr>
        <w:t xml:space="preserve"> observed in PTSD</w:t>
      </w:r>
      <w:r w:rsidR="00355839">
        <w:rPr>
          <w:rFonts w:ascii="Arial" w:eastAsia="Arial" w:hAnsi="Arial" w:cs="Arial"/>
        </w:rPr>
        <w:t xml:space="preserve"> </w:t>
      </w:r>
      <w:r w:rsidR="00355839">
        <w:rPr>
          <w:rFonts w:ascii="Arial" w:eastAsia="Arial" w:hAnsi="Arial" w:cs="Arial"/>
        </w:rPr>
        <w:fldChar w:fldCharType="begin"/>
      </w:r>
      <w:r w:rsidR="00355839">
        <w:rPr>
          <w:rFonts w:ascii="Arial" w:eastAsia="Arial" w:hAnsi="Arial" w:cs="Arial"/>
        </w:rPr>
        <w:instrText xml:space="preserve"> ADDIN ZOTERO_ITEM CSL_CITATION {"citationID":"ynvrOmfz","properties":{"formattedCitation":"(Lissek and van Meurs, 2015; Pitman et al., 2012)","plainCitation":"(Lissek and van Meurs, 2015; Pitman et al., 20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volume":"13","author":[{"family":"Pitman","given":"Roger K."},{"family":"Rasmusson","given":"Ann M."},{"family":"Koenen","given":"Karestan C."},{"family":"Shin","given":"Lisa M."},{"family":"Orr","given":"Scott P."},{"family":"Gilbertson","given":"Mark W."},{"family":"Milad","given":"Mohammed R."},{"family":"Liberzon","given":"Israel"}],"issued":{"date-parts":[["2012",11,10]]}}}],"schema":"https://github.com/citation-style-language/schema/raw/master/csl-citation.json"} </w:instrText>
      </w:r>
      <w:r w:rsidR="00355839">
        <w:rPr>
          <w:rFonts w:ascii="Arial" w:eastAsia="Arial" w:hAnsi="Arial" w:cs="Arial"/>
        </w:rPr>
        <w:fldChar w:fldCharType="separate"/>
      </w:r>
      <w:r w:rsidR="00355839" w:rsidRPr="00355839">
        <w:rPr>
          <w:rFonts w:ascii="Arial" w:hAnsi="Arial" w:cs="Arial"/>
        </w:rPr>
        <w:t>(Lissek and van Meurs, 2015; Pitman et al., 2012)</w:t>
      </w:r>
      <w:r w:rsidR="00355839">
        <w:rPr>
          <w:rFonts w:ascii="Arial" w:eastAsia="Arial" w:hAnsi="Arial" w:cs="Arial"/>
        </w:rPr>
        <w:fldChar w:fldCharType="end"/>
      </w:r>
      <w:r w:rsidR="00B06370">
        <w:rPr>
          <w:rFonts w:ascii="Arial" w:eastAsia="Arial" w:hAnsi="Arial" w:cs="Arial"/>
        </w:rPr>
        <w:t xml:space="preserve">. </w:t>
      </w:r>
      <w:r w:rsidR="005A5959">
        <w:rPr>
          <w:rFonts w:ascii="Arial" w:eastAsia="Arial" w:hAnsi="Arial" w:cs="Arial"/>
        </w:rPr>
        <w:t>Likewise, t</w:t>
      </w:r>
      <w:r w:rsidR="00B06370">
        <w:rPr>
          <w:rFonts w:ascii="Arial" w:eastAsia="Arial" w:hAnsi="Arial" w:cs="Arial"/>
        </w:rPr>
        <w:t xml:space="preserve">he misallocation of extinction-specific memories to the dACC, rather than the vmPFC, may bias the retrieval and expression of fear associations following extinction, </w:t>
      </w:r>
      <w:r w:rsidR="005A5959">
        <w:rPr>
          <w:rFonts w:ascii="Arial" w:eastAsia="Arial" w:hAnsi="Arial" w:cs="Arial"/>
        </w:rPr>
        <w:t xml:space="preserve">further </w:t>
      </w:r>
      <w:r w:rsidR="00B06370">
        <w:rPr>
          <w:rFonts w:ascii="Arial" w:eastAsia="Arial" w:hAnsi="Arial" w:cs="Arial"/>
        </w:rPr>
        <w:t>contributing to fear relapse.</w:t>
      </w:r>
      <w:r w:rsidR="00D36265">
        <w:rPr>
          <w:rFonts w:ascii="Arial" w:eastAsia="Arial" w:hAnsi="Arial" w:cs="Arial"/>
        </w:rPr>
        <w:t xml:space="preserve"> These provide potential targets to strengthen extinction memory for clinical purposes.</w:t>
      </w:r>
    </w:p>
    <w:p w14:paraId="038EBB73" w14:textId="11CBC328" w:rsidR="000F625B" w:rsidRDefault="00B06370">
      <w:pPr>
        <w:spacing w:line="480" w:lineRule="auto"/>
        <w:ind w:firstLine="720"/>
        <w:jc w:val="both"/>
        <w:rPr>
          <w:rFonts w:ascii="Arial" w:eastAsia="Arial" w:hAnsi="Arial" w:cs="Arial"/>
        </w:rPr>
      </w:pPr>
      <w:commentRangeStart w:id="2"/>
      <w:r>
        <w:rPr>
          <w:rFonts w:ascii="Arial" w:eastAsia="Arial" w:hAnsi="Arial" w:cs="Arial"/>
        </w:rPr>
        <w:t xml:space="preserve">We also found </w:t>
      </w:r>
      <w:r w:rsidR="005A5959">
        <w:rPr>
          <w:rFonts w:ascii="Arial" w:eastAsia="Arial" w:hAnsi="Arial" w:cs="Arial"/>
        </w:rPr>
        <w:t xml:space="preserve">divided organization </w:t>
      </w:r>
      <w:commentRangeEnd w:id="2"/>
      <w:r w:rsidR="00A95E30">
        <w:rPr>
          <w:rStyle w:val="CommentReference"/>
        </w:rPr>
        <w:commentReference w:id="2"/>
      </w:r>
      <w:r>
        <w:rPr>
          <w:rFonts w:ascii="Arial" w:eastAsia="Arial" w:hAnsi="Arial" w:cs="Arial"/>
        </w:rPr>
        <w:t xml:space="preserve">of </w:t>
      </w:r>
      <w:r w:rsidR="005A5959">
        <w:rPr>
          <w:rFonts w:ascii="Arial" w:eastAsia="Arial" w:hAnsi="Arial" w:cs="Arial"/>
        </w:rPr>
        <w:t>fear and extinction memor</w:t>
      </w:r>
      <w:r w:rsidR="003D10DA">
        <w:rPr>
          <w:rFonts w:ascii="Arial" w:eastAsia="Arial" w:hAnsi="Arial" w:cs="Arial"/>
        </w:rPr>
        <w:t>ies</w:t>
      </w:r>
      <w:r w:rsidR="005A5959">
        <w:rPr>
          <w:rFonts w:ascii="Arial" w:eastAsia="Arial" w:hAnsi="Arial" w:cs="Arial"/>
        </w:rPr>
        <w:t xml:space="preserve"> a</w:t>
      </w:r>
      <w:r>
        <w:rPr>
          <w:rFonts w:ascii="Arial" w:eastAsia="Arial" w:hAnsi="Arial" w:cs="Arial"/>
        </w:rPr>
        <w:t xml:space="preserve">long the long axis of the hippocampus. </w:t>
      </w:r>
      <w:r w:rsidR="005A5959">
        <w:rPr>
          <w:rFonts w:ascii="Arial" w:eastAsia="Arial" w:hAnsi="Arial" w:cs="Arial"/>
        </w:rPr>
        <w:t xml:space="preserve">Interestingly, neural reinstatement in the hippocampus was sensitive to the temporal context of encoding (fear versus extinction) rather than the valence of the CS (CS+ versus CS-). This division of contextual specificity aligns with the </w:t>
      </w:r>
      <w:r w:rsidR="00A95E30">
        <w:rPr>
          <w:rFonts w:ascii="Arial" w:eastAsia="Arial" w:hAnsi="Arial" w:cs="Arial"/>
        </w:rPr>
        <w:t xml:space="preserve">general </w:t>
      </w:r>
      <w:r w:rsidR="005A5959">
        <w:rPr>
          <w:rFonts w:ascii="Arial" w:eastAsia="Arial" w:hAnsi="Arial" w:cs="Arial"/>
        </w:rPr>
        <w:t xml:space="preserve">role of the hippocampus </w:t>
      </w:r>
      <w:r w:rsidR="00A95E30">
        <w:rPr>
          <w:rFonts w:ascii="Arial" w:eastAsia="Arial" w:hAnsi="Arial" w:cs="Arial"/>
        </w:rPr>
        <w:t xml:space="preserve">in forming contextual representation in associative learning </w:t>
      </w:r>
      <w:r w:rsidR="00403B7B">
        <w:rPr>
          <w:rFonts w:ascii="Arial" w:eastAsia="Arial" w:hAnsi="Arial" w:cs="Arial"/>
        </w:rPr>
        <w:fldChar w:fldCharType="begin"/>
      </w:r>
      <w:r w:rsidR="00403B7B">
        <w:rPr>
          <w:rFonts w:ascii="Arial" w:eastAsia="Arial" w:hAnsi="Arial" w:cs="Arial"/>
        </w:rPr>
        <w:instrText xml:space="preserve"> ADDIN ZOTERO_ITEM CSL_CITATION {"citationID":"wjWFguoq","properties":{"formattedCitation":"(O\\uc0\\u8217{}Reilly and Rudy, 2001)","plainCitation":"(O’Reilly and Rudy, 2001)","noteIndex":0},"citationItems":[{"id":1740,"uris":["http://zotero.org/users/7734491/items/2YK57HWM"],"uri":["http://zotero.org/users/7734491/items/2YK57HWM"],"itemData":{"id":1740,"type":"article-journal","abstract":"The authors present a theoretical framework for understanding the roles of the hippocampus and neocortex in learning and memory. This framework incorporates a theme found in many theories of hippocampal function: that the hippocampus is responsible for developing conjunctive representations binding together stimulus elements into a unitary representation that can later be recalled from partial input cues. This idea is contradicted by the fact that hippocampally lesioned rats can learn nonlinear discrimination problems that require conjunctive representations. The authors' framework accommodates this finding by establishing a principled division of labor, where the cortex is responsible for slow learning that integrates over multiple experiences to extract generalities whereas the hippocampus performs rapid learning of the arbitrary contents of individual experiences. This framework suggests that tasks involving rapid, incidental conjunctive learning are better tests of hippocampal function. The authors implement this framework in a computational neural network model and show that it can account for a wide range of data in animal learning. (PsycINFO Database Record (c) 2016 APA, all rights reserved)","container-title":"Psychological Review","DOI":"10.1037/0033-295X.108.2.311","ISSN":"1939-1471(Electronic),0033-295X(Print)","issue":"2","note":"publisher-place: US\npublisher: American Psychological Association","page":"311-345","source":"APA PsycNET","title":"Conjunctive representations in learning and memory: Principles of cortical and hippocampal function","title-short":"Conjunctive representations in learning and memory","volume":"108","author":[{"family":"O'Reilly","given":"Randall C."},{"family":"Rudy","given":"Jerry W."}],"issued":{"date-parts":[["2001"]]}}}],"schema":"https://github.com/citation-style-language/schema/raw/master/csl-citation.json"} </w:instrText>
      </w:r>
      <w:r w:rsidR="00403B7B">
        <w:rPr>
          <w:rFonts w:ascii="Arial" w:eastAsia="Arial" w:hAnsi="Arial" w:cs="Arial"/>
        </w:rPr>
        <w:fldChar w:fldCharType="separate"/>
      </w:r>
      <w:r w:rsidR="00403B7B" w:rsidRPr="00403B7B">
        <w:rPr>
          <w:rFonts w:ascii="Arial" w:hAnsi="Arial" w:cs="Arial"/>
          <w:szCs w:val="24"/>
        </w:rPr>
        <w:t>(O’Reilly and Rudy, 2001)</w:t>
      </w:r>
      <w:r w:rsidR="00403B7B">
        <w:rPr>
          <w:rFonts w:ascii="Arial" w:eastAsia="Arial" w:hAnsi="Arial" w:cs="Arial"/>
        </w:rPr>
        <w:fldChar w:fldCharType="end"/>
      </w:r>
      <w:r w:rsidR="00403B7B">
        <w:rPr>
          <w:rFonts w:ascii="Arial" w:eastAsia="Arial" w:hAnsi="Arial" w:cs="Arial"/>
        </w:rPr>
        <w:t xml:space="preserve"> </w:t>
      </w:r>
      <w:r w:rsidR="005A5959">
        <w:rPr>
          <w:rFonts w:ascii="Arial" w:eastAsia="Arial" w:hAnsi="Arial" w:cs="Arial"/>
        </w:rPr>
        <w:t xml:space="preserve">and </w:t>
      </w:r>
      <w:r w:rsidR="00A95E30">
        <w:rPr>
          <w:rFonts w:ascii="Arial" w:eastAsia="Arial" w:hAnsi="Arial" w:cs="Arial"/>
        </w:rPr>
        <w:t>exerting contextual control</w:t>
      </w:r>
      <w:r w:rsidR="005A5959">
        <w:rPr>
          <w:rFonts w:ascii="Arial" w:eastAsia="Arial" w:hAnsi="Arial" w:cs="Arial"/>
        </w:rPr>
        <w:t xml:space="preserve"> </w:t>
      </w:r>
      <w:r w:rsidR="00A95E30">
        <w:rPr>
          <w:rFonts w:ascii="Arial" w:eastAsia="Arial" w:hAnsi="Arial" w:cs="Arial"/>
        </w:rPr>
        <w:t>of</w:t>
      </w:r>
      <w:r w:rsidR="005A5959">
        <w:rPr>
          <w:rFonts w:ascii="Arial" w:eastAsia="Arial" w:hAnsi="Arial" w:cs="Arial"/>
        </w:rPr>
        <w:t xml:space="preserve"> extinction retrieval through connections with the mPFC </w:t>
      </w:r>
      <w:r w:rsidR="00403B7B">
        <w:rPr>
          <w:rFonts w:ascii="Arial" w:eastAsia="Arial" w:hAnsi="Arial" w:cs="Arial"/>
        </w:rPr>
        <w:fldChar w:fldCharType="begin"/>
      </w:r>
      <w:r w:rsidR="00403B7B">
        <w:rPr>
          <w:rFonts w:ascii="Arial" w:eastAsia="Arial" w:hAnsi="Arial" w:cs="Arial"/>
        </w:rPr>
        <w:instrText xml:space="preserve"> ADDIN ZOTERO_ITEM CSL_CITATION {"citationID":"n8hKS5j9","properties":{"formattedCitation":"(Bouton et al., 2020)","plainCitation":"(Bouton et al., 2020)","noteIndex":0},"citationItems":[{"id":1742,"uris":["http://zotero.org/users/7734491/items/SBLYKVCG"],"uri":["http://zotero.org/users/7734491/items/SBLYKVCG"],"itemData":{"id":1742,"type":"article-journal","abstract":"Download figureDownload PowerPoint","container-title":"Physiological Reviews","DOI":"10.1152/physrev.00016.2020","ISSN":"0031-9333","issue":"2","note":"publisher: American Physiological Society","page":"611-681","source":"journals-physiology-org.ezproxy.lib.utexas.edu (Atypon)","title":"Behavioral and neurobiological mechanisms of pavlovian and instrumental extinction learning","volume":"101","author":[{"family":"Bouton","given":"Mark E."},{"family":"Maren","given":"Stephen"},{"family":"McNally","given":"Gavan P."}],"issued":{"date-parts":[["2020",9,24]]}}}],"schema":"https://github.com/citation-style-language/schema/raw/master/csl-citation.json"} </w:instrText>
      </w:r>
      <w:r w:rsidR="00403B7B">
        <w:rPr>
          <w:rFonts w:ascii="Arial" w:eastAsia="Arial" w:hAnsi="Arial" w:cs="Arial"/>
        </w:rPr>
        <w:fldChar w:fldCharType="separate"/>
      </w:r>
      <w:r w:rsidR="00403B7B" w:rsidRPr="00403B7B">
        <w:rPr>
          <w:rFonts w:ascii="Arial" w:hAnsi="Arial" w:cs="Arial"/>
        </w:rPr>
        <w:t>(Bouton et al., 2020)</w:t>
      </w:r>
      <w:r w:rsidR="00403B7B">
        <w:rPr>
          <w:rFonts w:ascii="Arial" w:eastAsia="Arial" w:hAnsi="Arial" w:cs="Arial"/>
        </w:rPr>
        <w:fldChar w:fldCharType="end"/>
      </w:r>
      <w:r w:rsidR="005A5959">
        <w:rPr>
          <w:rFonts w:ascii="Arial" w:eastAsia="Arial" w:hAnsi="Arial" w:cs="Arial"/>
        </w:rPr>
        <w:t>.</w:t>
      </w:r>
      <w:r w:rsidR="00A95E30">
        <w:rPr>
          <w:rFonts w:ascii="Arial" w:eastAsia="Arial" w:hAnsi="Arial" w:cs="Arial"/>
        </w:rPr>
        <w:t xml:space="preserve"> The hippocampus maintains competing representations of fear and extinction memory </w:t>
      </w:r>
      <w:r w:rsidR="00A95E30">
        <w:rPr>
          <w:rFonts w:ascii="Arial" w:eastAsia="Arial" w:hAnsi="Arial" w:cs="Arial"/>
        </w:rPr>
        <w:lastRenderedPageBreak/>
        <w:t xml:space="preserve">in distinct neural populations in the dentate gyrus </w:t>
      </w:r>
      <w:r w:rsidR="00403B7B">
        <w:rPr>
          <w:rFonts w:ascii="Arial" w:eastAsia="Arial" w:hAnsi="Arial" w:cs="Arial"/>
        </w:rPr>
        <w:fldChar w:fldCharType="begin"/>
      </w:r>
      <w:r w:rsidR="00403B7B">
        <w:rPr>
          <w:rFonts w:ascii="Arial" w:eastAsia="Arial" w:hAnsi="Arial" w:cs="Arial"/>
        </w:rPr>
        <w:instrText xml:space="preserve"> ADDIN ZOTERO_ITEM CSL_CITATION {"citationID":"ZtSiSGLb","properties":{"formattedCitation":"(Lacagnina et al., 2019)","plainCitation":"(Lacagnina et al., 2019)","noteIndex":0},"citationItems":[{"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volume":"22","author":[{"family":"Lacagnina","given":"Anthony F."},{"family":"Brockway","given":"Emma T."},{"family":"Crovetti","given":"Chelsea R."},{"family":"Shue","given":"Francis"},{"family":"McCarty","given":"Meredith J."},{"family":"Sattler","given":"Kevin P."},{"family":"Lim","given":"Sean C."},{"family":"Santos","given":"Sofia Leal"},{"family":"Denny","given":"Christine A."},{"family":"Drew","given":"Michael R."}],"issued":{"date-parts":[["2019",5,1]]}}}],"schema":"https://github.com/citation-style-language/schema/raw/master/csl-citation.json"} </w:instrText>
      </w:r>
      <w:r w:rsidR="00403B7B">
        <w:rPr>
          <w:rFonts w:ascii="Arial" w:eastAsia="Arial" w:hAnsi="Arial" w:cs="Arial"/>
        </w:rPr>
        <w:fldChar w:fldCharType="separate"/>
      </w:r>
      <w:r w:rsidR="00403B7B" w:rsidRPr="00403B7B">
        <w:rPr>
          <w:rFonts w:ascii="Arial" w:hAnsi="Arial" w:cs="Arial"/>
        </w:rPr>
        <w:t>(Lacagnina et al., 2019)</w:t>
      </w:r>
      <w:r w:rsidR="00403B7B">
        <w:rPr>
          <w:rFonts w:ascii="Arial" w:eastAsia="Arial" w:hAnsi="Arial" w:cs="Arial"/>
        </w:rPr>
        <w:fldChar w:fldCharType="end"/>
      </w:r>
      <w:r w:rsidR="00403B7B">
        <w:rPr>
          <w:rFonts w:ascii="Arial" w:eastAsia="Arial" w:hAnsi="Arial" w:cs="Arial"/>
        </w:rPr>
        <w:t xml:space="preserve">. </w:t>
      </w:r>
      <w:r w:rsidR="009A5F59">
        <w:rPr>
          <w:rFonts w:ascii="Arial" w:eastAsia="Arial" w:hAnsi="Arial" w:cs="Arial"/>
        </w:rPr>
        <w:t>Whether there is a division in dorsal and ventral regions in the representation of fear versus extinction memory is less clear.</w:t>
      </w:r>
      <w:r w:rsidR="00F94E63">
        <w:rPr>
          <w:rFonts w:ascii="Arial" w:eastAsia="Arial" w:hAnsi="Arial" w:cs="Arial"/>
        </w:rPr>
        <w:t xml:space="preserve"> This organization is likely determined by dissociable connectivity with subregions of the mPFC</w:t>
      </w:r>
      <w:r w:rsidR="00526CFB">
        <w:rPr>
          <w:rFonts w:ascii="Arial" w:eastAsia="Arial" w:hAnsi="Arial" w:cs="Arial"/>
        </w:rPr>
        <w:t xml:space="preserve"> </w:t>
      </w:r>
      <w:r w:rsidR="00526CFB">
        <w:rPr>
          <w:rFonts w:ascii="Arial" w:eastAsia="Arial" w:hAnsi="Arial" w:cs="Arial"/>
        </w:rPr>
        <w:fldChar w:fldCharType="begin"/>
      </w:r>
      <w:r w:rsidR="00526CFB">
        <w:rPr>
          <w:rFonts w:ascii="Arial" w:eastAsia="Arial" w:hAnsi="Arial" w:cs="Arial"/>
        </w:rPr>
        <w:instrText xml:space="preserve"> ADDIN ZOTERO_ITEM CSL_CITATION {"citationID":"mcOzVSVh","properties":{"formattedCitation":"(Bast et al., 2003; Corcoran et al., 2005; Marek et al., 2018; Meyer et al., 2019; Qin et al., 2021; Sierra-Mercado et al., 2011; Twining et al., 2020; Ye et al., 2017)","plainCitation":"(Bast et al., 2003; Corcoran et al., 2005; Marek et al., 2018; Meyer et al., 2019; Qin et al., 2021; Sierra-Mercado et al., 2011; Twining et al., 2020; Ye et al., 2017)","noteIndex":0},"citationItems":[{"id":1556,"uris":["http://zotero.org/users/7734491/items/N5SJ2Y6V"],"uri":["http://zotero.org/users/7734491/items/N5SJ2Y6V"],"itemData":{"id":1556,"type":"article-journal","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container-title":"Hippocampus","DOI":"10.1002/hipo.10115","ISSN":"10509631","issue":"6","note":"PMID: 12962312","page":"657-675","title":"Dorsal hippocampus and classical fear conditioning to tone and context in rats: Effects of local NMDA-receptor blockade and stimulation","volume":"13","author":[{"family":"Bast","given":"Tobias"},{"family":"Zhang","given":"Wei Ning"},{"family":"Feldon","given":"Joram"}],"issued":{"date-parts":[["2003"]]}}},{"id":1559,"uris":["http://zotero.org/users/7734491/items/IWK4P3LU"],"uri":["http://zotero.org/users/7734491/items/IWK4P3LU"],"itemData":{"id":1559,"type":"article-journal","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container-title":"Journal of Neuroscience","DOI":"10.1523/JNEUROSCI.2246-05.2005","ISSN":"02706474","issue":"39","note":"PMID: 16192388\npublisher: Society for Neuroscience","page":"8978-8987","title":"Hippocampal inactivation disrupts the acquisition and contextual encoding of fear extinction","volume":"25","author":[{"family":"Corcoran","given":"Kevin A."},{"family":"Desmond","given":"Timothy J."},{"family":"Frey","given":"Kirk A."},{"family":"Maren","given":"Stephen"}],"issued":{"date-parts":[["2005",9,28]]}}},{"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issued":{"date-parts":[["2018"]]}}},{"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issued":{"date-parts":[["2019",12,2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volume":"31","author":[{"family":"Qin","given":"Cheng"},{"family":"Bian","given":"Xin-Lan"},{"family":"Wu","given":"Hai-Yin"},{"family":"Xian","given":"Jia-Yun"},{"family":"Cai","given":"Cheng-Yun"},{"family":"Lin","given":"Yu-Hui"},{"family":"Zhou","given":"Ying"},{"family":"Kou","given":"Xiao-Lin"},{"family":"Chang","given":"Lei"},{"family":"Luo","given":"Chun-Xia"},{"family":"Zhu","given":"Dong-Ya"}],"issued":{"date-parts":[["2021",2,5]]}}},{"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issued":{"date-parts":[["2011",1,20]]}}},{"id":1748,"uris":["http://zotero.org/users/7734491/items/LDLCK5SZ"],"uri":["http://zotero.org/users/7734491/items/LDLCK5SZ"],"itemData":{"id":1748,"type":"article-journal","container-title":"The Journal of Neuroscience","DOI":"10.1523/JNEUROSCI.1453-19.2020","ISSN":"0270-6474, 1529-2401","issue":"16","journalAbbreviation":"J. Neurosci.","language":"en","page":"3217-3230","source":"DOI.org (Crossref)","title":"Ventral Hippocampal Input to the Prelimbic Cortex Dissociates the Context from the Cue Association in Trace Fear Memory","volume":"40","author":[{"family":"Twining","given":"Robert C."},{"family":"Lepak","given":"Katie"},{"family":"Kirry","given":"Adam J."},{"family":"Gilmartin","given":"Marieke R."}],"issued":{"date-parts":[["2020",4,1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volume":"20","author":[{"family":"Ye","given":"Xiaojing"},{"family":"Kapeller-Libermann","given":"Dana"},{"family":"Travaglia","given":"Alessio"},{"family":"Inda","given":"M. Carmen"},{"family":"Alberini","given":"Cristina M."}],"issued":{"date-parts":[["2017",1]]}}}],"schema":"https://github.com/citation-style-language/schema/raw/master/csl-citation.json"} </w:instrText>
      </w:r>
      <w:r w:rsidR="00526CFB">
        <w:rPr>
          <w:rFonts w:ascii="Arial" w:eastAsia="Arial" w:hAnsi="Arial" w:cs="Arial"/>
        </w:rPr>
        <w:fldChar w:fldCharType="separate"/>
      </w:r>
      <w:r w:rsidR="00526CFB" w:rsidRPr="00526CFB">
        <w:rPr>
          <w:rFonts w:ascii="Arial" w:hAnsi="Arial" w:cs="Arial"/>
        </w:rPr>
        <w:t>(Bast et al., 2003; Corcoran et al., 2005; Marek et al., 2018; Meyer et al., 2019; Qin et al., 2021; Sierra-Mercado et al., 2011; Twining et al., 2020; Ye et al., 2017)</w:t>
      </w:r>
      <w:r w:rsidR="00526CFB">
        <w:rPr>
          <w:rFonts w:ascii="Arial" w:eastAsia="Arial" w:hAnsi="Arial" w:cs="Arial"/>
        </w:rPr>
        <w:fldChar w:fldCharType="end"/>
      </w:r>
      <w:r w:rsidR="00526CFB">
        <w:rPr>
          <w:rFonts w:ascii="Arial" w:eastAsia="Arial" w:hAnsi="Arial" w:cs="Arial"/>
        </w:rPr>
        <w:t>.</w:t>
      </w:r>
      <w:r w:rsidR="00F94E63">
        <w:rPr>
          <w:rFonts w:ascii="Arial" w:eastAsia="Arial" w:hAnsi="Arial" w:cs="Arial"/>
        </w:rPr>
        <w:t xml:space="preserve"> </w:t>
      </w:r>
      <w:r>
        <w:rPr>
          <w:rFonts w:ascii="Arial" w:eastAsia="Arial" w:hAnsi="Arial" w:cs="Arial"/>
        </w:rPr>
        <w:t xml:space="preserve">Our results suggest that the pHC is involved in the retrieval of fear memories, as both healthy adults and those with PTSS displayed selective reinstatement in the pHC for items encoded during fear conditioning. Additionally, </w:t>
      </w:r>
      <w:r w:rsidR="009A5F59">
        <w:rPr>
          <w:rFonts w:ascii="Arial" w:eastAsia="Arial" w:hAnsi="Arial" w:cs="Arial"/>
        </w:rPr>
        <w:t xml:space="preserve">neural </w:t>
      </w:r>
      <w:r>
        <w:rPr>
          <w:rFonts w:ascii="Arial" w:eastAsia="Arial" w:hAnsi="Arial" w:cs="Arial"/>
        </w:rPr>
        <w:t>reinstatement</w:t>
      </w:r>
      <w:r w:rsidR="009A5F59">
        <w:rPr>
          <w:rFonts w:ascii="Arial" w:eastAsia="Arial" w:hAnsi="Arial" w:cs="Arial"/>
        </w:rPr>
        <w:t xml:space="preserve"> in the pHC, as well as univariate activity at the time of retrieval, </w:t>
      </w:r>
      <w:r>
        <w:rPr>
          <w:rFonts w:ascii="Arial" w:eastAsia="Arial" w:hAnsi="Arial" w:cs="Arial"/>
        </w:rPr>
        <w:t xml:space="preserve">predicted a bias in mPFC reinstatement towards the dACC. </w:t>
      </w:r>
      <w:r w:rsidR="00F94E63">
        <w:rPr>
          <w:rFonts w:ascii="Arial" w:eastAsia="Arial" w:hAnsi="Arial" w:cs="Arial"/>
        </w:rPr>
        <w:t>The aHC, in contrast, showed selective reinstatement for items encoded in the extinction context.</w:t>
      </w:r>
      <w:r>
        <w:rPr>
          <w:rFonts w:ascii="Arial" w:eastAsia="Arial" w:hAnsi="Arial" w:cs="Arial"/>
        </w:rPr>
        <w:t xml:space="preserve"> </w:t>
      </w:r>
      <w:r w:rsidR="00F94E63">
        <w:rPr>
          <w:rFonts w:ascii="Arial" w:eastAsia="Arial" w:hAnsi="Arial" w:cs="Arial"/>
        </w:rPr>
        <w:t xml:space="preserve">However, further analysis showed that the </w:t>
      </w:r>
      <w:r>
        <w:rPr>
          <w:rFonts w:ascii="Arial" w:eastAsia="Arial" w:hAnsi="Arial" w:cs="Arial"/>
        </w:rPr>
        <w:t xml:space="preserve">aHC serves a dual role in </w:t>
      </w:r>
      <w:r w:rsidR="00F94E63">
        <w:rPr>
          <w:rFonts w:ascii="Arial" w:eastAsia="Arial" w:hAnsi="Arial" w:cs="Arial"/>
        </w:rPr>
        <w:t xml:space="preserve">retrieval of </w:t>
      </w:r>
      <w:r>
        <w:rPr>
          <w:rFonts w:ascii="Arial" w:eastAsia="Arial" w:hAnsi="Arial" w:cs="Arial"/>
        </w:rPr>
        <w:t>fear and extinction</w:t>
      </w:r>
      <w:r w:rsidR="00F94E63">
        <w:rPr>
          <w:rFonts w:ascii="Arial" w:eastAsia="Arial" w:hAnsi="Arial" w:cs="Arial"/>
        </w:rPr>
        <w:t xml:space="preserve"> memory</w:t>
      </w:r>
      <w:r>
        <w:rPr>
          <w:rFonts w:ascii="Arial" w:eastAsia="Arial" w:hAnsi="Arial" w:cs="Arial"/>
        </w:rPr>
        <w:t>. On one hand</w:t>
      </w:r>
      <w:r w:rsidR="009A5F59">
        <w:rPr>
          <w:rFonts w:ascii="Arial" w:eastAsia="Arial" w:hAnsi="Arial" w:cs="Arial"/>
        </w:rPr>
        <w:t>,</w:t>
      </w:r>
      <w:r>
        <w:rPr>
          <w:rFonts w:ascii="Arial" w:eastAsia="Arial" w:hAnsi="Arial" w:cs="Arial"/>
        </w:rPr>
        <w:t xml:space="preserve"> </w:t>
      </w:r>
      <w:r w:rsidR="009A5F59">
        <w:rPr>
          <w:rFonts w:ascii="Arial" w:eastAsia="Arial" w:hAnsi="Arial" w:cs="Arial"/>
        </w:rPr>
        <w:t xml:space="preserve">neural </w:t>
      </w:r>
      <w:r>
        <w:rPr>
          <w:rFonts w:ascii="Arial" w:eastAsia="Arial" w:hAnsi="Arial" w:cs="Arial"/>
        </w:rPr>
        <w:t xml:space="preserve">reinstatement in the aHC predicted </w:t>
      </w:r>
      <w:r w:rsidR="009A5F59">
        <w:rPr>
          <w:rFonts w:ascii="Arial" w:eastAsia="Arial" w:hAnsi="Arial" w:cs="Arial"/>
        </w:rPr>
        <w:t xml:space="preserve">neural </w:t>
      </w:r>
      <w:r>
        <w:rPr>
          <w:rFonts w:ascii="Arial" w:eastAsia="Arial" w:hAnsi="Arial" w:cs="Arial"/>
        </w:rPr>
        <w:t>reinstatement in the vmPFC</w:t>
      </w:r>
      <w:r w:rsidR="00F94E63">
        <w:rPr>
          <w:rFonts w:ascii="Arial" w:eastAsia="Arial" w:hAnsi="Arial" w:cs="Arial"/>
        </w:rPr>
        <w:t xml:space="preserve">, suggesting a network for extinction memory organization. </w:t>
      </w:r>
      <w:r>
        <w:rPr>
          <w:rFonts w:ascii="Arial" w:eastAsia="Arial" w:hAnsi="Arial" w:cs="Arial"/>
        </w:rPr>
        <w:t xml:space="preserve">On the other hand, univariate activity in the aHC </w:t>
      </w:r>
      <w:r w:rsidRPr="00F94E63">
        <w:rPr>
          <w:rFonts w:ascii="Arial" w:eastAsia="Arial" w:hAnsi="Arial" w:cs="Arial"/>
        </w:rPr>
        <w:t xml:space="preserve">at the time of memory retrieval </w:t>
      </w:r>
      <w:r>
        <w:rPr>
          <w:rFonts w:ascii="Arial" w:eastAsia="Arial" w:hAnsi="Arial" w:cs="Arial"/>
        </w:rPr>
        <w:t xml:space="preserve">predicted reinstatement </w:t>
      </w:r>
      <w:r w:rsidR="009A5F59">
        <w:rPr>
          <w:rFonts w:ascii="Arial" w:eastAsia="Arial" w:hAnsi="Arial" w:cs="Arial"/>
        </w:rPr>
        <w:t xml:space="preserve">in </w:t>
      </w:r>
      <w:r>
        <w:rPr>
          <w:rFonts w:ascii="Arial" w:eastAsia="Arial" w:hAnsi="Arial" w:cs="Arial"/>
        </w:rPr>
        <w:t>the dACC</w:t>
      </w:r>
      <w:r w:rsidR="00F94E63">
        <w:rPr>
          <w:rFonts w:ascii="Arial" w:eastAsia="Arial" w:hAnsi="Arial" w:cs="Arial"/>
        </w:rPr>
        <w:t>, consistent with a separate network that may facilitate retrieval of associative fear memories. T</w:t>
      </w:r>
      <w:r w:rsidR="009A5F59">
        <w:rPr>
          <w:rFonts w:ascii="Arial" w:eastAsia="Arial" w:hAnsi="Arial" w:cs="Arial"/>
        </w:rPr>
        <w:t xml:space="preserve">he </w:t>
      </w:r>
      <w:r>
        <w:rPr>
          <w:rFonts w:ascii="Arial" w:eastAsia="Arial" w:hAnsi="Arial" w:cs="Arial"/>
        </w:rPr>
        <w:t xml:space="preserve">aHC </w:t>
      </w:r>
      <w:r w:rsidR="00F94E63">
        <w:rPr>
          <w:rFonts w:ascii="Arial" w:eastAsia="Arial" w:hAnsi="Arial" w:cs="Arial"/>
        </w:rPr>
        <w:t xml:space="preserve">therefore appears well situated </w:t>
      </w:r>
      <w:r>
        <w:rPr>
          <w:rFonts w:ascii="Arial" w:eastAsia="Arial" w:hAnsi="Arial" w:cs="Arial"/>
        </w:rPr>
        <w:t>for integrating contextual information and gating retrieval of the fear or extinction memory through connections with the dACC or vmPFC, respectively.</w:t>
      </w:r>
      <w:r w:rsidR="009A5F59" w:rsidDel="009A5F59">
        <w:rPr>
          <w:rFonts w:ascii="Arial" w:eastAsia="Arial" w:hAnsi="Arial" w:cs="Arial"/>
        </w:rPr>
        <w:t xml:space="preserve"> </w:t>
      </w:r>
    </w:p>
    <w:p w14:paraId="15B9D890" w14:textId="4EDDD210" w:rsidR="000F625B" w:rsidRDefault="00B06370">
      <w:pPr>
        <w:spacing w:line="480" w:lineRule="auto"/>
        <w:ind w:firstLine="720"/>
        <w:jc w:val="both"/>
        <w:rPr>
          <w:rFonts w:ascii="Arial" w:eastAsia="Arial" w:hAnsi="Arial" w:cs="Arial"/>
        </w:rPr>
      </w:pPr>
      <w:r>
        <w:rPr>
          <w:rFonts w:ascii="Arial" w:eastAsia="Arial" w:hAnsi="Arial" w:cs="Arial"/>
        </w:rPr>
        <w:t>Given considerable evidence of reactivation of fear engrams in the rodent basolateral amygdala (</w:t>
      </w:r>
      <w:r w:rsidR="00F94E63">
        <w:rPr>
          <w:rFonts w:ascii="Arial" w:eastAsia="Arial" w:hAnsi="Arial" w:cs="Arial"/>
        </w:rPr>
        <w:t xml:space="preserve">e.g., </w:t>
      </w:r>
      <w:r w:rsidR="002F3D7F">
        <w:rPr>
          <w:rFonts w:ascii="Arial" w:eastAsia="Arial" w:hAnsi="Arial" w:cs="Arial"/>
        </w:rPr>
        <w:fldChar w:fldCharType="begin"/>
      </w:r>
      <w:r w:rsidR="002F3D7F">
        <w:rPr>
          <w:rFonts w:ascii="Arial" w:eastAsia="Arial" w:hAnsi="Arial" w:cs="Arial"/>
        </w:rPr>
        <w:instrText xml:space="preserve"> ADDIN ZOTERO_ITEM CSL_CITATION {"citationID":"rSZ9gg1f","properties":{"formattedCitation":"(Reijmers et al., 2007)","plainCitation":"(Reijmers et al., 2007)","noteIndex":0},"citationItems":[{"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volume":"317","author":[{"family":"Reijmers","given":"Leon G."},{"family":"Perkins","given":"Brian L."},{"family":"Matsuo","given":"Naoki"},{"family":"Mayford","given":"Mark"}],"issued":{"date-parts":[["2007",8,31]]}}}],"schema":"https://github.com/citation-style-language/schema/raw/master/csl-citation.json"} </w:instrText>
      </w:r>
      <w:r w:rsidR="002F3D7F">
        <w:rPr>
          <w:rFonts w:ascii="Arial" w:eastAsia="Arial" w:hAnsi="Arial" w:cs="Arial"/>
        </w:rPr>
        <w:fldChar w:fldCharType="separate"/>
      </w:r>
      <w:r w:rsidR="002F3D7F" w:rsidRPr="002F3D7F">
        <w:rPr>
          <w:rFonts w:ascii="Arial" w:hAnsi="Arial" w:cs="Arial"/>
        </w:rPr>
        <w:t>Reijmers et al., 2007</w:t>
      </w:r>
      <w:r w:rsidR="002F3D7F">
        <w:rPr>
          <w:rFonts w:ascii="Arial" w:eastAsia="Arial" w:hAnsi="Arial" w:cs="Arial"/>
        </w:rPr>
        <w:fldChar w:fldCharType="end"/>
      </w:r>
      <w:r>
        <w:rPr>
          <w:rFonts w:ascii="Arial" w:eastAsia="Arial" w:hAnsi="Arial" w:cs="Arial"/>
        </w:rPr>
        <w:t xml:space="preserve">), it is notable that we did not observe reinstatement in the human amygdala. One possibility is that participants were not under threat at retrieval, thereby limiting involvement of the amygdala for behavioral fear expression. However, </w:t>
      </w:r>
      <w:r w:rsidR="00F94E63">
        <w:rPr>
          <w:rFonts w:ascii="Arial" w:eastAsia="Arial" w:hAnsi="Arial" w:cs="Arial"/>
        </w:rPr>
        <w:t>the</w:t>
      </w:r>
      <w:r w:rsidR="004C7105">
        <w:rPr>
          <w:rFonts w:ascii="Arial" w:eastAsia="Arial" w:hAnsi="Arial" w:cs="Arial"/>
        </w:rPr>
        <w:t>re was a</w:t>
      </w:r>
      <w:r w:rsidR="00F94E63">
        <w:rPr>
          <w:rFonts w:ascii="Arial" w:eastAsia="Arial" w:hAnsi="Arial" w:cs="Arial"/>
        </w:rPr>
        <w:t xml:space="preserve"> general lack of amygdala involvement</w:t>
      </w:r>
      <w:r>
        <w:rPr>
          <w:rFonts w:ascii="Arial" w:eastAsia="Arial" w:hAnsi="Arial" w:cs="Arial"/>
        </w:rPr>
        <w:t xml:space="preserve"> </w:t>
      </w:r>
      <w:r w:rsidR="004C7105">
        <w:rPr>
          <w:rFonts w:ascii="Arial" w:eastAsia="Arial" w:hAnsi="Arial" w:cs="Arial"/>
        </w:rPr>
        <w:t xml:space="preserve">at encoding as well, </w:t>
      </w:r>
      <w:r>
        <w:rPr>
          <w:rFonts w:ascii="Arial" w:eastAsia="Arial" w:hAnsi="Arial" w:cs="Arial"/>
        </w:rPr>
        <w:t xml:space="preserve">consistent with meta-analyses of </w:t>
      </w:r>
      <w:r w:rsidR="00F94E63">
        <w:rPr>
          <w:rFonts w:ascii="Arial" w:eastAsia="Arial" w:hAnsi="Arial" w:cs="Arial"/>
        </w:rPr>
        <w:t xml:space="preserve">fMRI of human </w:t>
      </w:r>
      <w:r>
        <w:rPr>
          <w:rFonts w:ascii="Arial" w:eastAsia="Arial" w:hAnsi="Arial" w:cs="Arial"/>
        </w:rPr>
        <w:t xml:space="preserve">fear conditioning </w:t>
      </w:r>
      <w:r w:rsidR="00C5279B">
        <w:rPr>
          <w:rFonts w:ascii="Arial" w:eastAsia="Arial" w:hAnsi="Arial" w:cs="Arial"/>
        </w:rPr>
        <w:fldChar w:fldCharType="begin"/>
      </w:r>
      <w:r w:rsidR="00C5279B">
        <w:rPr>
          <w:rFonts w:ascii="Arial" w:eastAsia="Arial" w:hAnsi="Arial" w:cs="Arial"/>
        </w:rPr>
        <w:instrText xml:space="preserve"> ADDIN ZOTERO_ITEM CSL_CITATION {"citationID":"wFS4IHnw","properties":{"formattedCitation":"(Fullana et al., 2016, 2018, 2019)","plainCitation":"(Fullana et al., 2016, 2018, 2019)","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volume":"21","author":[{"family":"Fullana","given":"Miquel A."},{"family":"Harrison","given":"B. J."},{"family":"Soriano-Mas","given":"C."},{"family":"Vervliet","given":"B."},{"family":"Cardoner","given":"N."},{"family":"Àvila-Parcet","given":"A."},{"family":"Radua","given":"J."}],"issued":{"date-parts":[["2016"]]}}},{"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id":1324,"uris":["http://zotero.org/users/7734491/items/UFA9UA7B"],"uri":["http://zotero.org/users/7734491/items/UFA9UA7B"],"itemData":{"id":1324,"type":"article-journal","container-title":"Neuroscience and Biobehavioral Reviews","DOI":"10.1016/j.neubiorev.2018.06.003","ISSN":"18737528","note":"publisher: Elsevier Ltd\nCitation Key: Fullana2019","page":"430-431","title":"Amygdala where art thou?","volume":"102","author":[{"family":"Fullana","given":"Miquel A."},{"family":"Albajes-Eizagirre","given":"Anton"},{"family":"Soriano-Mas","given":"Carles"},{"family":"Vervliet","given":"Bram"},{"family":"Cardoner","given":"Narcís"},{"family":"Benet","given":"Olívia"},{"family":"Radua","given":"Joaquim"},{"family":"Harrison","given":"Ben J."}],"issued":{"date-parts":[["2019",7,1]]}}}],"schema":"https://github.com/citation-style-language/schema/raw/master/csl-citation.json"} </w:instrText>
      </w:r>
      <w:r w:rsidR="00C5279B">
        <w:rPr>
          <w:rFonts w:ascii="Arial" w:eastAsia="Arial" w:hAnsi="Arial" w:cs="Arial"/>
        </w:rPr>
        <w:fldChar w:fldCharType="separate"/>
      </w:r>
      <w:r w:rsidR="00C5279B" w:rsidRPr="00C5279B">
        <w:rPr>
          <w:rFonts w:ascii="Arial" w:hAnsi="Arial" w:cs="Arial"/>
        </w:rPr>
        <w:t>(Fullana et al., 2016, 2018, 2019)</w:t>
      </w:r>
      <w:r w:rsidR="00C5279B">
        <w:rPr>
          <w:rFonts w:ascii="Arial" w:eastAsia="Arial" w:hAnsi="Arial" w:cs="Arial"/>
        </w:rPr>
        <w:fldChar w:fldCharType="end"/>
      </w:r>
      <w:r w:rsidR="00C5279B">
        <w:rPr>
          <w:rFonts w:ascii="Arial" w:eastAsia="Arial" w:hAnsi="Arial" w:cs="Arial"/>
        </w:rPr>
        <w:t>.</w:t>
      </w:r>
      <w:r>
        <w:rPr>
          <w:rFonts w:ascii="Arial" w:eastAsia="Arial" w:hAnsi="Arial" w:cs="Arial"/>
        </w:rPr>
        <w:t xml:space="preserve"> </w:t>
      </w:r>
      <w:r w:rsidR="00F94E63">
        <w:rPr>
          <w:rFonts w:ascii="Arial" w:eastAsia="Arial" w:hAnsi="Arial" w:cs="Arial"/>
        </w:rPr>
        <w:t>T</w:t>
      </w:r>
      <w:r>
        <w:rPr>
          <w:rFonts w:ascii="Arial" w:eastAsia="Arial" w:hAnsi="Arial" w:cs="Arial"/>
        </w:rPr>
        <w:t xml:space="preserve">he spatial resolution limitations of fMRI are </w:t>
      </w:r>
      <w:r w:rsidR="00F94E63">
        <w:rPr>
          <w:rFonts w:ascii="Arial" w:eastAsia="Arial" w:hAnsi="Arial" w:cs="Arial"/>
        </w:rPr>
        <w:t xml:space="preserve">perhaps </w:t>
      </w:r>
      <w:r>
        <w:rPr>
          <w:rFonts w:ascii="Arial" w:eastAsia="Arial" w:hAnsi="Arial" w:cs="Arial"/>
        </w:rPr>
        <w:t xml:space="preserve">unable to separate reactivation of sparse neural population coding for both fear and extinction memories </w:t>
      </w:r>
      <w:r w:rsidR="00E91A98">
        <w:rPr>
          <w:rFonts w:ascii="Arial" w:eastAsia="Arial" w:hAnsi="Arial" w:cs="Arial"/>
        </w:rPr>
        <w:fldChar w:fldCharType="begin"/>
      </w:r>
      <w:r w:rsidR="00E91A98">
        <w:rPr>
          <w:rFonts w:ascii="Arial" w:eastAsia="Arial" w:hAnsi="Arial" w:cs="Arial"/>
        </w:rPr>
        <w:instrText xml:space="preserve"> ADDIN ZOTERO_ITEM CSL_CITATION {"citationID":"6PkFTzmm","properties":{"formattedCitation":"(Herry et al., 2010)","plainCitation":"(Herry et al., 2010)","noteIndex":0},"citationItems":[{"id":1755,"uris":["http://zotero.org/users/7734491/items/U5BCRGL8"],"uri":["http://zotero.org/users/7734491/items/U5BCRGL8"],"itemData":{"id":1755,"type":"article-journal","abstract":"Fear extinction is a form of inhibitory learning that allows for the adaptive control of conditioned fear responses. Although fear extinction is an active learning process that eventually leads to the formation of a consolidated extinction memory, it is a fragile behavioural state. Fear responses can recover spontaneously or subsequent to environmental influences, such as context changes or stress. Understanding the neuronal substrates of fear extinction is of tremendous clinical relevance, as extinction is the cornerstone of psychological therapy of several anxiety disorders and because the relapse of maladaptative fear and anxiety is a major clinical problem. Recent research has begun to shed light on the molecular and cellular processes underlying fear extinction. In particular, the acquisition, consolidation and expression of extinction memories are thought to be mediated by highly specific neuronal circuits embedded in a large-scale brain network including the amygdala, prefrontal cortex, hippocampus and brain stem. Moreover, recent findings indicate that the neuronal circuitry of extinction is developmentally regulated. Here, we review emerging concepts of the neuronal circuitry of fear extinction, and highlight novel findings suggesting that the fragile phenomenon of extinction can be converted into a permanent erasure of fear memories. Finally, we discuss how research on genetic animal models of impaired extinction can further our understanding of the molecular and genetic bases of human anxiety disorders.","container-title":"European Journal of Neuroscience","DOI":"https://doi.org/10.1111/j.1460-9568.2010.07101.x","ISSN":"1460-9568","issue":"4","language":"en","note":"_eprint: https://onlinelibrary.wiley.com/doi/pdf/10.1111/j.1460-9568.2010.07101.x","page":"599-612","source":"Wiley Online Library","title":"Neuronal circuits of fear extinction","volume":"31","author":[{"family":"Herry","given":"Cyril"},{"family":"Ferraguti","given":"Francesco"},{"family":"Singewald","given":"Nicolas"},{"family":"Letzkus","given":"Johannes J."},{"family":"Ehrlich","given":"Ingrid"},{"family":"Lüthi","given":"Andreas"}],"issued":{"date-parts":[["2010"]]}}}],"schema":"https://github.com/citation-style-language/schema/raw/master/csl-citation.json"} </w:instrText>
      </w:r>
      <w:r w:rsidR="00E91A98">
        <w:rPr>
          <w:rFonts w:ascii="Arial" w:eastAsia="Arial" w:hAnsi="Arial" w:cs="Arial"/>
        </w:rPr>
        <w:fldChar w:fldCharType="separate"/>
      </w:r>
      <w:r w:rsidR="00E91A98" w:rsidRPr="00E91A98">
        <w:rPr>
          <w:rFonts w:ascii="Arial" w:hAnsi="Arial" w:cs="Arial"/>
        </w:rPr>
        <w:t>(Herry et al., 2010)</w:t>
      </w:r>
      <w:r w:rsidR="00E91A98">
        <w:rPr>
          <w:rFonts w:ascii="Arial" w:eastAsia="Arial" w:hAnsi="Arial" w:cs="Arial"/>
        </w:rPr>
        <w:fldChar w:fldCharType="end"/>
      </w:r>
      <w:r>
        <w:rPr>
          <w:rFonts w:ascii="Arial" w:eastAsia="Arial" w:hAnsi="Arial" w:cs="Arial"/>
        </w:rPr>
        <w:t>, as well as the CS+ and CS-</w:t>
      </w:r>
      <w:r w:rsidR="00E91A98">
        <w:rPr>
          <w:rFonts w:ascii="Arial" w:eastAsia="Arial" w:hAnsi="Arial" w:cs="Arial"/>
        </w:rPr>
        <w:t xml:space="preserve"> </w:t>
      </w:r>
      <w:r w:rsidR="00E91A98">
        <w:rPr>
          <w:rFonts w:ascii="Arial" w:eastAsia="Arial" w:hAnsi="Arial" w:cs="Arial"/>
        </w:rPr>
        <w:fldChar w:fldCharType="begin"/>
      </w:r>
      <w:r w:rsidR="00E91A98">
        <w:rPr>
          <w:rFonts w:ascii="Arial" w:eastAsia="Arial" w:hAnsi="Arial" w:cs="Arial"/>
        </w:rPr>
        <w:instrText xml:space="preserve"> ADDIN ZOTERO_ITEM CSL_CITATION {"citationID":"BXWYP9Qf","properties":{"formattedCitation":"(Ghosh and Chattarji, 2015)","plainCitation":"(Ghosh and Chattarji, 2015)","noteIndex":0},"citationItems":[{"id":1758,"uris":["http://zotero.org/users/7734491/items/QJS7APMZ"],"uri":["http://zotero.org/users/7734491/items/QJS7APMZ"],"itemData":{"id":1758,"type":"article-journal","abstract":"By recording neural activity in the lateral amygdala in awake and behaving rats, Ghosh and Chattarji show that neural encoding of fear generalization involves reduction of specific response to fear-associated cues at the single-neuron level. The study also shows that increasing neuronal excitability in the lateral amygdala can promote fear generalization and that the auditory cortex is not involved when fear-inducing conditioning stimulus is based on sound.","container-title":"Nature Neuroscience","DOI":"10.1038/nn.3888","ISSN":"1546-1726","issue":"1","language":"en","note":"number: 1\npublisher: Nature Publishing Group","page":"112-120","source":"www-nature-com.ezproxy.lib.utexas.edu","title":"Neuronal encoding of the switch from specific to generalized fear","volume":"18","author":[{"family":"Ghosh","given":"Supriya"},{"family":"Chattarji","given":"Sumantra"}],"issued":{"date-parts":[["2015",1]]}}}],"schema":"https://github.com/citation-style-language/schema/raw/master/csl-citation.json"} </w:instrText>
      </w:r>
      <w:r w:rsidR="00E91A98">
        <w:rPr>
          <w:rFonts w:ascii="Arial" w:eastAsia="Arial" w:hAnsi="Arial" w:cs="Arial"/>
        </w:rPr>
        <w:fldChar w:fldCharType="separate"/>
      </w:r>
      <w:r w:rsidR="00E91A98" w:rsidRPr="00E91A98">
        <w:rPr>
          <w:rFonts w:ascii="Arial" w:hAnsi="Arial" w:cs="Arial"/>
        </w:rPr>
        <w:t xml:space="preserve">(Ghosh and Chattarji, </w:t>
      </w:r>
      <w:r w:rsidR="00E91A98" w:rsidRPr="00E91A98">
        <w:rPr>
          <w:rFonts w:ascii="Arial" w:hAnsi="Arial" w:cs="Arial"/>
        </w:rPr>
        <w:lastRenderedPageBreak/>
        <w:t>2015)</w:t>
      </w:r>
      <w:r w:rsidR="00E91A98">
        <w:rPr>
          <w:rFonts w:ascii="Arial" w:eastAsia="Arial" w:hAnsi="Arial" w:cs="Arial"/>
        </w:rPr>
        <w:fldChar w:fldCharType="end"/>
      </w:r>
      <w:r>
        <w:rPr>
          <w:rFonts w:ascii="Arial" w:eastAsia="Arial" w:hAnsi="Arial" w:cs="Arial"/>
        </w:rPr>
        <w:t xml:space="preserve">. </w:t>
      </w:r>
      <w:r w:rsidR="00BC1C9B">
        <w:rPr>
          <w:rFonts w:ascii="Arial" w:eastAsia="Arial" w:hAnsi="Arial" w:cs="Arial"/>
        </w:rPr>
        <w:t>Although we did not observe selective reinstatement in the amygdala</w:t>
      </w:r>
      <w:r>
        <w:rPr>
          <w:rFonts w:ascii="Arial" w:eastAsia="Arial" w:hAnsi="Arial" w:cs="Arial"/>
        </w:rPr>
        <w:t xml:space="preserve">, univariate activity </w:t>
      </w:r>
      <w:r w:rsidR="00BC1C9B">
        <w:rPr>
          <w:rFonts w:ascii="Arial" w:eastAsia="Arial" w:hAnsi="Arial" w:cs="Arial"/>
        </w:rPr>
        <w:t xml:space="preserve">in the amygdala </w:t>
      </w:r>
      <w:r>
        <w:rPr>
          <w:rFonts w:ascii="Arial" w:eastAsia="Arial" w:hAnsi="Arial" w:cs="Arial"/>
        </w:rPr>
        <w:t xml:space="preserve">during retrieval, as well as local reinstatement in the CeM, predicted reinstatement </w:t>
      </w:r>
      <w:r w:rsidR="00BC1C9B">
        <w:rPr>
          <w:rFonts w:ascii="Arial" w:eastAsia="Arial" w:hAnsi="Arial" w:cs="Arial"/>
        </w:rPr>
        <w:t xml:space="preserve">in </w:t>
      </w:r>
      <w:r>
        <w:rPr>
          <w:rFonts w:ascii="Arial" w:eastAsia="Arial" w:hAnsi="Arial" w:cs="Arial"/>
        </w:rPr>
        <w:t xml:space="preserve">the dACC </w:t>
      </w:r>
      <w:r w:rsidR="00BC1C9B">
        <w:rPr>
          <w:rFonts w:ascii="Arial" w:eastAsia="Arial" w:hAnsi="Arial" w:cs="Arial"/>
        </w:rPr>
        <w:t xml:space="preserve">over the vmPFC </w:t>
      </w:r>
      <w:r>
        <w:rPr>
          <w:rFonts w:ascii="Arial" w:eastAsia="Arial" w:hAnsi="Arial" w:cs="Arial"/>
        </w:rPr>
        <w:t>(</w:t>
      </w:r>
      <w:r w:rsidRPr="00740213">
        <w:rPr>
          <w:rFonts w:ascii="Arial" w:eastAsia="Arial" w:hAnsi="Arial" w:cs="Arial"/>
          <w:b/>
          <w:bCs/>
        </w:rPr>
        <w:t>Fig</w:t>
      </w:r>
      <w:r w:rsidR="00740213" w:rsidRPr="00740213">
        <w:rPr>
          <w:rFonts w:ascii="Arial" w:eastAsia="Arial" w:hAnsi="Arial" w:cs="Arial"/>
          <w:b/>
          <w:bCs/>
        </w:rPr>
        <w:t>. 4</w:t>
      </w:r>
      <w:r>
        <w:rPr>
          <w:rFonts w:ascii="Arial" w:eastAsia="Arial" w:hAnsi="Arial" w:cs="Arial"/>
        </w:rPr>
        <w:t xml:space="preserve">). This is consistent with the idea that reciprocal </w:t>
      </w:r>
      <w:r w:rsidR="00BC1C9B">
        <w:rPr>
          <w:rFonts w:ascii="Arial" w:eastAsia="Arial" w:hAnsi="Arial" w:cs="Arial"/>
        </w:rPr>
        <w:t xml:space="preserve">connections between the amygdala and mPFC </w:t>
      </w:r>
      <w:r>
        <w:rPr>
          <w:rFonts w:ascii="Arial" w:eastAsia="Arial" w:hAnsi="Arial" w:cs="Arial"/>
        </w:rPr>
        <w:t>organizes the storage and retrieval of fear memories</w:t>
      </w:r>
      <w:r w:rsidR="00471A41">
        <w:rPr>
          <w:rFonts w:ascii="Arial" w:eastAsia="Arial" w:hAnsi="Arial" w:cs="Arial"/>
        </w:rPr>
        <w:t xml:space="preserve"> </w:t>
      </w:r>
      <w:r w:rsidR="00471A41">
        <w:rPr>
          <w:rFonts w:ascii="Arial" w:eastAsia="Arial" w:hAnsi="Arial" w:cs="Arial"/>
        </w:rPr>
        <w:fldChar w:fldCharType="begin"/>
      </w:r>
      <w:r w:rsidR="00471A41">
        <w:rPr>
          <w:rFonts w:ascii="Arial" w:eastAsia="Arial" w:hAnsi="Arial" w:cs="Arial"/>
        </w:rPr>
        <w:instrText xml:space="preserve"> ADDIN ZOTERO_ITEM CSL_CITATION {"citationID":"TLSZHT0M","properties":{"formattedCitation":"(Tovote et al., 2015)","plainCitation":"(Tovote et al., 2015)","noteIndex":0},"citationItems":[{"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471A41">
        <w:rPr>
          <w:rFonts w:ascii="Arial" w:eastAsia="Arial" w:hAnsi="Arial" w:cs="Arial"/>
        </w:rPr>
        <w:fldChar w:fldCharType="separate"/>
      </w:r>
      <w:r w:rsidR="00471A41" w:rsidRPr="00471A41">
        <w:rPr>
          <w:rFonts w:ascii="Arial" w:hAnsi="Arial" w:cs="Arial"/>
        </w:rPr>
        <w:t>(Tovote et al., 2015)</w:t>
      </w:r>
      <w:r w:rsidR="00471A41">
        <w:rPr>
          <w:rFonts w:ascii="Arial" w:eastAsia="Arial" w:hAnsi="Arial" w:cs="Arial"/>
        </w:rPr>
        <w:fldChar w:fldCharType="end"/>
      </w:r>
      <w:r>
        <w:rPr>
          <w:rFonts w:ascii="Arial" w:eastAsia="Arial" w:hAnsi="Arial" w:cs="Arial"/>
        </w:rPr>
        <w:t>.</w:t>
      </w:r>
    </w:p>
    <w:p w14:paraId="15B5BF1E" w14:textId="70CEFE71" w:rsidR="000F625B" w:rsidRDefault="00BC1C9B">
      <w:pPr>
        <w:spacing w:line="480" w:lineRule="auto"/>
        <w:ind w:firstLine="720"/>
        <w:jc w:val="both"/>
        <w:rPr>
          <w:rFonts w:ascii="Arial" w:eastAsia="Arial" w:hAnsi="Arial" w:cs="Arial"/>
        </w:rPr>
      </w:pPr>
      <w:r>
        <w:rPr>
          <w:rFonts w:ascii="Arial" w:eastAsia="Arial" w:hAnsi="Arial" w:cs="Arial"/>
        </w:rPr>
        <w:t>To conclude,</w:t>
      </w:r>
      <w:r w:rsidRPr="00BC1C9B">
        <w:rPr>
          <w:rFonts w:ascii="Arial" w:eastAsia="Arial" w:hAnsi="Arial" w:cs="Arial"/>
        </w:rPr>
        <w:t xml:space="preserve"> </w:t>
      </w:r>
      <w:r>
        <w:rPr>
          <w:rFonts w:ascii="Arial" w:eastAsia="Arial" w:hAnsi="Arial" w:cs="Arial"/>
        </w:rPr>
        <w:t>much of the progress in the past decade on the neuroscience of fear and extinction has utilized activity-dependent functional labeling to identify the neural organization of these opposing memories</w:t>
      </w:r>
      <w:r w:rsidR="00683C7F">
        <w:rPr>
          <w:rFonts w:ascii="Arial" w:eastAsia="Arial" w:hAnsi="Arial" w:cs="Arial"/>
        </w:rPr>
        <w:t xml:space="preserve"> </w:t>
      </w:r>
      <w:r w:rsidR="00683C7F">
        <w:rPr>
          <w:rFonts w:ascii="Arial" w:eastAsia="Arial" w:hAnsi="Arial" w:cs="Arial"/>
        </w:rPr>
        <w:fldChar w:fldCharType="begin"/>
      </w:r>
      <w:r w:rsidR="00683C7F">
        <w:rPr>
          <w:rFonts w:ascii="Arial" w:eastAsia="Arial" w:hAnsi="Arial" w:cs="Arial"/>
        </w:rPr>
        <w:instrText xml:space="preserve"> ADDIN ZOTERO_ITEM CSL_CITATION {"citationID":"RhI9hIcI","properties":{"formattedCitation":"(Frankland et al., 2019; Tovote et al., 2015)","plainCitation":"(Frankland et al., 2019; Tovote et al., 2015)","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volume":"22","author":[{"family":"Frankland","given":"Paul W."},{"family":"Josselyn","given":"Sheena A."},{"family":"Köhler","given":"Stefan"}],"issued":{"date-parts":[["2019",10,24]]}}},{"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volume":"16","author":[{"family":"Tovote","given":"Philip"},{"family":"Fadok","given":"Jonathan Paul"},{"family":"Lüthi","given":"Andreas"}],"issued":{"date-parts":[["2015",6]]}}}],"schema":"https://github.com/citation-style-language/schema/raw/master/csl-citation.json"} </w:instrText>
      </w:r>
      <w:r w:rsidR="00683C7F">
        <w:rPr>
          <w:rFonts w:ascii="Arial" w:eastAsia="Arial" w:hAnsi="Arial" w:cs="Arial"/>
        </w:rPr>
        <w:fldChar w:fldCharType="separate"/>
      </w:r>
      <w:r w:rsidR="00683C7F" w:rsidRPr="00683C7F">
        <w:rPr>
          <w:rFonts w:ascii="Arial" w:hAnsi="Arial" w:cs="Arial"/>
        </w:rPr>
        <w:t>(Frankland et al., 2019; Tovote et al., 2015)</w:t>
      </w:r>
      <w:r w:rsidR="00683C7F">
        <w:rPr>
          <w:rFonts w:ascii="Arial" w:eastAsia="Arial" w:hAnsi="Arial" w:cs="Arial"/>
        </w:rPr>
        <w:fldChar w:fldCharType="end"/>
      </w:r>
      <w:r>
        <w:rPr>
          <w:rFonts w:ascii="Arial" w:eastAsia="Arial" w:hAnsi="Arial" w:cs="Arial"/>
        </w:rPr>
        <w:t xml:space="preserve">. Here we </w:t>
      </w:r>
      <w:r w:rsidR="00B06370">
        <w:rPr>
          <w:rFonts w:ascii="Arial" w:eastAsia="Arial" w:hAnsi="Arial" w:cs="Arial"/>
        </w:rPr>
        <w:t>provid</w:t>
      </w:r>
      <w:r>
        <w:rPr>
          <w:rFonts w:ascii="Arial" w:eastAsia="Arial" w:hAnsi="Arial" w:cs="Arial"/>
        </w:rPr>
        <w:t xml:space="preserve">e </w:t>
      </w:r>
      <w:r w:rsidR="00B06370">
        <w:rPr>
          <w:rFonts w:ascii="Arial" w:eastAsia="Arial" w:hAnsi="Arial" w:cs="Arial"/>
        </w:rPr>
        <w:t xml:space="preserve">evidence for </w:t>
      </w:r>
      <w:r w:rsidR="00E17043">
        <w:rPr>
          <w:rFonts w:ascii="Arial" w:eastAsia="Arial" w:hAnsi="Arial" w:cs="Arial"/>
        </w:rPr>
        <w:t xml:space="preserve">selective </w:t>
      </w:r>
      <w:r w:rsidR="00B06370">
        <w:rPr>
          <w:rFonts w:ascii="Arial" w:eastAsia="Arial" w:hAnsi="Arial" w:cs="Arial"/>
        </w:rPr>
        <w:t>neural reinstatement</w:t>
      </w:r>
      <w:r>
        <w:rPr>
          <w:rFonts w:ascii="Arial" w:eastAsia="Arial" w:hAnsi="Arial" w:cs="Arial"/>
        </w:rPr>
        <w:t xml:space="preserve"> of </w:t>
      </w:r>
      <w:r w:rsidR="000731B9">
        <w:rPr>
          <w:rFonts w:ascii="Arial" w:eastAsia="Arial" w:hAnsi="Arial" w:cs="Arial"/>
        </w:rPr>
        <w:t>fear and extinction</w:t>
      </w:r>
      <w:r w:rsidR="00B06370">
        <w:rPr>
          <w:rFonts w:ascii="Arial" w:eastAsia="Arial" w:hAnsi="Arial" w:cs="Arial"/>
        </w:rPr>
        <w:t xml:space="preserve"> </w:t>
      </w:r>
      <w:r>
        <w:rPr>
          <w:rFonts w:ascii="Arial" w:eastAsia="Arial" w:hAnsi="Arial" w:cs="Arial"/>
        </w:rPr>
        <w:t xml:space="preserve">memory representations </w:t>
      </w:r>
      <w:r w:rsidR="000731B9">
        <w:rPr>
          <w:rFonts w:ascii="Arial" w:eastAsia="Arial" w:hAnsi="Arial" w:cs="Arial"/>
        </w:rPr>
        <w:t xml:space="preserve">in the human brain </w:t>
      </w:r>
      <w:r w:rsidR="00E17043">
        <w:rPr>
          <w:rFonts w:ascii="Arial" w:eastAsia="Arial" w:hAnsi="Arial" w:cs="Arial"/>
        </w:rPr>
        <w:t>through overlapping activity patterns at encoding and retrieval</w:t>
      </w:r>
      <w:r>
        <w:rPr>
          <w:rFonts w:ascii="Arial" w:eastAsia="Arial" w:hAnsi="Arial" w:cs="Arial"/>
        </w:rPr>
        <w:t>.</w:t>
      </w:r>
      <w:r w:rsidR="00B06370">
        <w:rPr>
          <w:rFonts w:ascii="Arial" w:eastAsia="Arial" w:hAnsi="Arial" w:cs="Arial"/>
        </w:rPr>
        <w:t xml:space="preserve"> The</w:t>
      </w:r>
      <w:r>
        <w:rPr>
          <w:rFonts w:ascii="Arial" w:eastAsia="Arial" w:hAnsi="Arial" w:cs="Arial"/>
        </w:rPr>
        <w:t>se</w:t>
      </w:r>
      <w:r w:rsidR="00B06370">
        <w:rPr>
          <w:rFonts w:ascii="Arial" w:eastAsia="Arial" w:hAnsi="Arial" w:cs="Arial"/>
        </w:rPr>
        <w:t xml:space="preserve"> results extend </w:t>
      </w:r>
      <w:r>
        <w:rPr>
          <w:rFonts w:ascii="Arial" w:eastAsia="Arial" w:hAnsi="Arial" w:cs="Arial"/>
        </w:rPr>
        <w:t xml:space="preserve">a </w:t>
      </w:r>
      <w:r w:rsidR="00B06370">
        <w:rPr>
          <w:rFonts w:ascii="Arial" w:eastAsia="Arial" w:hAnsi="Arial" w:cs="Arial"/>
        </w:rPr>
        <w:t xml:space="preserve">conceptual framework </w:t>
      </w:r>
      <w:r>
        <w:rPr>
          <w:rFonts w:ascii="Arial" w:eastAsia="Arial" w:hAnsi="Arial" w:cs="Arial"/>
        </w:rPr>
        <w:t>of engram-like representations</w:t>
      </w:r>
      <w:r w:rsidR="00B06370">
        <w:rPr>
          <w:rFonts w:ascii="Arial" w:eastAsia="Arial" w:hAnsi="Arial" w:cs="Arial"/>
        </w:rPr>
        <w:t xml:space="preserve">, </w:t>
      </w:r>
      <w:r>
        <w:rPr>
          <w:rFonts w:ascii="Arial" w:eastAsia="Arial" w:hAnsi="Arial" w:cs="Arial"/>
        </w:rPr>
        <w:t xml:space="preserve">and </w:t>
      </w:r>
      <w:r w:rsidR="00E17043">
        <w:rPr>
          <w:rFonts w:ascii="Arial" w:eastAsia="Arial" w:hAnsi="Arial" w:cs="Arial"/>
        </w:rPr>
        <w:t xml:space="preserve">more broadly </w:t>
      </w:r>
      <w:r w:rsidR="000731B9">
        <w:rPr>
          <w:rFonts w:ascii="Arial" w:eastAsia="Arial" w:hAnsi="Arial" w:cs="Arial"/>
        </w:rPr>
        <w:t>bolsters</w:t>
      </w:r>
      <w:r>
        <w:rPr>
          <w:rFonts w:ascii="Arial" w:eastAsia="Arial" w:hAnsi="Arial" w:cs="Arial"/>
        </w:rPr>
        <w:t xml:space="preserve"> the use of multivariate pattern analyses to translate </w:t>
      </w:r>
      <w:r w:rsidR="00E17043">
        <w:rPr>
          <w:rFonts w:ascii="Arial" w:eastAsia="Arial" w:hAnsi="Arial" w:cs="Arial"/>
        </w:rPr>
        <w:t>cutting-edge advances in the</w:t>
      </w:r>
      <w:r>
        <w:rPr>
          <w:rFonts w:ascii="Arial" w:eastAsia="Arial" w:hAnsi="Arial" w:cs="Arial"/>
        </w:rPr>
        <w:t xml:space="preserve"> neurobiology of fear and extinction to humans</w:t>
      </w:r>
      <w:r w:rsidR="00683C7F">
        <w:rPr>
          <w:rFonts w:ascii="Arial" w:eastAsia="Arial" w:hAnsi="Arial" w:cs="Arial"/>
        </w:rPr>
        <w:t xml:space="preserve"> </w:t>
      </w:r>
      <w:r w:rsidR="00683C7F">
        <w:rPr>
          <w:rFonts w:ascii="Arial" w:eastAsia="Arial" w:hAnsi="Arial" w:cs="Arial"/>
        </w:rPr>
        <w:fldChar w:fldCharType="begin"/>
      </w:r>
      <w:r w:rsidR="00683C7F">
        <w:rPr>
          <w:rFonts w:ascii="Arial" w:eastAsia="Arial" w:hAnsi="Arial" w:cs="Arial"/>
        </w:rPr>
        <w:instrText xml:space="preserve"> ADDIN ZOTERO_ITEM CSL_CITATION {"citationID":"1mJcIF0S","properties":{"formattedCitation":"(Bach et al., 2011; Graner et al., 2020; Hennings et al., 2020; Visser et al., 2013)","plainCitation":"(Bach et al., 2011; Graner et al., 2020; Hennings et al., 2020; Visser et al., 2013)","noteIndex":0},"citationItems":[{"id":825,"uris":["http://zotero.org/users/7734491/items/RY6S3J8D"],"uri":["http://zotero.org/users/7734491/items/RY6S3J8D"],"itemData":{"id":825,"type":"article-journal","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container-title":"Journal of Neuroscience","DOI":"10.1523/JNEUROSCI.1524-11.2011","ISSN":"02706474","issue":"25","note":"PMID: 21697388\npublisher: Society for Neuroscience\nCitation Key: Bach2011","page":"9383-9389","title":"A stable sparse fear memory trace in human amygdala","volume":"31","author":[{"family":"Bach","given":"Dominik R."},{"family":"Weiskopf","given":"Nikolaus"},{"family":"Dolan","given":"Raymond J."}],"issued":{"date-parts":[["2011",6,22]]}}},{"id":1504,"uris":["http://zotero.org/users/7734491/items/PJY2V37L"],"uri":["http://zotero.org/users/7734491/items/PJY2V37L"],"itemData":{"id":1504,"type":"article-journal","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container-title":"Cognitive, Affective and Behavioral Neuroscience","DOI":"10.3758/s13415-020-00814-4","ISSN":"15307026","note":"Citation Key: Graner2020","title":"Extinction learning alters the neural representation of conditioned fear","URL":"https://doi.org/10.3758/s13415-020-00814-4","author":[{"family":"Graner","given":"John L"},{"family":"Stjepanović","given":"Daniel"},{"family":"LaBar","given":"Kevin S."}],"accessed":{"date-parts":[["2020",9,4]]},"issued":{"date-parts":[["2020"]]}}},{"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id":1051,"uris":["http://zotero.org/users/7734491/items/LYPAZWS5"],"uri":["http://zotero.org/users/7734491/items/LYPAZWS5"],"itemData":{"id":1051,"type":"article-journal","abstract":"Nature Neuroscience 16, 388 (2013). doi:10.1038/nn.3345","container-title":"Nature Neuroscience","DOI":"10.1038/nn.3345","ISSN":"10976256","issue":"4","note":"Citation Key: Visser2013","page":"388-390","title":"Neural pattern similarity predicts long-term fear memory","volume":"16","author":[{"family":"Visser","given":"Renée M."},{"family":"Scholte","given":"H. Steven"},{"family":"Beemsterboer","given":"Tinka"},{"family":"Kindt","given":"Merel"}],"issued":{"date-parts":[["2013"]]}}}],"schema":"https://github.com/citation-style-language/schema/raw/master/csl-citation.json"} </w:instrText>
      </w:r>
      <w:r w:rsidR="00683C7F">
        <w:rPr>
          <w:rFonts w:ascii="Arial" w:eastAsia="Arial" w:hAnsi="Arial" w:cs="Arial"/>
        </w:rPr>
        <w:fldChar w:fldCharType="separate"/>
      </w:r>
      <w:r w:rsidR="00683C7F" w:rsidRPr="00683C7F">
        <w:rPr>
          <w:rFonts w:ascii="Arial" w:hAnsi="Arial" w:cs="Arial"/>
        </w:rPr>
        <w:t>(Bach et al., 2011; Graner et al., 2020; Hennings et al., 2020; Visser et al., 2013)</w:t>
      </w:r>
      <w:r w:rsidR="00683C7F">
        <w:rPr>
          <w:rFonts w:ascii="Arial" w:eastAsia="Arial" w:hAnsi="Arial" w:cs="Arial"/>
        </w:rPr>
        <w:fldChar w:fldCharType="end"/>
      </w:r>
      <w:r>
        <w:rPr>
          <w:rFonts w:ascii="Arial" w:eastAsia="Arial" w:hAnsi="Arial" w:cs="Arial"/>
        </w:rPr>
        <w:t>.</w:t>
      </w:r>
      <w:r w:rsidR="00F97813">
        <w:rPr>
          <w:rFonts w:ascii="Arial" w:eastAsia="Arial" w:hAnsi="Arial" w:cs="Arial"/>
        </w:rPr>
        <w:t xml:space="preserve"> The hybrid episodic/conditioning design incorporated here </w:t>
      </w:r>
      <w:r w:rsidR="00B06370">
        <w:rPr>
          <w:rFonts w:ascii="Arial" w:eastAsia="Arial" w:hAnsi="Arial" w:cs="Arial"/>
        </w:rPr>
        <w:t>afford</w:t>
      </w:r>
      <w:r w:rsidR="00F97813">
        <w:rPr>
          <w:rFonts w:ascii="Arial" w:eastAsia="Arial" w:hAnsi="Arial" w:cs="Arial"/>
        </w:rPr>
        <w:t>ed</w:t>
      </w:r>
      <w:r w:rsidR="00B06370">
        <w:rPr>
          <w:rFonts w:ascii="Arial" w:eastAsia="Arial" w:hAnsi="Arial" w:cs="Arial"/>
        </w:rPr>
        <w:t xml:space="preserve"> </w:t>
      </w:r>
      <w:r w:rsidR="00F97813">
        <w:rPr>
          <w:rFonts w:ascii="Arial" w:eastAsia="Arial" w:hAnsi="Arial" w:cs="Arial"/>
        </w:rPr>
        <w:t xml:space="preserve">us </w:t>
      </w:r>
      <w:r w:rsidR="00B06370">
        <w:rPr>
          <w:rFonts w:ascii="Arial" w:eastAsia="Arial" w:hAnsi="Arial" w:cs="Arial"/>
        </w:rPr>
        <w:t xml:space="preserve">simultaneous access to </w:t>
      </w:r>
      <w:r w:rsidR="00F97813">
        <w:rPr>
          <w:rFonts w:ascii="Arial" w:eastAsia="Arial" w:hAnsi="Arial" w:cs="Arial"/>
        </w:rPr>
        <w:t>isolate</w:t>
      </w:r>
      <w:r w:rsidR="00B06370">
        <w:rPr>
          <w:rFonts w:ascii="Arial" w:eastAsia="Arial" w:hAnsi="Arial" w:cs="Arial"/>
        </w:rPr>
        <w:t xml:space="preserve"> memories that normally exert reciprocal inhibition during </w:t>
      </w:r>
      <w:r w:rsidR="00F97813">
        <w:rPr>
          <w:rFonts w:ascii="Arial" w:eastAsia="Arial" w:hAnsi="Arial" w:cs="Arial"/>
        </w:rPr>
        <w:t xml:space="preserve">a </w:t>
      </w:r>
      <w:r w:rsidR="00B06370">
        <w:rPr>
          <w:rFonts w:ascii="Arial" w:eastAsia="Arial" w:hAnsi="Arial" w:cs="Arial"/>
        </w:rPr>
        <w:t xml:space="preserve">traditional test </w:t>
      </w:r>
      <w:r w:rsidR="00F97813">
        <w:rPr>
          <w:rFonts w:ascii="Arial" w:eastAsia="Arial" w:hAnsi="Arial" w:cs="Arial"/>
        </w:rPr>
        <w:t xml:space="preserve">of an extinguished memory </w:t>
      </w:r>
      <w:r w:rsidR="00B06370">
        <w:rPr>
          <w:rFonts w:ascii="Arial" w:eastAsia="Arial" w:hAnsi="Arial" w:cs="Arial"/>
        </w:rPr>
        <w:t>(e.g., spontaneous recovery</w:t>
      </w:r>
      <w:r w:rsidR="00F97813">
        <w:rPr>
          <w:rFonts w:ascii="Arial" w:eastAsia="Arial" w:hAnsi="Arial" w:cs="Arial"/>
        </w:rPr>
        <w:t xml:space="preserve"> or renewal test</w:t>
      </w:r>
      <w:r w:rsidR="00B06370">
        <w:rPr>
          <w:rFonts w:ascii="Arial" w:eastAsia="Arial" w:hAnsi="Arial" w:cs="Arial"/>
        </w:rPr>
        <w:t>).</w:t>
      </w:r>
      <w:r w:rsidR="00F97813">
        <w:rPr>
          <w:rFonts w:ascii="Arial" w:eastAsia="Arial" w:hAnsi="Arial" w:cs="Arial"/>
        </w:rPr>
        <w:t xml:space="preserve"> Selective</w:t>
      </w:r>
      <w:r w:rsidR="00B06370">
        <w:rPr>
          <w:rFonts w:ascii="Arial" w:eastAsia="Arial" w:hAnsi="Arial" w:cs="Arial"/>
        </w:rPr>
        <w:t xml:space="preserve"> neural reinstatement </w:t>
      </w:r>
      <w:r w:rsidR="00F97813">
        <w:rPr>
          <w:rFonts w:ascii="Arial" w:eastAsia="Arial" w:hAnsi="Arial" w:cs="Arial"/>
        </w:rPr>
        <w:t xml:space="preserve">of competing memories formed under different temporal contexts </w:t>
      </w:r>
      <w:r w:rsidR="00B06370">
        <w:rPr>
          <w:rFonts w:ascii="Arial" w:eastAsia="Arial" w:hAnsi="Arial" w:cs="Arial"/>
        </w:rPr>
        <w:t xml:space="preserve">is predicted by </w:t>
      </w:r>
      <w:r w:rsidR="00E17043">
        <w:rPr>
          <w:rFonts w:ascii="Arial" w:eastAsia="Arial" w:hAnsi="Arial" w:cs="Arial"/>
        </w:rPr>
        <w:t xml:space="preserve">the encoding-specificity principle </w:t>
      </w:r>
      <w:r w:rsidR="004B5333">
        <w:rPr>
          <w:rFonts w:ascii="Arial" w:eastAsia="Arial" w:hAnsi="Arial" w:cs="Arial"/>
        </w:rPr>
        <w:fldChar w:fldCharType="begin"/>
      </w:r>
      <w:r w:rsidR="004B5333">
        <w:rPr>
          <w:rFonts w:ascii="Arial" w:eastAsia="Arial" w:hAnsi="Arial" w:cs="Arial"/>
        </w:rPr>
        <w:instrText xml:space="preserve"> ADDIN ZOTERO_ITEM CSL_CITATION {"citationID":"bzOmuy18","properties":{"formattedCitation":"(Tulving and Thomson, 1973)","plainCitation":"(Tulving and Thomson, 1973)","noteIndex":0},"citationItems":[{"id":994,"uris":["http://zotero.org/users/7734491/items/HCNWE952"],"uri":["http://zotero.org/users/7734491/items/HCNWE952"],"itemData":{"id":994,"type":"article-journal","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container-title":"Psychological Review","DOI":"10.1037/h0020071","ISSN":"0033295X","issue":"5","note":"Citation Key: Tulving1973","page":"352-373","title":"Encoding specificity and retrieval processes in episodic memory","volume":"80","author":[{"family":"Tulving","given":"Endel"},{"family":"Thomson","given":"Donald M."}],"issued":{"date-parts":[["1973"]]}}}],"schema":"https://github.com/citation-style-language/schema/raw/master/csl-citation.json"} </w:instrText>
      </w:r>
      <w:r w:rsidR="004B5333">
        <w:rPr>
          <w:rFonts w:ascii="Arial" w:eastAsia="Arial" w:hAnsi="Arial" w:cs="Arial"/>
        </w:rPr>
        <w:fldChar w:fldCharType="separate"/>
      </w:r>
      <w:r w:rsidR="004B5333" w:rsidRPr="004B5333">
        <w:rPr>
          <w:rFonts w:ascii="Arial" w:hAnsi="Arial" w:cs="Arial"/>
        </w:rPr>
        <w:t>(Tulving and Thomson, 1973)</w:t>
      </w:r>
      <w:r w:rsidR="004B5333">
        <w:rPr>
          <w:rFonts w:ascii="Arial" w:eastAsia="Arial" w:hAnsi="Arial" w:cs="Arial"/>
        </w:rPr>
        <w:fldChar w:fldCharType="end"/>
      </w:r>
      <w:r w:rsidR="004B5333">
        <w:rPr>
          <w:rFonts w:ascii="Arial" w:eastAsia="Arial" w:hAnsi="Arial" w:cs="Arial"/>
        </w:rPr>
        <w:t xml:space="preserve"> </w:t>
      </w:r>
      <w:r w:rsidR="00E17043">
        <w:rPr>
          <w:rFonts w:ascii="Arial" w:eastAsia="Arial" w:hAnsi="Arial" w:cs="Arial"/>
        </w:rPr>
        <w:t xml:space="preserve">and </w:t>
      </w:r>
      <w:r w:rsidR="00A46B21">
        <w:rPr>
          <w:rFonts w:ascii="Arial" w:eastAsia="Arial" w:hAnsi="Arial" w:cs="Arial"/>
        </w:rPr>
        <w:t xml:space="preserve">neural reinstatement of episodic memory in human neuroimaging </w:t>
      </w:r>
      <w:r w:rsidR="002D2E28">
        <w:rPr>
          <w:rFonts w:ascii="Arial" w:eastAsia="Arial" w:hAnsi="Arial" w:cs="Arial"/>
        </w:rPr>
        <w:fldChar w:fldCharType="begin"/>
      </w:r>
      <w:r w:rsidR="002D2E28">
        <w:rPr>
          <w:rFonts w:ascii="Arial" w:eastAsia="Arial" w:hAnsi="Arial" w:cs="Arial"/>
        </w:rPr>
        <w:instrText xml:space="preserve"> ADDIN ZOTERO_ITEM CSL_CITATION {"citationID":"zn56680g","properties":{"formattedCitation":"(Polyn et al., 2005; Ritchey et al., 2013)","plainCitation":"(Polyn et al., 2005; Ritchey et al., 2013)","noteIndex":0},"citationItems":[{"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volume":"23","author":[{"family":"Ritchey","given":"Maureen"},{"family":"Wing","given":"Erik A."},{"family":"LaBar","given":"Kevin S."},{"family":"Cabeza","given":"Roberto"}],"issued":{"date-parts":[["2013"]]}}}],"schema":"https://github.com/citation-style-language/schema/raw/master/csl-citation.json"} </w:instrText>
      </w:r>
      <w:r w:rsidR="002D2E28">
        <w:rPr>
          <w:rFonts w:ascii="Arial" w:eastAsia="Arial" w:hAnsi="Arial" w:cs="Arial"/>
        </w:rPr>
        <w:fldChar w:fldCharType="separate"/>
      </w:r>
      <w:r w:rsidR="002D2E28" w:rsidRPr="002D2E28">
        <w:rPr>
          <w:rFonts w:ascii="Arial" w:hAnsi="Arial" w:cs="Arial"/>
        </w:rPr>
        <w:t>(Polyn et al., 2005; Ritchey et al., 2013)</w:t>
      </w:r>
      <w:r w:rsidR="002D2E28">
        <w:rPr>
          <w:rFonts w:ascii="Arial" w:eastAsia="Arial" w:hAnsi="Arial" w:cs="Arial"/>
        </w:rPr>
        <w:fldChar w:fldCharType="end"/>
      </w:r>
      <w:r w:rsidR="00A46B21">
        <w:rPr>
          <w:rFonts w:ascii="Arial" w:eastAsia="Arial" w:hAnsi="Arial" w:cs="Arial"/>
        </w:rPr>
        <w:t>, b</w:t>
      </w:r>
      <w:r w:rsidR="00B06370">
        <w:rPr>
          <w:rFonts w:ascii="Arial" w:eastAsia="Arial" w:hAnsi="Arial" w:cs="Arial"/>
        </w:rPr>
        <w:t>ut has not previously been shown</w:t>
      </w:r>
      <w:r w:rsidR="00F97813">
        <w:rPr>
          <w:rFonts w:ascii="Arial" w:eastAsia="Arial" w:hAnsi="Arial" w:cs="Arial"/>
        </w:rPr>
        <w:t xml:space="preserve"> for fear and extinction memory</w:t>
      </w:r>
      <w:r w:rsidR="00A46B21">
        <w:rPr>
          <w:rFonts w:ascii="Arial" w:eastAsia="Arial" w:hAnsi="Arial" w:cs="Arial"/>
        </w:rPr>
        <w:t xml:space="preserve"> in humans</w:t>
      </w:r>
      <w:r w:rsidR="00B06370">
        <w:rPr>
          <w:rFonts w:ascii="Arial" w:eastAsia="Arial" w:hAnsi="Arial" w:cs="Arial"/>
        </w:rPr>
        <w:t xml:space="preserve">. This design may be applied to future work in humans seeking to assess the efficacy of protocols that enhance extinction </w:t>
      </w:r>
      <w:r w:rsidR="002D2E28">
        <w:rPr>
          <w:rFonts w:ascii="Arial" w:eastAsia="Arial" w:hAnsi="Arial" w:cs="Arial"/>
        </w:rPr>
        <w:fldChar w:fldCharType="begin"/>
      </w:r>
      <w:r w:rsidR="002D2E28">
        <w:rPr>
          <w:rFonts w:ascii="Arial" w:eastAsia="Arial" w:hAnsi="Arial" w:cs="Arial"/>
        </w:rPr>
        <w:instrText xml:space="preserve"> ADDIN ZOTERO_ITEM CSL_CITATION {"citationID":"dNpJn1dY","properties":{"formattedCitation":"(Dunsmoor et al., 2015b)","plainCitation":"(Dunsmoor et al., 2015b)","noteIndex":0},"citationItems":[{"id":140,"uris":["http://zotero.org/users/7734491/items/58FG8G3J"],"uri":["http://zotero.org/users/7734491/items/58FG8G3J"],"itemData":{"id":140,"type":"article-journal","abstract":"Extinction serves as the leading theoretical framework and experimental model to describe how learned behaviors diminish through absence of anticipated reinforcement. In the past decade, extinction has moved beyond the realm of associative learning theory and behavioral experimentation in animals and has become a topic of considerable interest in the neuroscience of learning, memory, and emotion. Here, we review research and theories of extinction, both as a learning process and as a behavioral technique, and consider whether traditional understandings warrant a re-examination. We discuss the neurobiology, cognitive factors, and major computational theories, and revisit the predominant view that extinction results in new learning that interferes with expression of the original memory. Additionally, we reconsider the limitations of extinction as a technique to prevent the relapse of maladaptive behavior and discuss novel approaches, informed by contemporary theoretical advances, that augment traditional extinction methods to target and potentially alter maladaptive memories.","container-title":"Neuron","DOI":"10.1016/j.neuron.2015.09.028","ISSN":"10974199","issue":"1","note":"PMID: 26447572\narXiv: 15334406\nCitation Key: Phelps2015\npublisher-place: Department of Psychology and Center for Neural Sciences, New York University, New York, NY 10003, USA. Electronic address: joseph.dunsmoor@nyu.edu.\nISBN: 1097-4199 (Electronic)\\r0896-6273 (Linking)","page":"47-63","title":"Rethinking Extinction","volume":"88","author":[{"family":"Dunsmoor","given":"Joseph E."},{"family":"Niv","given":"Yael"},{"family":"Daw","given":"Nathaniel"},{"family":"Phelps","given":"Elizabeth A."}],"issued":{"date-parts":[["2015",10,7]]}}}],"schema":"https://github.com/citation-style-language/schema/raw/master/csl-citation.json"} </w:instrText>
      </w:r>
      <w:r w:rsidR="002D2E28">
        <w:rPr>
          <w:rFonts w:ascii="Arial" w:eastAsia="Arial" w:hAnsi="Arial" w:cs="Arial"/>
        </w:rPr>
        <w:fldChar w:fldCharType="separate"/>
      </w:r>
      <w:r w:rsidR="002D2E28" w:rsidRPr="002D2E28">
        <w:rPr>
          <w:rFonts w:ascii="Arial" w:hAnsi="Arial" w:cs="Arial"/>
        </w:rPr>
        <w:t>(Dunsmoor et al., 2015b)</w:t>
      </w:r>
      <w:r w:rsidR="002D2E28">
        <w:rPr>
          <w:rFonts w:ascii="Arial" w:eastAsia="Arial" w:hAnsi="Arial" w:cs="Arial"/>
        </w:rPr>
        <w:fldChar w:fldCharType="end"/>
      </w:r>
      <w:r w:rsidR="00B06370">
        <w:rPr>
          <w:rFonts w:ascii="Arial" w:eastAsia="Arial" w:hAnsi="Arial" w:cs="Arial"/>
        </w:rPr>
        <w:t xml:space="preserve"> or modify the underlying fear memory trace through reconsolidation updating </w:t>
      </w:r>
      <w:r w:rsidR="002D2E28">
        <w:rPr>
          <w:rFonts w:ascii="Arial" w:eastAsia="Arial" w:hAnsi="Arial" w:cs="Arial"/>
        </w:rPr>
        <w:fldChar w:fldCharType="begin"/>
      </w:r>
      <w:r w:rsidR="002D2E28">
        <w:rPr>
          <w:rFonts w:ascii="Arial" w:eastAsia="Arial" w:hAnsi="Arial" w:cs="Arial"/>
        </w:rPr>
        <w:instrText xml:space="preserve"> ADDIN ZOTERO_ITEM CSL_CITATION {"citationID":"VKiPVJjc","properties":{"formattedCitation":"(Ressler et al., 2021)","plainCitation":"(Ressler et al., 2021)","noteIndex":0},"citationItems":[{"id":1581,"uris":["http://zotero.org/users/7734491/items/LVY85C6P"],"uri":["http://zotero.org/users/7734491/items/LVY85C6P"],"itemData":{"id":1581,"type":"article-journal","container-title":"Nature Neuroscience","DOI":"10.1038/s41593-021-00825-5","ISSN":"1097-6256, 1546-1726","journalAbbreviation":"Nat Neurosci","language":"en","source":"DOI.org (Crossref)","title":"Covert capture and attenuation of a hippocampus-dependent fear memory","URL":"http://www.nature.com/articles/s41593-021-00825-5","author":[{"family":"Ressler","given":"Reed L."},{"family":"Goode","given":"Travis D."},{"family":"Kim","given":"Sohmee"},{"family":"Ramanathan","given":"Karthik R."},{"family":"Maren","given":"Stephen"}],"accessed":{"date-parts":[["2021",4,2]]},"issued":{"date-parts":[["2021",4,1]]}}}],"schema":"https://github.com/citation-style-language/schema/raw/master/csl-citation.json"} </w:instrText>
      </w:r>
      <w:r w:rsidR="002D2E28">
        <w:rPr>
          <w:rFonts w:ascii="Arial" w:eastAsia="Arial" w:hAnsi="Arial" w:cs="Arial"/>
        </w:rPr>
        <w:fldChar w:fldCharType="separate"/>
      </w:r>
      <w:r w:rsidR="002D2E28" w:rsidRPr="002D2E28">
        <w:rPr>
          <w:rFonts w:ascii="Arial" w:hAnsi="Arial" w:cs="Arial"/>
        </w:rPr>
        <w:t>(Ressler et al., 2021)</w:t>
      </w:r>
      <w:r w:rsidR="002D2E28">
        <w:rPr>
          <w:rFonts w:ascii="Arial" w:eastAsia="Arial" w:hAnsi="Arial" w:cs="Arial"/>
        </w:rPr>
        <w:fldChar w:fldCharType="end"/>
      </w:r>
      <w:r w:rsidR="00B06370">
        <w:rPr>
          <w:rFonts w:ascii="Arial" w:eastAsia="Arial" w:hAnsi="Arial" w:cs="Arial"/>
        </w:rPr>
        <w:t>. A further possibility to extend this work is to target engagement of activity patterns unique to formation of an extinction memory in distributed networks through closed-loop decoded neurofeedback</w:t>
      </w:r>
      <w:r w:rsidR="002D2E28">
        <w:rPr>
          <w:rFonts w:ascii="Arial" w:eastAsia="Arial" w:hAnsi="Arial" w:cs="Arial"/>
        </w:rPr>
        <w:t xml:space="preserve"> </w:t>
      </w:r>
      <w:r w:rsidR="002D2E28">
        <w:rPr>
          <w:rFonts w:ascii="Arial" w:eastAsia="Arial" w:hAnsi="Arial" w:cs="Arial"/>
        </w:rPr>
        <w:fldChar w:fldCharType="begin"/>
      </w:r>
      <w:r w:rsidR="002D2E28">
        <w:rPr>
          <w:rFonts w:ascii="Arial" w:eastAsia="Arial" w:hAnsi="Arial" w:cs="Arial"/>
        </w:rPr>
        <w:instrText xml:space="preserve"> ADDIN ZOTERO_ITEM CSL_CITATION {"citationID":"HbXcMvV6","properties":{"formattedCitation":"(Taschereau-Dumouchel et al., 2018, 2020)","plainCitation":"(Taschereau-Dumouchel et al., 2018, 2020)","noteIndex":0},"citationItems":[{"id":989,"uris":["http://zotero.org/users/7734491/items/IVPK9KX9"],"uri":["http://zotero.org/users/7734491/items/IVPK9KX9"],"itemData":{"id":989,"type":"article-journal","abstract":"Can “hardwired” physiological fear responses (e.g., for spiders and snakes) be reprogramed unconsciously in the human brain? Currently, exposure therapy is among the most effective treatments for anxiety disorders, but this intervention is subjectively aversive to patients, causing many to drop out of treatment prematurely. Here we introduce a method to bypass the subjective unpleasantness in conscious exposure, by directly pairing monetary reward with unconscious occurrences of decoded representations of naturally feared animals in the brain. To decode physiological fear representations without triggering excessively aversive reactions, we capitalize on recent advancements in functional magnetic resonance imaging decoding techniques, and use a method called hyperalignment to infer the relevant representations of feared animals for a designated participant based on data from other “surrogate” participants. In this way, the procedure completely bypasses the need for a conscious encounter with feared animals. We demonstrate that our method can lead to reliable reductions in physiological fear responses, as measured by skin conductance as well as amygdala hemodynamic activity. Not only do these results raise the intriguing possibility that naturally occurring fear responses can be “reprogrammed” outside of conscious awareness, importantly, they also create the rare opportunity to rigorously test a psychological intervention of this nature in a double-blind, placebo-controlled fashion. This may pave the way for a new approach combining the appealing rationale and proven efficacy of conventional psychotherapy with the rigor and leverage of clinical neuroscience.","container-title":"Proceedings of the National Academy of Sciences","DOI":"10.1073/pnas.1721572115","ISSN":"0027-8424","issue":"13","note":"Citation Key: Taschereau-Dumouchel2018","page":"3470-3475","title":"Towards an unconscious neural reinforcement intervention for common fears","volume":"115","author":[{"family":"Taschereau-Dumouchel","given":"Vincent"},{"family":"Cortese","given":"Aurelio"},{"family":"Chiba","given":"Toshinori"},{"family":"Knotts","given":"J. D."},{"family":"Kawato","given":"Mitsuo"},{"family":"Lau","given":"Hakwan"}],"issued":{"date-parts":[["2018"]]}}},{"id":1761,"uris":["http://zotero.org/users/7734491/items/95SC8LFL"],"uri":["http://zotero.org/users/7734491/items/95SC8LFL"],"itemData":{"id":1761,"type":"article-journal","abstract":"Closed-loop neurofeedback has sparked great interest since its inception in the late 1960s. However, the field has historically faced various methodological challenges. Decoded fMRI neurofeedback may provide solutions to some of these problems. Notably, thanks to the recent advancements of machine learning approaches, it is now possible to target unconscious occurrences of specific multivoxel representations. In this tools of the trade paper, we discuss how to implement these interventions in rigorous double-blind placebo-controlled experiments. We aim to provide a step-by-step guide to address some of the most common methodological and analytical considerations. We also discuss tools that can be used to facilitate the implementation of new experiments. We hope that this will encourage more researchers to try out this powerful new intervention method.","container-title":"Social Cognitive and Affective Neuroscience","DOI":"10.1093/scan/nsaa063","ISSN":"1749-5016","issue":"nsaa063","journalAbbreviation":"Social Cognitive and Affective Neuroscience","source":"Silverchair","title":"Conducting decoded neurofeedback studies","URL":"https://doi.org/10.1093/scan/nsaa063","author":[{"family":"Taschereau-Dumouchel","given":"Vincent"},{"family":"Cortese","given":"Aurelio"},{"family":"Lau","given":"Hakwan"},{"family":"Kawato","given":"Mitsuo"}],"accessed":{"date-parts":[["2021",4,19]]},"issued":{"date-parts":[["2020",5,5]]}}}],"schema":"https://github.com/citation-style-language/schema/raw/master/csl-citation.json"} </w:instrText>
      </w:r>
      <w:r w:rsidR="002D2E28">
        <w:rPr>
          <w:rFonts w:ascii="Arial" w:eastAsia="Arial" w:hAnsi="Arial" w:cs="Arial"/>
        </w:rPr>
        <w:fldChar w:fldCharType="separate"/>
      </w:r>
      <w:r w:rsidR="002D2E28" w:rsidRPr="002D2E28">
        <w:rPr>
          <w:rFonts w:ascii="Arial" w:hAnsi="Arial" w:cs="Arial"/>
        </w:rPr>
        <w:t>(Taschereau-Dumouchel et al., 2018, 2020)</w:t>
      </w:r>
      <w:r w:rsidR="002D2E28">
        <w:rPr>
          <w:rFonts w:ascii="Arial" w:eastAsia="Arial" w:hAnsi="Arial" w:cs="Arial"/>
        </w:rPr>
        <w:fldChar w:fldCharType="end"/>
      </w:r>
      <w:r w:rsidR="00B06370">
        <w:rPr>
          <w:rFonts w:ascii="Arial" w:eastAsia="Arial" w:hAnsi="Arial" w:cs="Arial"/>
        </w:rPr>
        <w:t xml:space="preserve"> to create an </w:t>
      </w:r>
      <w:r w:rsidR="00B06370">
        <w:rPr>
          <w:rFonts w:ascii="Arial" w:eastAsia="Arial" w:hAnsi="Arial" w:cs="Arial"/>
        </w:rPr>
        <w:lastRenderedPageBreak/>
        <w:t xml:space="preserve">enduring memory of safety. In this way, more precise localization of </w:t>
      </w:r>
      <w:r w:rsidR="00742DBB">
        <w:rPr>
          <w:rFonts w:ascii="Arial" w:eastAsia="Arial" w:hAnsi="Arial" w:cs="Arial"/>
        </w:rPr>
        <w:t xml:space="preserve">networks involved in organizing fear and extinction memory could </w:t>
      </w:r>
      <w:r w:rsidR="00B06370">
        <w:rPr>
          <w:rFonts w:ascii="Arial" w:eastAsia="Arial" w:hAnsi="Arial" w:cs="Arial"/>
        </w:rPr>
        <w:t>ultimately lead to better treatments of psychiatric disorders like PTSD.</w:t>
      </w:r>
    </w:p>
    <w:p w14:paraId="395C8B76" w14:textId="55ABFD5E" w:rsidR="000F625B" w:rsidRPr="00E72D99" w:rsidRDefault="00B06370" w:rsidP="00E72D99">
      <w:pPr>
        <w:rPr>
          <w:rFonts w:ascii="Arial" w:eastAsia="Arial" w:hAnsi="Arial" w:cs="Arial"/>
        </w:rPr>
      </w:pPr>
      <w:r>
        <w:rPr>
          <w:rFonts w:ascii="Arial" w:eastAsia="Arial" w:hAnsi="Arial" w:cs="Arial"/>
          <w:b/>
        </w:rPr>
        <w:t>ONLINE METHODS</w:t>
      </w:r>
    </w:p>
    <w:p w14:paraId="2E5EF8B9" w14:textId="77777777" w:rsidR="000F625B" w:rsidRDefault="00B06370">
      <w:pPr>
        <w:spacing w:after="0" w:line="480" w:lineRule="auto"/>
        <w:jc w:val="both"/>
        <w:rPr>
          <w:rFonts w:ascii="Arial" w:eastAsia="Arial" w:hAnsi="Arial" w:cs="Arial"/>
          <w:i/>
          <w:color w:val="000000"/>
        </w:rPr>
      </w:pPr>
      <w:r>
        <w:rPr>
          <w:rFonts w:ascii="Arial" w:eastAsia="Arial" w:hAnsi="Arial" w:cs="Arial"/>
          <w:b/>
          <w:color w:val="000000"/>
        </w:rPr>
        <w:t>Participants</w:t>
      </w:r>
      <w:r>
        <w:rPr>
          <w:rFonts w:ascii="Arial" w:eastAsia="Arial" w:hAnsi="Arial" w:cs="Arial"/>
          <w:i/>
          <w:color w:val="000000"/>
        </w:rPr>
        <w:t xml:space="preserve">. </w:t>
      </w:r>
    </w:p>
    <w:p w14:paraId="0C78964B" w14:textId="0E796794"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A total of 48 participants from the community volunteered to complete the two-day functional MRI study. Three additional participants were recruited but did not complete the experiment. Half of the participants (N = 24; 15 female; Mean age = 21) were recruited with the criteria that they have no current or past psychiatric or neurological disorders. The remaining participants (N = 24; 17 female; Mean age = 26) were recruited after responding to flyers seeking volunteers with PTSD. These participants underwent phone screening and completed additional in-person questionnaires to confirm Criterion A  trauma exposure on the PTSD checklist for DSM-5 (PCL) </w:t>
      </w:r>
      <w:r w:rsidR="003F2F0F">
        <w:rPr>
          <w:rFonts w:ascii="Arial" w:eastAsia="Arial" w:hAnsi="Arial" w:cs="Arial"/>
          <w:color w:val="000000"/>
        </w:rPr>
        <w:fldChar w:fldCharType="begin"/>
      </w:r>
      <w:r w:rsidR="003F2F0F">
        <w:rPr>
          <w:rFonts w:ascii="Arial" w:eastAsia="Arial" w:hAnsi="Arial" w:cs="Arial"/>
          <w:color w:val="000000"/>
        </w:rPr>
        <w:instrText xml:space="preserve"> ADDIN ZOTERO_ITEM CSL_CITATION {"citationID":"N0vQxQKy","properties":{"formattedCitation":"(Blevins et al., 2015)","plainCitation":"(Blevins et al., 2015)","noteIndex":0},"citationItems":[{"id":1121,"uris":["http://zotero.org/users/7734491/items/BNLPMLQZ"],"uri":["http://zotero.org/users/7734491/items/BNLPMLQZ"],"itemData":{"id":1121,"type":"article-journal","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container-title":"Journal of Traumatic Stress","DOI":"10.1002/jts.22059","ISSN":"15736598","issue":"6","note":"PMID: 26606250\nCitation Key: Blevins2015","page":"489-498","title":"The Posttraumatic Stress Disorder Checklist for DSM-5 (PCL-5): Development and Initial Psychometric Evaluation","volume":"28","author":[{"family":"Blevins","given":"Christy A"},{"family":"Weathers","given":"Frank W"},{"family":"Davis","given":"Margaret T"},{"family":"Witte","given":"Tracy K"},{"family":"Domino","given":"Jessica L"}],"issued":{"date-parts":[["2015"]]}}}],"schema":"https://github.com/citation-style-language/schema/raw/master/csl-citation.json"} </w:instrText>
      </w:r>
      <w:r w:rsidR="003F2F0F">
        <w:rPr>
          <w:rFonts w:ascii="Arial" w:eastAsia="Arial" w:hAnsi="Arial" w:cs="Arial"/>
          <w:color w:val="000000"/>
        </w:rPr>
        <w:fldChar w:fldCharType="separate"/>
      </w:r>
      <w:r w:rsidR="003F2F0F" w:rsidRPr="003F2F0F">
        <w:rPr>
          <w:rFonts w:ascii="Arial" w:hAnsi="Arial" w:cs="Arial"/>
        </w:rPr>
        <w:t>(Blevins et al., 2015)</w:t>
      </w:r>
      <w:r w:rsidR="003F2F0F">
        <w:rPr>
          <w:rFonts w:ascii="Arial" w:eastAsia="Arial" w:hAnsi="Arial" w:cs="Arial"/>
          <w:color w:val="000000"/>
        </w:rPr>
        <w:fldChar w:fldCharType="end"/>
      </w:r>
      <w:r>
        <w:rPr>
          <w:rFonts w:ascii="Arial" w:eastAsia="Arial" w:hAnsi="Arial" w:cs="Arial"/>
          <w:color w:val="000000"/>
        </w:rPr>
        <w:t>, as well as the absence of other neurological disorders. All PTSD responding participants reported significant post-trauma symptoms related to a Criterion A trauma, however we refer to this cohort as having post-traumatic stress symptoms (PTSS) as we did not implement a structured diagnostic interview. Given high rates of co-morbid substance use disorder, all PTSS participants were given a urine toxicology screening, and no participants tested positive for illicit drugs or benzodiazepines. Written informed consent was obtained for all participants, and all experimental procedures were approved by the University of Texas at Austin IRB (#2017-02-0094). PCL scores, as well as surveys of anxiety and depression are reported in Hennings et al., 2020.</w:t>
      </w:r>
    </w:p>
    <w:p w14:paraId="092A80DC" w14:textId="77777777" w:rsidR="000F625B" w:rsidRDefault="00B06370">
      <w:pPr>
        <w:spacing w:after="0" w:line="480" w:lineRule="auto"/>
        <w:jc w:val="both"/>
        <w:rPr>
          <w:rFonts w:ascii="Arial" w:eastAsia="Arial" w:hAnsi="Arial" w:cs="Arial"/>
          <w:color w:val="000000"/>
        </w:rPr>
      </w:pPr>
      <w:r>
        <w:rPr>
          <w:rFonts w:ascii="Arial" w:eastAsia="Arial" w:hAnsi="Arial" w:cs="Arial"/>
          <w:b/>
          <w:color w:val="000000"/>
        </w:rPr>
        <w:t>Stimuli.</w:t>
      </w:r>
      <w:r>
        <w:rPr>
          <w:rFonts w:ascii="Arial" w:eastAsia="Arial" w:hAnsi="Arial" w:cs="Arial"/>
          <w:color w:val="000000"/>
        </w:rPr>
        <w:t xml:space="preserve"> </w:t>
      </w:r>
    </w:p>
    <w:p w14:paraId="3E9E2195" w14:textId="7777777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Conditioned stimuli were images of animals and tools collected from lifeonwhite.com or other publicly available resources on the internet. Critical to the design of the task, each stimulus was a unique exemplar from its category. For example, there were not two different kinds of “dog” </w:t>
      </w:r>
      <w:r>
        <w:rPr>
          <w:rFonts w:ascii="Arial" w:eastAsia="Arial" w:hAnsi="Arial" w:cs="Arial"/>
          <w:color w:val="000000"/>
        </w:rPr>
        <w:lastRenderedPageBreak/>
        <w:t xml:space="preserve">used. Typically phobic animals or threatening tools were excluded (e.g., spiders, snakes, knives). The unconditioned stimulus (US) was a brief (50ms) electric shock delivered to fingers of the left hand. Prior to entering the scanner, the US was calibrated for each participant to a level described as “highly annoying and unpleasant, but not painful”. A BIOPAC STMEPM-MRI module was used to deliver the US (Goleta, CA). During the recognition memory test, all 144 “old” stimuli were shown, in addition to 48 novel lures per category. CSs were presented for 3s followed by a 4 or 5s ITI (jittered). Trial order was again pseudorandomized to ensure a balance of CSs from each encoding phase as well as old and new items.  Stimulus presentation was controlled using E-Prime 3.0. </w:t>
      </w:r>
    </w:p>
    <w:p w14:paraId="537B2AAB"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 xml:space="preserve">Task. </w:t>
      </w:r>
    </w:p>
    <w:p w14:paraId="3720BE49" w14:textId="71C5B7EB"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Associative learning task</w:t>
      </w:r>
      <w:r>
        <w:rPr>
          <w:rFonts w:ascii="Arial" w:eastAsia="Arial" w:hAnsi="Arial" w:cs="Arial"/>
          <w:color w:val="000000"/>
        </w:rPr>
        <w:t>.</w:t>
      </w:r>
      <w:r>
        <w:rPr>
          <w:rFonts w:ascii="Arial" w:eastAsia="Arial" w:hAnsi="Arial" w:cs="Arial"/>
          <w:b/>
          <w:color w:val="000000"/>
        </w:rPr>
        <w:t xml:space="preserve"> </w:t>
      </w:r>
      <w:r>
        <w:rPr>
          <w:rFonts w:ascii="Arial" w:eastAsia="Arial" w:hAnsi="Arial" w:cs="Arial"/>
          <w:color w:val="000000"/>
        </w:rPr>
        <w:t xml:space="preserve">Participants completed an associative learning task in two sessions of about an hour each, roughly 24 hours apart. We note that “fear” </w:t>
      </w:r>
      <w:r w:rsidR="00803919">
        <w:rPr>
          <w:rFonts w:ascii="Arial" w:eastAsia="Arial" w:hAnsi="Arial" w:cs="Arial"/>
          <w:color w:val="000000"/>
        </w:rPr>
        <w:t>can be a</w:t>
      </w:r>
      <w:r>
        <w:rPr>
          <w:rFonts w:ascii="Arial" w:eastAsia="Arial" w:hAnsi="Arial" w:cs="Arial"/>
          <w:color w:val="000000"/>
        </w:rPr>
        <w:t xml:space="preserve"> misnomer of the emotional construct being studied in research involving human participants </w:t>
      </w:r>
      <w:r w:rsidR="00AA1D07">
        <w:rPr>
          <w:rFonts w:ascii="Arial" w:eastAsia="Arial" w:hAnsi="Arial" w:cs="Arial"/>
          <w:color w:val="000000"/>
        </w:rPr>
        <w:fldChar w:fldCharType="begin"/>
      </w:r>
      <w:r w:rsidR="00AA1D07">
        <w:rPr>
          <w:rFonts w:ascii="Arial" w:eastAsia="Arial" w:hAnsi="Arial" w:cs="Arial"/>
          <w:color w:val="000000"/>
        </w:rPr>
        <w:instrText xml:space="preserve"> ADDIN ZOTERO_ITEM CSL_CITATION {"citationID":"BowIQL3L","properties":{"formattedCitation":"(LeDoux and Pine, 2016)","plainCitation":"(LeDoux and Pine, 2016)","noteIndex":0},"citationItems":[{"id":723,"uris":["http://zotero.org/users/7734491/items/P78JMZSB"],"uri":["http://zotero.org/users/7734491/items/P78JMZSB"],"itemData":{"id":723,"type":"article-journal","abstract":"Tremendous progress has been made in basic neuroscience in recent decades. One area that has been especially successful is research on how the brain detects and responds to threats. Such studies have demonstrated comparable patterns of brain-behavior relationships underlying threat processing across a range of mammalian species, including humans. This would seem to be an ideal body of information for advancing our understanding of disorders in which altered threat processing is a key factor, namely, fear and anxiety disorders. But research on threat processing has not led to significant improvements in clinical practice. The authors propose that in order to take advantage of this progress for clinical gain, a conceptual reframing is needed. Key to this conceptual change is recognition of a distinction between circuits underlying two classes of responses elicited by threats: 1) behavioral responses and accompanying physiological changes in the brain and body and 2) conscious feeling states reflected in self-reports of fear and anxiety. This distinction leads to a two systems view of fear and anxiety. The authors argue that failure to recognize and consistently emphasize this distinction has impeded progress in understanding fear and anxiety disorders and hindered attempts to developmore effective pharmaceutical and psychological treatments. The two-system view suggests a new way forward.","container-title":"American Journal of Psychiatry","DOI":"10.1176/appi.ajp.2016.16030353","ISSN":"15357228","issue":"11","note":"PMID: 27609244\nCitation Key: LeDoux2016\nISBN: 8662278612","page":"1083-1093","title":"Using neuroscience to help understand fear and anxiety: A two-system framework","volume":"173","author":[{"family":"LeDoux","given":"Joseph E."},{"family":"Pine","given":"Daniel S."}],"issued":{"date-parts":[["2016"]]}}}],"schema":"https://github.com/citation-style-language/schema/raw/master/csl-citation.json"} </w:instrText>
      </w:r>
      <w:r w:rsidR="00AA1D07">
        <w:rPr>
          <w:rFonts w:ascii="Arial" w:eastAsia="Arial" w:hAnsi="Arial" w:cs="Arial"/>
          <w:color w:val="000000"/>
        </w:rPr>
        <w:fldChar w:fldCharType="separate"/>
      </w:r>
      <w:r w:rsidR="00AA1D07" w:rsidRPr="00AA1D07">
        <w:rPr>
          <w:rFonts w:ascii="Arial" w:hAnsi="Arial" w:cs="Arial"/>
        </w:rPr>
        <w:t>(LeDoux and Pine, 2016)</w:t>
      </w:r>
      <w:r w:rsidR="00AA1D07">
        <w:rPr>
          <w:rFonts w:ascii="Arial" w:eastAsia="Arial" w:hAnsi="Arial" w:cs="Arial"/>
          <w:color w:val="000000"/>
        </w:rPr>
        <w:fldChar w:fldCharType="end"/>
      </w:r>
      <w:r>
        <w:rPr>
          <w:rFonts w:ascii="Arial" w:eastAsia="Arial" w:hAnsi="Arial" w:cs="Arial"/>
          <w:color w:val="000000"/>
        </w:rPr>
        <w:t>. A better term may be “threat conditioning”</w:t>
      </w:r>
      <w:r>
        <w:rPr>
          <w:rFonts w:ascii="Arial" w:eastAsia="Arial" w:hAnsi="Arial" w:cs="Arial"/>
          <w:i/>
          <w:color w:val="000000"/>
        </w:rPr>
        <w:t xml:space="preserve">, </w:t>
      </w:r>
      <w:r>
        <w:rPr>
          <w:rFonts w:ascii="Arial" w:eastAsia="Arial" w:hAnsi="Arial" w:cs="Arial"/>
          <w:color w:val="000000"/>
        </w:rPr>
        <w:t>as it better captures both the actual emotional experience of participants and the acquisition of conditioned responses. Nevertheless, we retain the term “fear</w:t>
      </w:r>
      <w:r>
        <w:rPr>
          <w:rFonts w:ascii="Arial" w:eastAsia="Arial" w:hAnsi="Arial" w:cs="Arial"/>
          <w:i/>
          <w:color w:val="000000"/>
        </w:rPr>
        <w:t>”</w:t>
      </w:r>
      <w:r>
        <w:rPr>
          <w:rFonts w:ascii="Arial" w:eastAsia="Arial" w:hAnsi="Arial" w:cs="Arial"/>
          <w:color w:val="000000"/>
        </w:rPr>
        <w:t xml:space="preserve"> to connect the results the broader field of Pavlovian conditioning</w:t>
      </w:r>
      <w:r w:rsidR="00DC5A77">
        <w:rPr>
          <w:rFonts w:ascii="Arial" w:eastAsia="Arial" w:hAnsi="Arial" w:cs="Arial"/>
          <w:color w:val="000000"/>
        </w:rPr>
        <w:t xml:space="preserve"> across model organisms</w:t>
      </w:r>
      <w:r>
        <w:rPr>
          <w:rFonts w:ascii="Arial" w:eastAsia="Arial" w:hAnsi="Arial" w:cs="Arial"/>
          <w:color w:val="000000"/>
        </w:rPr>
        <w:t xml:space="preserve">. For all phases of the associative learning task, images were displayed for 4.5 +/- 0.5s (jittered), and the ITI between trials lasted 6 +/- 0.5s (jittered). The trial order of the CSs was pseudorandomized to ensure no more than 3 CS type were presented in a row. The same pseudorandomized order was used for all subjects, however which phase of the experiment each stimulus was displayed was randomized across participants. Day 1 consisted of pre-conditioning, fear conditioning, and extinction. On Day 1, each phase consisted of 48 trials, 24 animals and 24 tools, for a total of 144 items. During pre-conditioning, participants identified which category each image belonged to (2-alternative forced choice, 2-AFC; animal or tool). During fear conditioning, 50% of the trials from one category (CS+) co-terminated with the US, for a total of 12 CS+US pairings. Images from the other category were never paired with shock (CS-), and the category </w:t>
      </w:r>
      <w:r>
        <w:rPr>
          <w:rFonts w:ascii="Arial" w:eastAsia="Arial" w:hAnsi="Arial" w:cs="Arial"/>
          <w:color w:val="000000"/>
        </w:rPr>
        <w:lastRenderedPageBreak/>
        <w:t xml:space="preserve">of the CS+ was counterbalanced across participants. Extinction learning followed fear conditioning, during which no shocks were delivered. Relevant to hypotheses explained in Hennings et al., 2020, during extinction learning the normal fixation cross displayed during the ITI was replaced with a stream of natural scene images displayed for 1s each (5, 6, or 7 scenes per ITI). During fear conditioning and extinction on Day 1, participants responded whether or not they expected a shock on each trial (2-AFC; yes or no). Skin-conductance responses were collected during pre-conditioning, fear condition, and extinction. The following day, participants had the electrodes reattached prior to entering the scanner for the fear renewal test (reported in Hennings et al., 2020). </w:t>
      </w:r>
      <w:r>
        <w:rPr>
          <w:rFonts w:ascii="Arial" w:eastAsia="Arial" w:hAnsi="Arial" w:cs="Arial"/>
          <w:color w:val="000000"/>
        </w:rPr>
        <w:tab/>
        <w:t xml:space="preserve"> </w:t>
      </w:r>
    </w:p>
    <w:p w14:paraId="7E30BA07" w14:textId="6A87E835" w:rsidR="000F625B" w:rsidRDefault="00B06370" w:rsidP="008C3FE5">
      <w:pPr>
        <w:spacing w:line="480" w:lineRule="auto"/>
        <w:ind w:firstLine="720"/>
        <w:jc w:val="both"/>
        <w:rPr>
          <w:rFonts w:ascii="Arial" w:eastAsia="Arial" w:hAnsi="Arial" w:cs="Arial"/>
        </w:rPr>
      </w:pPr>
      <w:r>
        <w:rPr>
          <w:rFonts w:ascii="Arial" w:eastAsia="Arial" w:hAnsi="Arial" w:cs="Arial"/>
          <w:i/>
          <w:color w:val="000000"/>
        </w:rPr>
        <w:t>Recognition memory test</w:t>
      </w:r>
      <w:r>
        <w:rPr>
          <w:rFonts w:ascii="Arial" w:eastAsia="Arial" w:hAnsi="Arial" w:cs="Arial"/>
          <w:color w:val="000000"/>
        </w:rPr>
        <w:t xml:space="preserve">. After completing the fear renewal test on Day 2, participants completed a surprise recognition memory test for the items they had seen the previous day. </w:t>
      </w:r>
      <w:r w:rsidR="008C3FE5">
        <w:rPr>
          <w:rFonts w:ascii="Arial" w:eastAsia="Arial" w:hAnsi="Arial" w:cs="Arial"/>
        </w:rPr>
        <w:t xml:space="preserve">Participants were informed that no shocks would be delivered during the memory test. </w:t>
      </w:r>
      <w:r>
        <w:rPr>
          <w:rFonts w:ascii="Arial" w:eastAsia="Arial" w:hAnsi="Arial" w:cs="Arial"/>
          <w:color w:val="000000"/>
        </w:rPr>
        <w:t xml:space="preserve">All 144 old images were included as well as 96 novel foils. The stimuli seen during the fear renewal test were not shown during the recognition memory test. Each image was displayed for 3s with a 4 or 5s ITI, and participants indicated whether each image was old (they had seen it the previous day), or new (never seen before). Participants indicated the confidence of their choice by responding the image was definitely old, maybe old, maybe new, or definitely new. The memory test was split into three fMRI runs of equal length, and trial order was again pseudorandomized to ensure a balance of lures and foils of both CS types and encoding phases across the memory runs. </w:t>
      </w:r>
      <w:r>
        <w:rPr>
          <w:rFonts w:ascii="Arial" w:eastAsia="Arial" w:hAnsi="Arial" w:cs="Arial"/>
        </w:rPr>
        <w:t>Trials during the recognition memory test were removed from analysis if participants failed to make a response within the 3s window (Mean = 2.5 dropped “old” trials per participant). A perceptual localizer followed the recognition memory test to facilitate MVPA decoding, however this data was not used in the present analyses.</w:t>
      </w:r>
    </w:p>
    <w:p w14:paraId="2E5D91A2"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Functional MRI acquisition.</w:t>
      </w:r>
    </w:p>
    <w:p w14:paraId="56A8CDB1" w14:textId="77777777" w:rsidR="000F625B" w:rsidRDefault="00B06370">
      <w:pPr>
        <w:spacing w:after="0" w:line="480" w:lineRule="auto"/>
        <w:ind w:firstLine="720"/>
        <w:jc w:val="both"/>
        <w:rPr>
          <w:rFonts w:ascii="Arial" w:eastAsia="Arial" w:hAnsi="Arial" w:cs="Arial"/>
        </w:rPr>
      </w:pPr>
      <w:r>
        <w:rPr>
          <w:rFonts w:ascii="Arial" w:eastAsia="Arial" w:hAnsi="Arial" w:cs="Arial"/>
          <w:color w:val="000000"/>
        </w:rPr>
        <w:lastRenderedPageBreak/>
        <w:t xml:space="preserve">Neuroimaging was accomplished using the Siemens Skyra 3T Human MRI scanner located at the Biomedical Imaging Center at the University of Texas at Austin. Functional data were acquired with a 32-channel head-coil, with 3mm isotropic resolution (TR = 2000ms; TE = 29ms; FoV = 228; 48 slices). A multi-band factor of 2 was used with automatic AC/PC alignment. As discussed in Hennings et al., (2020), due to a computer malfunction, 2 subjects had slightly different acquisition parameters on Day 1 (TR = 2230ms; 66 slices), which were accounted for during preprocessing and analysis. An T1-weighted 3d MPRAGE scan (TR = 1900ms; 1mm isotropic resolution) was collected on Day 1 to aid in functional image registration and region of interest definition. </w:t>
      </w:r>
    </w:p>
    <w:p w14:paraId="24E7D0F9"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Image preprocessing</w:t>
      </w:r>
    </w:p>
    <w:p w14:paraId="6C48B9D8" w14:textId="7777777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Functional MRI data were processed using </w:t>
      </w:r>
      <w:r>
        <w:rPr>
          <w:rFonts w:ascii="Arial" w:eastAsia="Arial" w:hAnsi="Arial" w:cs="Arial"/>
          <w:i/>
          <w:color w:val="000000"/>
        </w:rPr>
        <w:t xml:space="preserve">fMRIprep </w:t>
      </w:r>
      <w:r>
        <w:rPr>
          <w:rFonts w:ascii="Arial" w:eastAsia="Arial" w:hAnsi="Arial" w:cs="Arial"/>
          <w:color w:val="000000"/>
        </w:rPr>
        <w:t>(v1.5.4)</w:t>
      </w:r>
      <w:r>
        <w:rPr>
          <w:rFonts w:ascii="Arial" w:eastAsia="Arial" w:hAnsi="Arial" w:cs="Arial"/>
          <w:i/>
          <w:color w:val="000000"/>
        </w:rPr>
        <w:t xml:space="preserve">, </w:t>
      </w:r>
      <w:r>
        <w:rPr>
          <w:rFonts w:ascii="Arial" w:eastAsia="Arial" w:hAnsi="Arial" w:cs="Arial"/>
          <w:color w:val="000000"/>
        </w:rPr>
        <w:t>an open source software suite designed to increase reproducibility and develop common best practices for image processing. The following boilerplate has been included unchanged, as recommended by the package maintainers.</w:t>
      </w:r>
    </w:p>
    <w:p w14:paraId="3D0E880F" w14:textId="402C2852"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 xml:space="preserve">Anatomical data preprocessing. </w:t>
      </w:r>
      <w:r>
        <w:rPr>
          <w:rFonts w:ascii="Arial" w:eastAsia="Arial" w:hAnsi="Arial" w:cs="Arial"/>
          <w:color w:val="000000"/>
        </w:rPr>
        <w:t>The T1-weighted (T1w) image was corrected for intensity non-uniformity (INU) with </w:t>
      </w:r>
      <w:r>
        <w:rPr>
          <w:rFonts w:ascii="Courier New" w:eastAsia="Courier New" w:hAnsi="Courier New" w:cs="Courier New"/>
          <w:color w:val="000000"/>
        </w:rPr>
        <w:t>N4BiasFieldCorrection</w:t>
      </w:r>
      <w:r>
        <w:rPr>
          <w:rFonts w:ascii="Arial" w:eastAsia="Arial" w:hAnsi="Arial" w:cs="Arial"/>
          <w:color w:val="000000"/>
        </w:rPr>
        <w:t> </w:t>
      </w:r>
      <w:r w:rsidR="00140F9E">
        <w:rPr>
          <w:rFonts w:ascii="Arial" w:eastAsia="Arial" w:hAnsi="Arial" w:cs="Arial"/>
        </w:rPr>
        <w:fldChar w:fldCharType="begin"/>
      </w:r>
      <w:r w:rsidR="00140F9E">
        <w:rPr>
          <w:rFonts w:ascii="Arial" w:eastAsia="Arial" w:hAnsi="Arial" w:cs="Arial"/>
        </w:rPr>
        <w:instrText xml:space="preserve"> ADDIN ZOTERO_ITEM CSL_CITATION {"citationID":"Zc5fjV92","properties":{"formattedCitation":"(Tustison et al., 2010)","plainCitation":"(Tustison et al., 2010)","noteIndex":0},"citationItems":[{"id":1345,"uris":["http://zotero.org/users/7734491/items/JENPMM8C"],"uri":["http://zotero.org/users/7734491/items/JENPMM8C"],"itemData":{"id":1345,"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container-title":"IEEE Transactions on Medical Imaging","DOI":"10.1109/TMI.2010.2046908","ISSN":"02780062","issue":"6","note":"PMID: 20378467","page":"1310-1320","title":"N4ITK: Improved N3 bias correction","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00140F9E">
        <w:rPr>
          <w:rFonts w:ascii="Arial" w:eastAsia="Arial" w:hAnsi="Arial" w:cs="Arial"/>
        </w:rPr>
        <w:fldChar w:fldCharType="separate"/>
      </w:r>
      <w:r w:rsidR="00140F9E" w:rsidRPr="00140F9E">
        <w:rPr>
          <w:rFonts w:ascii="Arial" w:hAnsi="Arial" w:cs="Arial"/>
        </w:rPr>
        <w:t>(Tustison et al., 2010)</w:t>
      </w:r>
      <w:r w:rsidR="00140F9E">
        <w:rPr>
          <w:rFonts w:ascii="Arial" w:eastAsia="Arial" w:hAnsi="Arial" w:cs="Arial"/>
        </w:rPr>
        <w:fldChar w:fldCharType="end"/>
      </w:r>
      <w:r>
        <w:rPr>
          <w:rFonts w:ascii="Arial" w:eastAsia="Arial" w:hAnsi="Arial" w:cs="Arial"/>
          <w:color w:val="000000"/>
        </w:rPr>
        <w:t xml:space="preserve">, distributed with ANTs 2.2.0 </w:t>
      </w:r>
      <w:r w:rsidR="00140F9E">
        <w:rPr>
          <w:rFonts w:ascii="Arial" w:eastAsia="Arial" w:hAnsi="Arial" w:cs="Arial"/>
          <w:color w:val="000000"/>
        </w:rPr>
        <w:fldChar w:fldCharType="begin"/>
      </w:r>
      <w:r w:rsidR="00140F9E">
        <w:rPr>
          <w:rFonts w:ascii="Arial" w:eastAsia="Arial" w:hAnsi="Arial" w:cs="Arial"/>
          <w:color w:val="000000"/>
        </w:rPr>
        <w:instrText xml:space="preserve"> ADDIN ZOTERO_ITEM CSL_CITATION {"citationID":"Swhw8e13","properties":{"formattedCitation":"(Avants et al., 2008)","plainCitation":"(Avants et al., 2008)","noteIndex":0},"citationItems":[{"id":1366,"uris":["http://zotero.org/users/7734491/items/R7RMF5PW"],"uri":["http://zotero.org/users/7734491/items/R7RMF5PW"],"itemData":{"id":1366,"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ntainer-title":"Medical Image Analysis","DOI":"10.1016/j.media.2007.06.004","ISSN":"13618415","issue":"1","note":"PMID: 17659998","page":"26-41","title":"Symmetric diffeomorphic image registration with cross-correlation: Evaluating automated labeling of elderly and neurodegenerative brain","volume":"12","author":[{"family":"Avants","given":"B B"},{"family":"Epstein","given":"C L"},{"family":"Grossman","given":"M"},{"family":"Gee","given":"J C"}],"issued":{"date-parts":[["2008"]]}}}],"schema":"https://github.com/citation-style-language/schema/raw/master/csl-citation.json"} </w:instrText>
      </w:r>
      <w:r w:rsidR="00140F9E">
        <w:rPr>
          <w:rFonts w:ascii="Arial" w:eastAsia="Arial" w:hAnsi="Arial" w:cs="Arial"/>
          <w:color w:val="000000"/>
        </w:rPr>
        <w:fldChar w:fldCharType="separate"/>
      </w:r>
      <w:r w:rsidR="00140F9E" w:rsidRPr="00140F9E">
        <w:rPr>
          <w:rFonts w:ascii="Arial" w:hAnsi="Arial" w:cs="Arial"/>
        </w:rPr>
        <w:t>(Avants et al., 2008)</w:t>
      </w:r>
      <w:r w:rsidR="00140F9E">
        <w:rPr>
          <w:rFonts w:ascii="Arial" w:eastAsia="Arial" w:hAnsi="Arial" w:cs="Arial"/>
          <w:color w:val="000000"/>
        </w:rPr>
        <w:fldChar w:fldCharType="end"/>
      </w:r>
      <w:r>
        <w:rPr>
          <w:rFonts w:ascii="Arial" w:eastAsia="Arial" w:hAnsi="Arial" w:cs="Arial"/>
          <w:color w:val="000000"/>
        </w:rPr>
        <w:t>, and used as T1w-reference throughout the workflow. The T1w-reference was then skull-stripped with a </w:t>
      </w:r>
      <w:r>
        <w:rPr>
          <w:rFonts w:ascii="Arial" w:eastAsia="Arial" w:hAnsi="Arial" w:cs="Arial"/>
          <w:i/>
          <w:color w:val="000000"/>
        </w:rPr>
        <w:t>Nipype</w:t>
      </w:r>
      <w:r>
        <w:rPr>
          <w:rFonts w:ascii="Arial" w:eastAsia="Arial" w:hAnsi="Arial" w:cs="Arial"/>
          <w:color w:val="000000"/>
        </w:rPr>
        <w:t> implementation of the </w:t>
      </w:r>
      <w:r>
        <w:rPr>
          <w:rFonts w:ascii="Courier New" w:eastAsia="Courier New" w:hAnsi="Courier New" w:cs="Courier New"/>
          <w:color w:val="000000"/>
        </w:rPr>
        <w:t>antsBrainExtraction.sh</w:t>
      </w:r>
      <w:r>
        <w:rPr>
          <w:rFonts w:ascii="Arial" w:eastAsia="Arial" w:hAnsi="Arial" w:cs="Arial"/>
          <w:color w:val="000000"/>
        </w:rPr>
        <w:t xml:space="preserve"> workflow (from ANTs), using </w:t>
      </w:r>
      <w:r>
        <w:rPr>
          <w:rFonts w:ascii="Courier New" w:eastAsia="Courier New" w:hAnsi="Courier New" w:cs="Courier New"/>
          <w:color w:val="000000"/>
        </w:rPr>
        <w:t>OASIS30ANTs</w:t>
      </w:r>
      <w:r>
        <w:rPr>
          <w:rFonts w:ascii="Arial" w:eastAsia="Arial" w:hAnsi="Arial" w:cs="Arial"/>
          <w:color w:val="000000"/>
        </w:rPr>
        <w:t xml:space="preserve"> as target template. Brain tissue segmentation of cerebrospinal fluid (CSF), white-matter (WM) and gray-matter (GM) was performed on the brain-extracted T1w using </w:t>
      </w:r>
      <w:r>
        <w:rPr>
          <w:rFonts w:ascii="Courier New" w:eastAsia="Courier New" w:hAnsi="Courier New" w:cs="Courier New"/>
          <w:color w:val="000000"/>
        </w:rPr>
        <w:t>fast</w:t>
      </w:r>
      <w:r>
        <w:rPr>
          <w:rFonts w:ascii="Arial" w:eastAsia="Arial" w:hAnsi="Arial" w:cs="Arial"/>
          <w:color w:val="000000"/>
        </w:rPr>
        <w:t xml:space="preserve"> (FSL 5.0.9, </w:t>
      </w:r>
      <w:r w:rsidR="00140F9E">
        <w:rPr>
          <w:rFonts w:ascii="Arial" w:eastAsia="Arial" w:hAnsi="Arial" w:cs="Arial"/>
          <w:color w:val="000000"/>
        </w:rPr>
        <w:fldChar w:fldCharType="begin"/>
      </w:r>
      <w:r w:rsidR="00140F9E">
        <w:rPr>
          <w:rFonts w:ascii="Arial" w:eastAsia="Arial" w:hAnsi="Arial" w:cs="Arial"/>
          <w:color w:val="000000"/>
        </w:rPr>
        <w:instrText xml:space="preserve"> ADDIN ZOTERO_ITEM CSL_CITATION {"citationID":"v9ll6oiZ","properties":{"formattedCitation":"(Zhang et al., 2001)","plainCitation":"(Zhang et al., 2001)","noteIndex":0},"citationItems":[{"id":1344,"uris":["http://zotero.org/users/7734491/items/AFKIAEF9"],"uri":["http://zotero.org/users/7734491/items/AFKIAEF9"],"itemData":{"id":1344,"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container-title":"IEEE Transactions on Medical Imaging","DOI":"10.1109/42.906424","ISSN":"02780062","issue":"1","note":"PMID: 11293691","page":"45-57","title":"Segmentation of brain MR images through a hidden Markov random field model and the expectation-maximization algorithm","volume":"20","author":[{"family":"Zhang","given":"Yongyue"},{"family":"Brady","given":"Michael"},{"family":"Smith","given":"Stephen"}],"issued":{"date-parts":[["2001",1]]}}}],"schema":"https://github.com/citation-style-language/schema/raw/master/csl-citation.json"} </w:instrText>
      </w:r>
      <w:r w:rsidR="00140F9E">
        <w:rPr>
          <w:rFonts w:ascii="Arial" w:eastAsia="Arial" w:hAnsi="Arial" w:cs="Arial"/>
          <w:color w:val="000000"/>
        </w:rPr>
        <w:fldChar w:fldCharType="separate"/>
      </w:r>
      <w:r w:rsidR="00140F9E" w:rsidRPr="00140F9E">
        <w:rPr>
          <w:rFonts w:ascii="Arial" w:hAnsi="Arial" w:cs="Arial"/>
        </w:rPr>
        <w:t>Zhang et al., 2001</w:t>
      </w:r>
      <w:r w:rsidR="00140F9E">
        <w:rPr>
          <w:rFonts w:ascii="Arial" w:eastAsia="Arial" w:hAnsi="Arial" w:cs="Arial"/>
          <w:color w:val="000000"/>
        </w:rPr>
        <w:fldChar w:fldCharType="end"/>
      </w:r>
      <w:r w:rsidR="00140F9E">
        <w:rPr>
          <w:rFonts w:ascii="Arial" w:eastAsia="Arial" w:hAnsi="Arial" w:cs="Arial"/>
        </w:rPr>
        <w:t>)</w:t>
      </w:r>
      <w:r>
        <w:rPr>
          <w:rFonts w:ascii="Arial" w:eastAsia="Arial" w:hAnsi="Arial" w:cs="Arial"/>
          <w:color w:val="000000"/>
        </w:rPr>
        <w:t xml:space="preserve">. Brain surfaces were reconstructed using recon-all (FreeSurfer 6.0.1, </w:t>
      </w:r>
      <w:r w:rsidR="00140F9E">
        <w:rPr>
          <w:rFonts w:ascii="Arial" w:eastAsia="Arial" w:hAnsi="Arial" w:cs="Arial"/>
          <w:color w:val="000000"/>
        </w:rPr>
        <w:fldChar w:fldCharType="begin"/>
      </w:r>
      <w:r w:rsidR="00140F9E">
        <w:rPr>
          <w:rFonts w:ascii="Arial" w:eastAsia="Arial" w:hAnsi="Arial" w:cs="Arial"/>
          <w:color w:val="000000"/>
        </w:rPr>
        <w:instrText xml:space="preserve"> ADDIN ZOTERO_ITEM CSL_CITATION {"citationID":"bCBsuNzR","properties":{"formattedCitation":"(Dale et al., 1999)","plainCitation":"(Dale et al., 1999)","noteIndex":0},"citationItems":[{"id":1360,"uris":["http://zotero.org/users/7734491/items/3B4NSGYT"],"uri":["http://zotero.org/users/7734491/items/3B4NSGYT"],"itemData":{"id":1360,"type":"article-journal","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note":"PMID: 9931268","page":"179-194","title":"Cortical surface-based analysis: I. Segmentation and surface reconstruction","volume":"9","author":[{"family":"Dale","given":"Anders M"},{"family":"Fischl","given":"Bruce"},{"family":"Sereno","given":"Martin I"}],"issued":{"date-parts":[["1999"]]}},"locator":"1"}],"schema":"https://github.com/citation-style-language/schema/raw/master/csl-citation.json"} </w:instrText>
      </w:r>
      <w:r w:rsidR="00140F9E">
        <w:rPr>
          <w:rFonts w:ascii="Arial" w:eastAsia="Arial" w:hAnsi="Arial" w:cs="Arial"/>
          <w:color w:val="000000"/>
        </w:rPr>
        <w:fldChar w:fldCharType="separate"/>
      </w:r>
      <w:r w:rsidR="00140F9E" w:rsidRPr="00140F9E">
        <w:rPr>
          <w:rFonts w:ascii="Arial" w:hAnsi="Arial" w:cs="Arial"/>
        </w:rPr>
        <w:t>Dale et al., 1999</w:t>
      </w:r>
      <w:r w:rsidR="00140F9E">
        <w:rPr>
          <w:rFonts w:ascii="Arial" w:eastAsia="Arial" w:hAnsi="Arial" w:cs="Arial"/>
          <w:color w:val="000000"/>
        </w:rPr>
        <w:fldChar w:fldCharType="end"/>
      </w:r>
      <w:r w:rsidR="00140F9E">
        <w:rPr>
          <w:rFonts w:ascii="Arial" w:eastAsia="Arial" w:hAnsi="Arial" w:cs="Arial"/>
          <w:color w:val="000000"/>
        </w:rPr>
        <w:t>)</w:t>
      </w:r>
      <w:r>
        <w:rPr>
          <w:rFonts w:ascii="Arial" w:eastAsia="Arial" w:hAnsi="Arial" w:cs="Arial"/>
          <w:color w:val="000000"/>
        </w:rPr>
        <w:t>, and the brain mask estimated previously was refined with a custom variation of the method to reconcile ANTs-derived and FreeSurfer-derived segmentations of the cortical gray-matter of Mindboggle </w:t>
      </w:r>
      <w:r w:rsidR="00140F9E">
        <w:rPr>
          <w:rFonts w:ascii="Arial" w:eastAsia="Arial" w:hAnsi="Arial" w:cs="Arial"/>
          <w:color w:val="000000"/>
        </w:rPr>
        <w:fldChar w:fldCharType="begin"/>
      </w:r>
      <w:r w:rsidR="00140F9E">
        <w:rPr>
          <w:rFonts w:ascii="Arial" w:eastAsia="Arial" w:hAnsi="Arial" w:cs="Arial"/>
          <w:color w:val="000000"/>
        </w:rPr>
        <w:instrText xml:space="preserve"> ADDIN ZOTERO_ITEM CSL_CITATION {"citationID":"F2ZOVFkM","properties":{"formattedCitation":"(Klein et al., 2017)","plainCitation":"(Klein et al., 2017)","noteIndex":0},"citationItems":[{"id":1348,"uris":["http://zotero.org/users/7734491/items/SAB5LTHN"],"uri":["http://zotero.org/users/7734491/items/SAB5LTHN"],"itemData":{"id":1348,"type":"article-journal","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container-title":"PLoS Computational Biology","DOI":"10.1371/journal.pcbi.1005350","ISSN":"15537358","issue":"2","note":"PMID: 28231282\npublisher: Public Library of Science","page":"e1005350","title":"Mindboggling morphometry of human brains","volume":"13","author":[{"family":"Klein","given":"Arno"},{"family":"Ghosh","given":"Satrajit S."},{"family":"Bao","given":"Forrest S."},{"family":"Giard","given":"Joachim"},{"family":"Häme","given":"Yrjö"},{"family":"Stavsky","given":"Eliezer"},{"family":"Lee","given":"Noah"},{"family":"Rossa","given":"Brian"},{"family":"Reuter","given":"Martin"},{"family":"Chaibub Neto","given":"Elias"},{"family":"Keshavan","given":"Anisha"}],"issued":{"date-parts":[["2017",2,1]]}}}],"schema":"https://github.com/citation-style-language/schema/raw/master/csl-citation.json"} </w:instrText>
      </w:r>
      <w:r w:rsidR="00140F9E">
        <w:rPr>
          <w:rFonts w:ascii="Arial" w:eastAsia="Arial" w:hAnsi="Arial" w:cs="Arial"/>
          <w:color w:val="000000"/>
        </w:rPr>
        <w:fldChar w:fldCharType="separate"/>
      </w:r>
      <w:r w:rsidR="00140F9E" w:rsidRPr="00140F9E">
        <w:rPr>
          <w:rFonts w:ascii="Arial" w:hAnsi="Arial" w:cs="Arial"/>
        </w:rPr>
        <w:t>(Klein et al., 2017)</w:t>
      </w:r>
      <w:r w:rsidR="00140F9E">
        <w:rPr>
          <w:rFonts w:ascii="Arial" w:eastAsia="Arial" w:hAnsi="Arial" w:cs="Arial"/>
          <w:color w:val="000000"/>
        </w:rPr>
        <w:fldChar w:fldCharType="end"/>
      </w:r>
      <w:r>
        <w:rPr>
          <w:rFonts w:ascii="Arial" w:eastAsia="Arial" w:hAnsi="Arial" w:cs="Arial"/>
          <w:color w:val="000000"/>
        </w:rPr>
        <w:t xml:space="preserve">. Volume-based spatial normalization to one standard space </w:t>
      </w:r>
      <w:r>
        <w:rPr>
          <w:rFonts w:ascii="Arial" w:eastAsia="Arial" w:hAnsi="Arial" w:cs="Arial"/>
          <w:color w:val="000000"/>
        </w:rPr>
        <w:lastRenderedPageBreak/>
        <w:t>(MNI152NLin2009cAsym) was performed through nonlinear registration with </w:t>
      </w:r>
      <w:r>
        <w:rPr>
          <w:rFonts w:ascii="Courier New" w:eastAsia="Courier New" w:hAnsi="Courier New" w:cs="Courier New"/>
          <w:color w:val="000000"/>
        </w:rPr>
        <w:t>antsRegistration</w:t>
      </w:r>
      <w:r>
        <w:rPr>
          <w:rFonts w:ascii="Arial" w:eastAsia="Arial" w:hAnsi="Arial" w:cs="Arial"/>
          <w:color w:val="000000"/>
        </w:rPr>
        <w:t> (ANTs 2.2.0), using brain-extracted versions of both T1w reference and the T1w template. The following template was selected for spatial normalization: </w:t>
      </w:r>
      <w:r>
        <w:rPr>
          <w:rFonts w:ascii="Arial" w:eastAsia="Arial" w:hAnsi="Arial" w:cs="Arial"/>
          <w:i/>
          <w:color w:val="000000"/>
        </w:rPr>
        <w:t xml:space="preserve">ICBM 152 Nonlinear Asymmetrical template version 2009c </w:t>
      </w:r>
      <w:r w:rsidR="00140F9E">
        <w:rPr>
          <w:rFonts w:ascii="Arial" w:eastAsia="Arial" w:hAnsi="Arial" w:cs="Arial"/>
          <w:i/>
          <w:color w:val="000000"/>
        </w:rPr>
        <w:fldChar w:fldCharType="begin"/>
      </w:r>
      <w:r w:rsidR="00140F9E">
        <w:rPr>
          <w:rFonts w:ascii="Arial" w:eastAsia="Arial" w:hAnsi="Arial" w:cs="Arial"/>
          <w:i/>
          <w:color w:val="000000"/>
        </w:rPr>
        <w:instrText xml:space="preserve"> ADDIN ZOTERO_ITEM CSL_CITATION {"citationID":"ll0Q8vMP","properties":{"formattedCitation":"(Fonov et al., 2009)","plainCitation":"(Fonov et al., 2009)","noteIndex":0},"citationItems":[{"id":1354,"uris":["http://zotero.org/users/7734491/items/C6HM5JGK"],"uri":["http://zotero.org/users/7734491/items/C6HM5JGK"],"itemData":{"id":1354,"type":"article-journal","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container-title":"NeuroImage","DOI":"10.1016/s1053-8119(09)70884-5","ISSN":"10538119","note":"publisher: Elsevier BV","page":"S102","title":"Unbiased nonlinear average age-appropriate brain templates from birth to adulthood","volume":"47","author":[{"family":"Fonov","given":"VS"},{"family":"Evans","given":"AC"},{"family":"McKinstry","given":"RC"},{"family":"Almli","given":"CR"},{"family":"Collins","given":"DL"}],"issued":{"date-parts":[["2009",7,1]]}}}],"schema":"https://github.com/citation-style-language/schema/raw/master/csl-citation.json"} </w:instrText>
      </w:r>
      <w:r w:rsidR="00140F9E">
        <w:rPr>
          <w:rFonts w:ascii="Arial" w:eastAsia="Arial" w:hAnsi="Arial" w:cs="Arial"/>
          <w:i/>
          <w:color w:val="000000"/>
        </w:rPr>
        <w:fldChar w:fldCharType="separate"/>
      </w:r>
      <w:r w:rsidR="00140F9E" w:rsidRPr="00140F9E">
        <w:rPr>
          <w:rFonts w:ascii="Arial" w:hAnsi="Arial" w:cs="Arial"/>
        </w:rPr>
        <w:t>(Fonov et al., 2009)</w:t>
      </w:r>
      <w:r w:rsidR="00140F9E">
        <w:rPr>
          <w:rFonts w:ascii="Arial" w:eastAsia="Arial" w:hAnsi="Arial" w:cs="Arial"/>
          <w:i/>
          <w:color w:val="000000"/>
        </w:rPr>
        <w:fldChar w:fldCharType="end"/>
      </w:r>
      <w:r>
        <w:rPr>
          <w:rFonts w:ascii="Arial" w:eastAsia="Arial" w:hAnsi="Arial" w:cs="Arial"/>
          <w:color w:val="000000"/>
        </w:rPr>
        <w:t>.</w:t>
      </w:r>
    </w:p>
    <w:p w14:paraId="71867333" w14:textId="0E3DF079"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 xml:space="preserve">Functional data preprocessing. </w:t>
      </w:r>
      <w:r>
        <w:rPr>
          <w:rFonts w:ascii="Arial" w:eastAsia="Arial" w:hAnsi="Arial" w:cs="Arial"/>
          <w:color w:val="000000"/>
        </w:rPr>
        <w:t>For each of the 9 BOLD runs found per subject (across all tasks and sessions), the following preprocessing was performed. First, a reference volume and its skull-stripped version were generated using a custom methodology of </w:t>
      </w:r>
      <w:r>
        <w:rPr>
          <w:rFonts w:ascii="Arial" w:eastAsia="Arial" w:hAnsi="Arial" w:cs="Arial"/>
          <w:i/>
          <w:color w:val="000000"/>
        </w:rPr>
        <w:t>fMRIPrep</w:t>
      </w:r>
      <w:r>
        <w:rPr>
          <w:rFonts w:ascii="Arial" w:eastAsia="Arial" w:hAnsi="Arial" w:cs="Arial"/>
          <w:color w:val="000000"/>
        </w:rPr>
        <w:t>. Susceptibility distortion correction (SDC) was omitted as no field maps were collected. The BOLD reference was then co-registered to the T1w reference using </w:t>
      </w:r>
      <w:r>
        <w:rPr>
          <w:rFonts w:ascii="Courier New" w:eastAsia="Courier New" w:hAnsi="Courier New" w:cs="Courier New"/>
          <w:color w:val="000000"/>
        </w:rPr>
        <w:t>bbregister</w:t>
      </w:r>
      <w:r>
        <w:rPr>
          <w:rFonts w:ascii="Arial" w:eastAsia="Arial" w:hAnsi="Arial" w:cs="Arial"/>
          <w:color w:val="000000"/>
        </w:rPr>
        <w:t> (FreeSurfer) which implements boundary-based registration</w:t>
      </w:r>
      <w:r w:rsidR="00EF0A98">
        <w:rPr>
          <w:rFonts w:ascii="Arial" w:eastAsia="Arial" w:hAnsi="Arial" w:cs="Arial"/>
          <w:color w:val="000000"/>
        </w:rPr>
        <w:t xml:space="preserve"> </w:t>
      </w:r>
      <w:r w:rsidR="00EF0A98">
        <w:rPr>
          <w:rFonts w:ascii="Arial" w:eastAsia="Arial" w:hAnsi="Arial" w:cs="Arial"/>
          <w:color w:val="000000"/>
        </w:rPr>
        <w:fldChar w:fldCharType="begin"/>
      </w:r>
      <w:r w:rsidR="00EF0A98">
        <w:rPr>
          <w:rFonts w:ascii="Arial" w:eastAsia="Arial" w:hAnsi="Arial" w:cs="Arial"/>
          <w:color w:val="000000"/>
        </w:rPr>
        <w:instrText xml:space="preserve"> ADDIN ZOTERO_ITEM CSL_CITATION {"citationID":"WGbtl0jD","properties":{"formattedCitation":"(Greve and Fischl, 2009)","plainCitation":"(Greve and Fischl, 2009)","noteIndex":0},"citationItems":[{"id":1352,"uris":["http://zotero.org/users/7734491/items/IIXRFUA5"],"uri":["http://zotero.org/users/7734491/items/IIXRFUA5"],"itemData":{"id":1352,"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container-title":"NeuroImage","DOI":"10.1016/j.neuroimage.2009.06.060","ISSN":"10538119","issue":"1","note":"PMID: 19573611","page":"63-72","title":"Accurate and robust brain image alignment using boundary-based registration","volume":"48","author":[{"family":"Greve","given":"Douglas N"},{"family":"Fischl","given":"Bruce"}],"issued":{"date-parts":[["2009"]]}}}],"schema":"https://github.com/citation-style-language/schema/raw/master/csl-citation.json"} </w:instrText>
      </w:r>
      <w:r w:rsidR="00EF0A98">
        <w:rPr>
          <w:rFonts w:ascii="Arial" w:eastAsia="Arial" w:hAnsi="Arial" w:cs="Arial"/>
          <w:color w:val="000000"/>
        </w:rPr>
        <w:fldChar w:fldCharType="separate"/>
      </w:r>
      <w:r w:rsidR="00EF0A98" w:rsidRPr="00EF0A98">
        <w:rPr>
          <w:rFonts w:ascii="Arial" w:hAnsi="Arial" w:cs="Arial"/>
        </w:rPr>
        <w:t>(Greve and Fischl, 2009)</w:t>
      </w:r>
      <w:r w:rsidR="00EF0A98">
        <w:rPr>
          <w:rFonts w:ascii="Arial" w:eastAsia="Arial" w:hAnsi="Arial" w:cs="Arial"/>
          <w:color w:val="000000"/>
        </w:rPr>
        <w:fldChar w:fldCharType="end"/>
      </w:r>
      <w:r>
        <w:rPr>
          <w:rFonts w:ascii="Arial" w:eastAsia="Arial" w:hAnsi="Arial" w:cs="Arial"/>
          <w:color w:val="000000"/>
        </w:rPr>
        <w:t>. Co-registration was configured with six degrees of freedom. Head-motion parameters with respect to the BOLD reference (transformation matrices, and six corresponding rotation and translation parameters) are estimated before any spatiotemporal filtering using </w:t>
      </w:r>
      <w:r>
        <w:rPr>
          <w:rFonts w:ascii="Courier New" w:eastAsia="Courier New" w:hAnsi="Courier New" w:cs="Courier New"/>
          <w:color w:val="000000"/>
        </w:rPr>
        <w:t>mcflirt</w:t>
      </w:r>
      <w:r>
        <w:rPr>
          <w:rFonts w:ascii="Arial" w:eastAsia="Arial" w:hAnsi="Arial" w:cs="Arial"/>
          <w:color w:val="000000"/>
        </w:rPr>
        <w:t xml:space="preserve"> (FSL 5.0.9, </w:t>
      </w:r>
      <w:r w:rsidR="0088018C">
        <w:rPr>
          <w:rFonts w:ascii="Arial" w:eastAsia="Arial" w:hAnsi="Arial" w:cs="Arial"/>
          <w:color w:val="000000"/>
        </w:rPr>
        <w:fldChar w:fldCharType="begin"/>
      </w:r>
      <w:r w:rsidR="0088018C">
        <w:rPr>
          <w:rFonts w:ascii="Arial" w:eastAsia="Arial" w:hAnsi="Arial" w:cs="Arial"/>
          <w:color w:val="000000"/>
        </w:rPr>
        <w:instrText xml:space="preserve"> ADDIN ZOTERO_ITEM CSL_CITATION {"citationID":"r87810fs","properties":{"formattedCitation":"(Jenkinson et al., 2002)","plainCitation":"(Jenkinson et al., 2002)","noteIndex":0},"citationItems":[{"id":1350,"uris":["http://zotero.org/users/7734491/items/YEJZJTRX"],"uri":["http://zotero.org/users/7734491/items/YEJZJTRX"],"itemData":{"id":1350,"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DOI":"10.1006/nimg.2002.1132","ISSN":"10538119","issue":"2","page":"825-841","title":"Improved Optimization for the Robust and Accurate Linear Registration and Motion Correction of Brain Images","volume":"17","author":[{"family":"Jenkinson","given":"Mark"},{"family":"Bannister","given":"Peter"},{"family":"Brady","given":"Michael"},{"family":"Smith","given":"Stephen"}],"issued":{"date-parts":[["2002"]]}}}],"schema":"https://github.com/citation-style-language/schema/raw/master/csl-citation.json"} </w:instrText>
      </w:r>
      <w:r w:rsidR="0088018C">
        <w:rPr>
          <w:rFonts w:ascii="Arial" w:eastAsia="Arial" w:hAnsi="Arial" w:cs="Arial"/>
          <w:color w:val="000000"/>
        </w:rPr>
        <w:fldChar w:fldCharType="separate"/>
      </w:r>
      <w:r w:rsidR="0088018C" w:rsidRPr="0088018C">
        <w:rPr>
          <w:rFonts w:ascii="Arial" w:hAnsi="Arial" w:cs="Arial"/>
        </w:rPr>
        <w:t>Jenkinson et al., 2002</w:t>
      </w:r>
      <w:r w:rsidR="0088018C">
        <w:rPr>
          <w:rFonts w:ascii="Arial" w:eastAsia="Arial" w:hAnsi="Arial" w:cs="Arial"/>
          <w:color w:val="000000"/>
        </w:rPr>
        <w:fldChar w:fldCharType="end"/>
      </w:r>
      <w:r w:rsidR="0088018C">
        <w:rPr>
          <w:rFonts w:ascii="Arial" w:eastAsia="Arial" w:hAnsi="Arial" w:cs="Arial"/>
          <w:color w:val="000000"/>
        </w:rPr>
        <w:t>)</w:t>
      </w:r>
      <w:r>
        <w:rPr>
          <w:rFonts w:ascii="Arial" w:eastAsia="Arial" w:hAnsi="Arial" w:cs="Arial"/>
          <w:color w:val="000000"/>
        </w:rPr>
        <w:t>. BOLD runs were slice-time corrected using </w:t>
      </w:r>
      <w:r>
        <w:rPr>
          <w:rFonts w:ascii="Courier New" w:eastAsia="Courier New" w:hAnsi="Courier New" w:cs="Courier New"/>
          <w:color w:val="000000"/>
        </w:rPr>
        <w:t>3dTshift</w:t>
      </w:r>
      <w:r>
        <w:rPr>
          <w:rFonts w:ascii="Arial" w:eastAsia="Arial" w:hAnsi="Arial" w:cs="Arial"/>
          <w:color w:val="000000"/>
        </w:rPr>
        <w:t> from AFNI 20160207 </w:t>
      </w:r>
      <w:r w:rsidR="0088018C">
        <w:rPr>
          <w:rFonts w:ascii="Arial" w:eastAsia="Arial" w:hAnsi="Arial" w:cs="Arial"/>
          <w:color w:val="000000"/>
        </w:rPr>
        <w:fldChar w:fldCharType="begin"/>
      </w:r>
      <w:r w:rsidR="0088018C">
        <w:rPr>
          <w:rFonts w:ascii="Arial" w:eastAsia="Arial" w:hAnsi="Arial" w:cs="Arial"/>
          <w:color w:val="000000"/>
        </w:rPr>
        <w:instrText xml:space="preserve"> ADDIN ZOTERO_ITEM CSL_CITATION {"citationID":"MhzBcAku","properties":{"formattedCitation":"(Cox and Hyde, 1997)","plainCitation":"(Cox and Hyde, 1997)","noteIndex":0},"citationItems":[{"id":1793,"uris":["http://zotero.org/users/7734491/items/MX2749FJ"],"uri":["http://zotero.org/users/7734491/items/MX2749FJ"],"itemData":{"id":1793,"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schema":"https://github.com/citation-style-language/schema/raw/master/csl-citation.json"} </w:instrText>
      </w:r>
      <w:r w:rsidR="0088018C">
        <w:rPr>
          <w:rFonts w:ascii="Arial" w:eastAsia="Arial" w:hAnsi="Arial" w:cs="Arial"/>
          <w:color w:val="000000"/>
        </w:rPr>
        <w:fldChar w:fldCharType="separate"/>
      </w:r>
      <w:r w:rsidR="0088018C" w:rsidRPr="0088018C">
        <w:rPr>
          <w:rFonts w:ascii="Arial" w:hAnsi="Arial" w:cs="Arial"/>
        </w:rPr>
        <w:t>(Cox and Hyde, 1997)</w:t>
      </w:r>
      <w:r w:rsidR="0088018C">
        <w:rPr>
          <w:rFonts w:ascii="Arial" w:eastAsia="Arial" w:hAnsi="Arial" w:cs="Arial"/>
          <w:color w:val="000000"/>
        </w:rPr>
        <w:fldChar w:fldCharType="end"/>
      </w:r>
      <w:r>
        <w:rPr>
          <w:rFonts w:ascii="Arial" w:eastAsia="Arial" w:hAnsi="Arial" w:cs="Arial"/>
          <w:color w:val="000000"/>
        </w:rPr>
        <w:t>. The BOLD time-series (including slice-timing correction when applied) were resampled onto their original, native space by applying the transforms to correct for head-motion. These resampled BOLD time-series will be referred to as </w:t>
      </w:r>
      <w:r>
        <w:rPr>
          <w:rFonts w:ascii="Arial" w:eastAsia="Arial" w:hAnsi="Arial" w:cs="Arial"/>
          <w:i/>
          <w:color w:val="000000"/>
        </w:rPr>
        <w:t>preprocessed BOLD in original space</w:t>
      </w:r>
      <w:r>
        <w:rPr>
          <w:rFonts w:ascii="Arial" w:eastAsia="Arial" w:hAnsi="Arial" w:cs="Arial"/>
          <w:color w:val="000000"/>
        </w:rPr>
        <w:t>, or just </w:t>
      </w:r>
      <w:r>
        <w:rPr>
          <w:rFonts w:ascii="Arial" w:eastAsia="Arial" w:hAnsi="Arial" w:cs="Arial"/>
          <w:i/>
          <w:color w:val="000000"/>
        </w:rPr>
        <w:t>preprocessed BOLD</w:t>
      </w:r>
      <w:r>
        <w:rPr>
          <w:rFonts w:ascii="Arial" w:eastAsia="Arial" w:hAnsi="Arial" w:cs="Arial"/>
          <w:color w:val="000000"/>
        </w:rPr>
        <w:t>. The BOLD time-series were resampled into standard space, generating a </w:t>
      </w:r>
      <w:r>
        <w:rPr>
          <w:rFonts w:ascii="Arial" w:eastAsia="Arial" w:hAnsi="Arial" w:cs="Arial"/>
          <w:i/>
          <w:color w:val="000000"/>
        </w:rPr>
        <w:t>preprocessed BOLD run in MNI152NLin2009cAsym space</w:t>
      </w:r>
      <w:r>
        <w:rPr>
          <w:rFonts w:ascii="Arial" w:eastAsia="Arial" w:hAnsi="Arial" w:cs="Arial"/>
          <w:color w:val="000000"/>
        </w:rPr>
        <w:t>. First, a reference volume and its skull-stripped version were generated using a custom methodology of </w:t>
      </w:r>
      <w:r>
        <w:rPr>
          <w:rFonts w:ascii="Arial" w:eastAsia="Arial" w:hAnsi="Arial" w:cs="Arial"/>
          <w:i/>
          <w:color w:val="000000"/>
        </w:rPr>
        <w:t>fMRIPrep</w:t>
      </w:r>
      <w:r>
        <w:rPr>
          <w:rFonts w:ascii="Arial" w:eastAsia="Arial" w:hAnsi="Arial" w:cs="Arial"/>
          <w:color w:val="000000"/>
        </w:rPr>
        <w:t>. Several confounding time-series were calculated based on the </w:t>
      </w:r>
      <w:r>
        <w:rPr>
          <w:rFonts w:ascii="Arial" w:eastAsia="Arial" w:hAnsi="Arial" w:cs="Arial"/>
          <w:i/>
          <w:color w:val="000000"/>
        </w:rPr>
        <w:t>preprocessed BOLD</w:t>
      </w:r>
      <w:r>
        <w:rPr>
          <w:rFonts w:ascii="Arial" w:eastAsia="Arial" w:hAnsi="Arial" w:cs="Arial"/>
          <w:color w:val="000000"/>
        </w:rPr>
        <w:t>: framewise displacement (FD), DVARS and three region-wise global signals. FD and DVARS are calculated for each functional run, both using their implementations in </w:t>
      </w:r>
      <w:r>
        <w:rPr>
          <w:rFonts w:ascii="Arial" w:eastAsia="Arial" w:hAnsi="Arial" w:cs="Arial"/>
          <w:i/>
          <w:color w:val="000000"/>
        </w:rPr>
        <w:t>Nipype</w:t>
      </w:r>
      <w:r>
        <w:rPr>
          <w:rFonts w:ascii="Arial" w:eastAsia="Arial" w:hAnsi="Arial" w:cs="Arial"/>
          <w:color w:val="000000"/>
        </w:rPr>
        <w:t> (following the definitions by</w:t>
      </w:r>
      <w:r w:rsidR="006D64AB">
        <w:rPr>
          <w:rFonts w:ascii="Arial" w:eastAsia="Arial" w:hAnsi="Arial" w:cs="Arial"/>
          <w:color w:val="000000"/>
        </w:rPr>
        <w:t xml:space="preserve"> </w:t>
      </w:r>
      <w:r w:rsidR="006D64AB">
        <w:rPr>
          <w:rFonts w:ascii="Arial" w:eastAsia="Arial" w:hAnsi="Arial" w:cs="Arial"/>
          <w:color w:val="000000"/>
        </w:rPr>
        <w:fldChar w:fldCharType="begin"/>
      </w:r>
      <w:r w:rsidR="006D64AB">
        <w:rPr>
          <w:rFonts w:ascii="Arial" w:eastAsia="Arial" w:hAnsi="Arial" w:cs="Arial"/>
          <w:color w:val="000000"/>
        </w:rPr>
        <w:instrText xml:space="preserve"> ADDIN ZOTERO_ITEM CSL_CITATION {"citationID":"IVFGXzqB","properties":{"formattedCitation":"(Power et al., 2014)","plainCitation":"(Power et al., 2014)","noteIndex":0},"citationItems":[{"id":1342,"uris":["http://zotero.org/users/7734491/items/3VVAIYWR"],"uri":["http://zotero.org/users/7734491/items/3VVAIYWR"],"itemData":{"id":1342,"type":"article-journal","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container-title":"NeuroImage","DOI":"10.1016/j.neuroimage.2013.08.048","ISSN":"10538119","note":"PMID: 23994314","page":"320-341","title":"Methods to detect, characterize, and remove motion artifact in resting state fMRI","volume":"84","author":[{"family":"Power","given":"Jonathan D"},{"family":"Mitra","given":"Anish"},{"family":"Laumann","given":"Timothy O"},{"family":"Snyder","given":"Abraham Z"},{"family":"Schlaggar","given":"Bradley L"},{"family":"Petersen","given":"Steven E"}],"issued":{"date-parts":[["2014"]]}}}],"schema":"https://github.com/citation-style-language/schema/raw/master/csl-citation.json"} </w:instrText>
      </w:r>
      <w:r w:rsidR="006D64AB">
        <w:rPr>
          <w:rFonts w:ascii="Arial" w:eastAsia="Arial" w:hAnsi="Arial" w:cs="Arial"/>
          <w:color w:val="000000"/>
        </w:rPr>
        <w:fldChar w:fldCharType="separate"/>
      </w:r>
      <w:r w:rsidR="006D64AB" w:rsidRPr="006D64AB">
        <w:rPr>
          <w:rFonts w:ascii="Arial" w:hAnsi="Arial" w:cs="Arial"/>
        </w:rPr>
        <w:t>Power et al., 2014</w:t>
      </w:r>
      <w:r w:rsidR="006D64AB">
        <w:rPr>
          <w:rFonts w:ascii="Arial" w:eastAsia="Arial" w:hAnsi="Arial" w:cs="Arial"/>
          <w:color w:val="000000"/>
        </w:rPr>
        <w:fldChar w:fldCharType="end"/>
      </w:r>
      <w:r w:rsidR="006D64AB">
        <w:rPr>
          <w:rFonts w:ascii="Arial" w:eastAsia="Arial" w:hAnsi="Arial" w:cs="Arial"/>
          <w:color w:val="000000"/>
        </w:rPr>
        <w:t>)</w:t>
      </w:r>
      <w:r>
        <w:rPr>
          <w:rFonts w:ascii="Arial" w:eastAsia="Arial" w:hAnsi="Arial" w:cs="Arial"/>
          <w:color w:val="000000"/>
        </w:rPr>
        <w:t xml:space="preserve">. The three global signals are extracted within the CSF, the WM, and the whole-brain masks. Additionally, a set of physiological regressors were extracted to allow for component-based noise </w:t>
      </w:r>
      <w:r>
        <w:rPr>
          <w:rFonts w:ascii="Arial" w:eastAsia="Arial" w:hAnsi="Arial" w:cs="Arial"/>
          <w:color w:val="000000"/>
        </w:rPr>
        <w:lastRenderedPageBreak/>
        <w:t>correction (</w:t>
      </w:r>
      <w:r>
        <w:rPr>
          <w:rFonts w:ascii="Arial" w:eastAsia="Arial" w:hAnsi="Arial" w:cs="Arial"/>
          <w:i/>
          <w:color w:val="000000"/>
        </w:rPr>
        <w:t>CompCor</w:t>
      </w:r>
      <w:r>
        <w:rPr>
          <w:rFonts w:ascii="Arial" w:eastAsia="Arial" w:hAnsi="Arial" w:cs="Arial"/>
          <w:color w:val="000000"/>
        </w:rPr>
        <w:t>,</w:t>
      </w:r>
      <w:r w:rsidR="006D64AB">
        <w:rPr>
          <w:rFonts w:ascii="Arial" w:eastAsia="Arial" w:hAnsi="Arial" w:cs="Arial"/>
          <w:color w:val="000000"/>
        </w:rPr>
        <w:t xml:space="preserve"> </w:t>
      </w:r>
      <w:r w:rsidR="006D64AB">
        <w:rPr>
          <w:rFonts w:ascii="Arial" w:eastAsia="Arial" w:hAnsi="Arial" w:cs="Arial"/>
          <w:color w:val="000000"/>
        </w:rPr>
        <w:fldChar w:fldCharType="begin"/>
      </w:r>
      <w:r w:rsidR="006D64AB">
        <w:rPr>
          <w:rFonts w:ascii="Arial" w:eastAsia="Arial" w:hAnsi="Arial" w:cs="Arial"/>
          <w:color w:val="000000"/>
        </w:rPr>
        <w:instrText xml:space="preserve"> ADDIN ZOTERO_ITEM CSL_CITATION {"citationID":"QcgTiuAn","properties":{"formattedCitation":"(Behzadi et al., 2007)","plainCitation":"(Behzadi et al., 2007)","noteIndex":0},"citationItems":[{"id":1364,"uris":["http://zotero.org/users/7734491/items/DINV8A9J"],"uri":["http://zotero.org/users/7734491/items/DINV8A9J"],"itemData":{"id":1364,"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container-title":"NeuroImage","DOI":"10.1016/j.neuroimage.2007.04.042","ISSN":"10538119","issue":"1","note":"PMID: 17560126","page":"90-101","title":"A component based noise correction method (CompCor) for BOLD and perfusion based fMRI","volume":"37","author":[{"family":"Behzadi","given":"Yashar"},{"family":"Restom","given":"Khaled"},{"family":"Liau","given":"Joy"},{"family":"Liu","given":"Thomas T."}],"issued":{"date-parts":[["2007"]]}}}],"schema":"https://github.com/citation-style-language/schema/raw/master/csl-citation.json"} </w:instrText>
      </w:r>
      <w:r w:rsidR="006D64AB">
        <w:rPr>
          <w:rFonts w:ascii="Arial" w:eastAsia="Arial" w:hAnsi="Arial" w:cs="Arial"/>
          <w:color w:val="000000"/>
        </w:rPr>
        <w:fldChar w:fldCharType="separate"/>
      </w:r>
      <w:r w:rsidR="006D64AB" w:rsidRPr="006D64AB">
        <w:rPr>
          <w:rFonts w:ascii="Arial" w:hAnsi="Arial" w:cs="Arial"/>
        </w:rPr>
        <w:t>Behzadi et al., 2007</w:t>
      </w:r>
      <w:r w:rsidR="006D64AB">
        <w:rPr>
          <w:rFonts w:ascii="Arial" w:eastAsia="Arial" w:hAnsi="Arial" w:cs="Arial"/>
          <w:color w:val="000000"/>
        </w:rPr>
        <w:fldChar w:fldCharType="end"/>
      </w:r>
      <w:r w:rsidR="006D64AB">
        <w:rPr>
          <w:rFonts w:ascii="Arial" w:eastAsia="Arial" w:hAnsi="Arial" w:cs="Arial"/>
        </w:rPr>
        <w:t>)</w:t>
      </w:r>
      <w:r>
        <w:rPr>
          <w:rFonts w:ascii="Arial" w:eastAsia="Arial" w:hAnsi="Arial" w:cs="Arial"/>
          <w:color w:val="000000"/>
        </w:rPr>
        <w:t>. Principal components are estimated after high-pass filtering the </w:t>
      </w:r>
      <w:r>
        <w:rPr>
          <w:rFonts w:ascii="Arial" w:eastAsia="Arial" w:hAnsi="Arial" w:cs="Arial"/>
          <w:i/>
          <w:color w:val="000000"/>
        </w:rPr>
        <w:t>preprocessed BOLD</w:t>
      </w:r>
      <w:r>
        <w:rPr>
          <w:rFonts w:ascii="Arial" w:eastAsia="Arial" w:hAnsi="Arial" w:cs="Arial"/>
          <w:color w:val="000000"/>
        </w:rPr>
        <w:t> time-series (using a discrete cosine filter with 128s cut-off) for the two </w:t>
      </w:r>
      <w:r>
        <w:rPr>
          <w:rFonts w:ascii="Arial" w:eastAsia="Arial" w:hAnsi="Arial" w:cs="Arial"/>
          <w:i/>
          <w:color w:val="000000"/>
        </w:rPr>
        <w:t>CompCor</w:t>
      </w:r>
      <w:r>
        <w:rPr>
          <w:rFonts w:ascii="Arial" w:eastAsia="Arial" w:hAnsi="Arial" w:cs="Arial"/>
          <w:color w:val="000000"/>
        </w:rPr>
        <w:t> variants: temporal (tCompCor) and anatomical (aCompCor). tCompCor components are then calculated from the top 5% variable voxels within a mask covering the subcortical regions. This subcortical mask is obtained by heavily eroding the brain mask, which ensures it does not include cortical GM regions. For aCompCor, components are calculated within the intersection of the aforementioned mask and the union of CSF and WM masks calculated in T1w space, after their projection to the native space of each functional run (using the inverse BOLD-to-T1w transformation). Components are also calculated separately within the WM and CSF masks. For each CompCor decomposition, the </w:t>
      </w:r>
      <w:r>
        <w:rPr>
          <w:rFonts w:ascii="Arial" w:eastAsia="Arial" w:hAnsi="Arial" w:cs="Arial"/>
          <w:i/>
          <w:color w:val="000000"/>
        </w:rPr>
        <w:t>k</w:t>
      </w:r>
      <w:r>
        <w:rPr>
          <w:rFonts w:ascii="Arial" w:eastAsia="Arial" w:hAnsi="Arial" w:cs="Arial"/>
          <w:color w:val="000000"/>
        </w:rPr>
        <w:t xml:space="preserve"> 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w:t>
      </w:r>
      <w:r w:rsidR="00EA0029">
        <w:rPr>
          <w:rFonts w:ascii="Arial" w:eastAsia="Arial" w:hAnsi="Arial" w:cs="Arial"/>
          <w:color w:val="000000"/>
        </w:rPr>
        <w:fldChar w:fldCharType="begin"/>
      </w:r>
      <w:r w:rsidR="00EA0029">
        <w:rPr>
          <w:rFonts w:ascii="Arial" w:eastAsia="Arial" w:hAnsi="Arial" w:cs="Arial"/>
          <w:color w:val="000000"/>
        </w:rPr>
        <w:instrText xml:space="preserve"> ADDIN ZOTERO_ITEM CSL_CITATION {"citationID":"5xnp0SVE","properties":{"formattedCitation":"(Satterthwaite et al., 2013)","plainCitation":"(Satterthwaite et al., 2013)","noteIndex":0},"citationItems":[{"id":1340,"uris":["http://zotero.org/users/7734491/items/VLUN62GW"],"uri":["http://zotero.org/users/7734491/items/VLUN62GW"],"itemData":{"id":1340,"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container-title":"NeuroImage","DOI":"10.1016/j.neuroimage.2012.08.052","ISSN":"10538119","issue":"1","note":"PMID: 22926292","page":"240-256","title":"An improved framework for confound regression and filtering for control of motion artifact in the preprocessing of resting-state functional connectivity data","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issued":{"date-parts":[["2013"]]}}}],"schema":"https://github.com/citation-style-language/schema/raw/master/csl-citation.json"} </w:instrText>
      </w:r>
      <w:r w:rsidR="00EA0029">
        <w:rPr>
          <w:rFonts w:ascii="Arial" w:eastAsia="Arial" w:hAnsi="Arial" w:cs="Arial"/>
          <w:color w:val="000000"/>
        </w:rPr>
        <w:fldChar w:fldCharType="separate"/>
      </w:r>
      <w:r w:rsidR="00EA0029" w:rsidRPr="00EA0029">
        <w:rPr>
          <w:rFonts w:ascii="Arial" w:hAnsi="Arial" w:cs="Arial"/>
        </w:rPr>
        <w:t>(Satterthwaite et al., 2013)</w:t>
      </w:r>
      <w:r w:rsidR="00EA0029">
        <w:rPr>
          <w:rFonts w:ascii="Arial" w:eastAsia="Arial" w:hAnsi="Arial" w:cs="Arial"/>
          <w:color w:val="000000"/>
        </w:rPr>
        <w:fldChar w:fldCharType="end"/>
      </w:r>
      <w:r>
        <w:rPr>
          <w:rFonts w:ascii="Arial" w:eastAsia="Arial" w:hAnsi="Arial" w:cs="Arial"/>
          <w:color w:val="000000"/>
        </w:rPr>
        <w:t>. Frames that exceeded a threshold of 0.5 mm FD or 1.5 standardized DVARS were annotated as motion outliers. All resamplings can be performed with </w:t>
      </w:r>
      <w:r>
        <w:rPr>
          <w:rFonts w:ascii="Arial" w:eastAsia="Arial" w:hAnsi="Arial" w:cs="Arial"/>
          <w:i/>
          <w:color w:val="000000"/>
        </w:rPr>
        <w:t>a single interpolation step</w:t>
      </w:r>
      <w:r>
        <w:rPr>
          <w:rFonts w:ascii="Arial" w:eastAsia="Arial" w:hAnsi="Arial" w:cs="Arial"/>
          <w:color w:val="000000"/>
        </w:rPr>
        <w:t> by composing all the pertinent transformations (i.e. head-motion transform matrices, susceptibility distortion correction when available, and co-registrations to anatomical and output spaces). Gridded (volumetric) resamplings were performed using </w:t>
      </w:r>
      <w:r>
        <w:rPr>
          <w:rFonts w:ascii="Courier New" w:eastAsia="Courier New" w:hAnsi="Courier New" w:cs="Courier New"/>
          <w:color w:val="000000"/>
        </w:rPr>
        <w:t>antsApplyTransforms</w:t>
      </w:r>
      <w:r>
        <w:rPr>
          <w:rFonts w:ascii="Arial" w:eastAsia="Arial" w:hAnsi="Arial" w:cs="Arial"/>
          <w:color w:val="000000"/>
        </w:rPr>
        <w:t xml:space="preserve"> (ANTs), configured with Lanczos interpolation to minimize the smoothing effects of other kernels </w:t>
      </w:r>
      <w:r w:rsidR="00CC1671">
        <w:rPr>
          <w:rFonts w:ascii="Arial" w:eastAsia="Arial" w:hAnsi="Arial" w:cs="Arial"/>
          <w:color w:val="000000"/>
        </w:rPr>
        <w:fldChar w:fldCharType="begin"/>
      </w:r>
      <w:r w:rsidR="00CC1671">
        <w:rPr>
          <w:rFonts w:ascii="Arial" w:eastAsia="Arial" w:hAnsi="Arial" w:cs="Arial"/>
          <w:color w:val="000000"/>
        </w:rPr>
        <w:instrText xml:space="preserve"> ADDIN ZOTERO_ITEM CSL_CITATION {"citationID":"zTjPVhHi","properties":{"formattedCitation":"(Lanczos, 1964)","plainCitation":"(Lanczos, 1964)","noteIndex":0},"citationItems":[{"id":1346,"uris":["http://zotero.org/users/7734491/items/QPTA5JKB"],"uri":["http://zotero.org/users/7734491/items/QPTA5JKB"],"itemData":{"id":1346,"type":"article-journal","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Fourier components of the noise and which has the residency to remain of fairly constant magnitude, whereas the Fourier components of the true function decrease to zero and in fact decrease in practice rther rapidly.","container-title":"Journal of the Society for Industrial and Applied Mathematics Series B Numerical Analysis","DOI":"10.1137/0701007","ISSN":"0887-459X","issue":"1","note":"publisher: Society for Industrial &amp; Applied Mathematics (SIAM)","page":"76-85","title":"Evaluation of Noisy Data","volume":"1","author":[{"family":"Lanczos","given":"C."}],"issued":{"date-parts":[["1964",1,14]]}}}],"schema":"https://github.com/citation-style-language/schema/raw/master/csl-citation.json"} </w:instrText>
      </w:r>
      <w:r w:rsidR="00CC1671">
        <w:rPr>
          <w:rFonts w:ascii="Arial" w:eastAsia="Arial" w:hAnsi="Arial" w:cs="Arial"/>
          <w:color w:val="000000"/>
        </w:rPr>
        <w:fldChar w:fldCharType="separate"/>
      </w:r>
      <w:r w:rsidR="00CC1671" w:rsidRPr="00CC1671">
        <w:rPr>
          <w:rFonts w:ascii="Arial" w:hAnsi="Arial" w:cs="Arial"/>
        </w:rPr>
        <w:t>(Lanczos, 1964)</w:t>
      </w:r>
      <w:r w:rsidR="00CC1671">
        <w:rPr>
          <w:rFonts w:ascii="Arial" w:eastAsia="Arial" w:hAnsi="Arial" w:cs="Arial"/>
          <w:color w:val="000000"/>
        </w:rPr>
        <w:fldChar w:fldCharType="end"/>
      </w:r>
      <w:r>
        <w:rPr>
          <w:rFonts w:ascii="Arial" w:eastAsia="Arial" w:hAnsi="Arial" w:cs="Arial"/>
          <w:color w:val="000000"/>
        </w:rPr>
        <w:t>. Non-gridded (surface) resamplings were performed using </w:t>
      </w:r>
      <w:r>
        <w:rPr>
          <w:rFonts w:ascii="Courier New" w:eastAsia="Courier New" w:hAnsi="Courier New" w:cs="Courier New"/>
          <w:color w:val="000000"/>
        </w:rPr>
        <w:t>mri_vol2surf</w:t>
      </w:r>
      <w:r>
        <w:rPr>
          <w:rFonts w:ascii="Arial" w:eastAsia="Arial" w:hAnsi="Arial" w:cs="Arial"/>
          <w:color w:val="000000"/>
        </w:rPr>
        <w:t> (FreeSurfer).</w:t>
      </w:r>
    </w:p>
    <w:p w14:paraId="4DFE5DDE" w14:textId="77777777" w:rsidR="000F625B" w:rsidRDefault="00B06370">
      <w:pPr>
        <w:spacing w:line="480" w:lineRule="auto"/>
        <w:jc w:val="both"/>
        <w:rPr>
          <w:rFonts w:ascii="Arial" w:eastAsia="Arial" w:hAnsi="Arial" w:cs="Arial"/>
          <w:b/>
        </w:rPr>
      </w:pPr>
      <w:r>
        <w:rPr>
          <w:rFonts w:ascii="Arial" w:eastAsia="Arial" w:hAnsi="Arial" w:cs="Arial"/>
          <w:b/>
        </w:rPr>
        <w:t>Region of interest selection</w:t>
      </w:r>
    </w:p>
    <w:p w14:paraId="3263EEAF" w14:textId="40A77094" w:rsidR="000F625B" w:rsidRDefault="00B06370">
      <w:pPr>
        <w:spacing w:line="480" w:lineRule="auto"/>
        <w:ind w:firstLine="720"/>
        <w:jc w:val="both"/>
        <w:rPr>
          <w:rFonts w:ascii="Arial" w:eastAsia="Arial" w:hAnsi="Arial" w:cs="Arial"/>
        </w:rPr>
      </w:pPr>
      <w:r>
        <w:rPr>
          <w:rFonts w:ascii="Arial" w:eastAsia="Arial" w:hAnsi="Arial" w:cs="Arial"/>
        </w:rPr>
        <w:lastRenderedPageBreak/>
        <w:t xml:space="preserve">The dACC, vmPFC, hippocampus, and amygdala were selected </w:t>
      </w:r>
      <w:r>
        <w:rPr>
          <w:rFonts w:ascii="Arial" w:eastAsia="Arial" w:hAnsi="Arial" w:cs="Arial"/>
          <w:i/>
        </w:rPr>
        <w:t>a priori</w:t>
      </w:r>
      <w:r>
        <w:rPr>
          <w:rFonts w:ascii="Arial" w:eastAsia="Arial" w:hAnsi="Arial" w:cs="Arial"/>
        </w:rPr>
        <w:t xml:space="preserve"> to test for the presence of encoding specificity of fear and extinction memories. Prefrontal ROIs were based on peak coordinates previously reported in literature. Specifically, dACC coordinates (MNI 1, 21, 27) were taken from </w:t>
      </w:r>
      <w:r w:rsidR="00BC3B52">
        <w:rPr>
          <w:rFonts w:ascii="Arial" w:eastAsia="Arial" w:hAnsi="Arial" w:cs="Arial"/>
        </w:rPr>
        <w:fldChar w:fldCharType="begin"/>
      </w:r>
      <w:r w:rsidR="00BC3B52">
        <w:rPr>
          <w:rFonts w:ascii="Arial" w:eastAsia="Arial" w:hAnsi="Arial" w:cs="Arial"/>
        </w:rPr>
        <w:instrText xml:space="preserve"> ADDIN ZOTERO_ITEM CSL_CITATION {"citationID":"hVeO93qJ","properties":{"formattedCitation":"(Milad et al., 2007)","plainCitation":"(Milad et al., 2007)","noteIndex":0},"citationItems":[{"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issued":{"date-parts":[["2007"]]}}}],"schema":"https://github.com/citation-style-language/schema/raw/master/csl-citation.json"} </w:instrText>
      </w:r>
      <w:r w:rsidR="00BC3B52">
        <w:rPr>
          <w:rFonts w:ascii="Arial" w:eastAsia="Arial" w:hAnsi="Arial" w:cs="Arial"/>
        </w:rPr>
        <w:fldChar w:fldCharType="separate"/>
      </w:r>
      <w:r w:rsidR="00BC3B52" w:rsidRPr="00BC3B52">
        <w:rPr>
          <w:rFonts w:ascii="Arial" w:hAnsi="Arial" w:cs="Arial"/>
        </w:rPr>
        <w:t>(Milad et al., 2007)</w:t>
      </w:r>
      <w:r w:rsidR="00BC3B52">
        <w:rPr>
          <w:rFonts w:ascii="Arial" w:eastAsia="Arial" w:hAnsi="Arial" w:cs="Arial"/>
        </w:rPr>
        <w:fldChar w:fldCharType="end"/>
      </w:r>
      <w:r>
        <w:rPr>
          <w:rFonts w:ascii="Arial" w:eastAsia="Arial" w:hAnsi="Arial" w:cs="Arial"/>
        </w:rPr>
        <w:t xml:space="preserve"> in which a univariate contrast of CS+ &gt; CS- during fear conditioning was used. vmPFC coordinates (MNI -4, 34, -6) were taken from an fMRI meta-analysis of extinction recall</w:t>
      </w:r>
      <w:r w:rsidR="00BC3B52">
        <w:rPr>
          <w:rFonts w:ascii="Arial" w:eastAsia="Arial" w:hAnsi="Arial" w:cs="Arial"/>
        </w:rPr>
        <w:t xml:space="preserve"> </w:t>
      </w:r>
      <w:r w:rsidR="00BC3B52">
        <w:rPr>
          <w:rFonts w:ascii="Arial" w:eastAsia="Arial" w:hAnsi="Arial" w:cs="Arial"/>
        </w:rPr>
        <w:fldChar w:fldCharType="begin"/>
      </w:r>
      <w:r w:rsidR="00BC3B52">
        <w:rPr>
          <w:rFonts w:ascii="Arial" w:eastAsia="Arial" w:hAnsi="Arial" w:cs="Arial"/>
        </w:rPr>
        <w:instrText xml:space="preserve"> ADDIN ZOTERO_ITEM CSL_CITATION {"citationID":"GaPsgAXb","properties":{"formattedCitation":"(Fullana et al., 2018)","plainCitation":"(Fullana et al., 2018)","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BC3B52">
        <w:rPr>
          <w:rFonts w:ascii="Arial" w:eastAsia="Arial" w:hAnsi="Arial" w:cs="Arial"/>
        </w:rPr>
        <w:fldChar w:fldCharType="separate"/>
      </w:r>
      <w:r w:rsidR="00BC3B52" w:rsidRPr="00BC3B52">
        <w:rPr>
          <w:rFonts w:ascii="Arial" w:hAnsi="Arial" w:cs="Arial"/>
        </w:rPr>
        <w:t>(Fullana et al., 2018)</w:t>
      </w:r>
      <w:r w:rsidR="00BC3B52">
        <w:rPr>
          <w:rFonts w:ascii="Arial" w:eastAsia="Arial" w:hAnsi="Arial" w:cs="Arial"/>
        </w:rPr>
        <w:fldChar w:fldCharType="end"/>
      </w:r>
      <w:r>
        <w:rPr>
          <w:rFonts w:ascii="Arial" w:eastAsia="Arial" w:hAnsi="Arial" w:cs="Arial"/>
        </w:rPr>
        <w:t>, using a univariate contrast of CS+ extinguished &gt; CS+ unextinguished. For each ROI, a sphere was drawn around the coordinates with a radius of 10mm, and was then restricted to grey matter using a grey matter probability mask with a threshold of 50%. The masks were then warped to subject space to achieve native functional resolution (3mm</w:t>
      </w:r>
      <w:r>
        <w:rPr>
          <w:rFonts w:ascii="Arial" w:eastAsia="Arial" w:hAnsi="Arial" w:cs="Arial"/>
          <w:vertAlign w:val="superscript"/>
        </w:rPr>
        <w:t>3</w:t>
      </w:r>
      <w:r>
        <w:rPr>
          <w:rFonts w:ascii="Arial" w:eastAsia="Arial" w:hAnsi="Arial" w:cs="Arial"/>
        </w:rPr>
        <w:t xml:space="preserve">) for multivariate analyses. Registration was accomplished using </w:t>
      </w:r>
      <w:r>
        <w:rPr>
          <w:rFonts w:ascii="Courier New" w:eastAsia="Courier New" w:hAnsi="Courier New" w:cs="Courier New"/>
        </w:rPr>
        <w:t>flirt</w:t>
      </w:r>
      <w:r>
        <w:rPr>
          <w:rFonts w:ascii="Arial" w:eastAsia="Arial" w:hAnsi="Arial" w:cs="Arial"/>
        </w:rPr>
        <w:t xml:space="preserve"> using 12 degrees of freedom and nearest neighbor interpolation for each binary mask (FSL 5.0.9</w:t>
      </w:r>
      <w:r w:rsidR="00B45AD6">
        <w:rPr>
          <w:rFonts w:ascii="Arial" w:eastAsia="Arial" w:hAnsi="Arial" w:cs="Arial"/>
        </w:rPr>
        <w:t xml:space="preserve"> </w:t>
      </w:r>
      <w:r w:rsidR="00B45AD6">
        <w:rPr>
          <w:rFonts w:ascii="Arial" w:eastAsia="Arial" w:hAnsi="Arial" w:cs="Arial"/>
        </w:rPr>
        <w:fldChar w:fldCharType="begin"/>
      </w:r>
      <w:r w:rsidR="00B45AD6">
        <w:rPr>
          <w:rFonts w:ascii="Arial" w:eastAsia="Arial" w:hAnsi="Arial" w:cs="Arial"/>
        </w:rPr>
        <w:instrText xml:space="preserve"> ADDIN ZOTERO_ITEM CSL_CITATION {"citationID":"9g2VxDMi","properties":{"formattedCitation":"(Jenkinson et al., 2012)","plainCitation":"(Jenkinson et al., 2012)","noteIndex":0},"citationItems":[{"id":985,"uris":["http://zotero.org/users/7734491/items/9Q9FH52N"],"uri":["http://zotero.org/users/7734491/items/9Q9FH52N"],"itemData":{"id":985,"type":"article-journal","container-title":"Neuroimage","issue":"2","note":"Citation Key: Jenkinso2012","page":"782-90","title":"FSL","volume":"62","author":[{"family":"Jenkinson","given":"M"},{"family":"Beckmann","given":"CF"},{"family":"Behrens","given":"TE"},{"family":"Woolrich","given":"MW"},{"family":"Smith","given":"SM"}],"issued":{"date-parts":[["2012"]]}}}],"schema":"https://github.com/citation-style-language/schema/raw/master/csl-citation.json"} </w:instrText>
      </w:r>
      <w:r w:rsidR="00B45AD6">
        <w:rPr>
          <w:rFonts w:ascii="Arial" w:eastAsia="Arial" w:hAnsi="Arial" w:cs="Arial"/>
        </w:rPr>
        <w:fldChar w:fldCharType="separate"/>
      </w:r>
      <w:r w:rsidR="00B45AD6" w:rsidRPr="00B45AD6">
        <w:rPr>
          <w:rFonts w:ascii="Arial" w:hAnsi="Arial" w:cs="Arial"/>
        </w:rPr>
        <w:t>Jenkinson et al., 2012</w:t>
      </w:r>
      <w:r w:rsidR="00B45AD6">
        <w:rPr>
          <w:rFonts w:ascii="Arial" w:eastAsia="Arial" w:hAnsi="Arial" w:cs="Arial"/>
        </w:rPr>
        <w:fldChar w:fldCharType="end"/>
      </w:r>
      <w:r w:rsidR="00B45AD6">
        <w:rPr>
          <w:rFonts w:ascii="Arial" w:eastAsia="Arial" w:hAnsi="Arial" w:cs="Arial"/>
        </w:rPr>
        <w:t>)</w:t>
      </w:r>
      <w:r>
        <w:rPr>
          <w:rFonts w:ascii="Arial" w:eastAsia="Arial" w:hAnsi="Arial" w:cs="Arial"/>
        </w:rPr>
        <w:t>.</w:t>
      </w:r>
    </w:p>
    <w:p w14:paraId="3EC86BAB" w14:textId="6A07E4D7" w:rsidR="000F625B" w:rsidRDefault="00B06370">
      <w:pPr>
        <w:spacing w:line="480" w:lineRule="auto"/>
        <w:jc w:val="both"/>
        <w:rPr>
          <w:rFonts w:ascii="Arial" w:eastAsia="Arial" w:hAnsi="Arial" w:cs="Arial"/>
        </w:rPr>
      </w:pPr>
      <w:r>
        <w:rPr>
          <w:rFonts w:ascii="Arial" w:eastAsia="Arial" w:hAnsi="Arial" w:cs="Arial"/>
        </w:rPr>
        <w:tab/>
        <w:t xml:space="preserve">The hippocampus and amygdala were masked and segmented into subfields using Freesurfer’s </w:t>
      </w:r>
      <w:r>
        <w:rPr>
          <w:rFonts w:ascii="Courier New" w:eastAsia="Courier New" w:hAnsi="Courier New" w:cs="Courier New"/>
        </w:rPr>
        <w:t>segmentHA_T1</w:t>
      </w:r>
      <w:r>
        <w:rPr>
          <w:rFonts w:ascii="Arial" w:eastAsia="Arial" w:hAnsi="Arial" w:cs="Arial"/>
        </w:rPr>
        <w:t xml:space="preserve"> on the preprocessed T1w anatomical images from </w:t>
      </w:r>
      <w:r>
        <w:rPr>
          <w:rFonts w:ascii="Courier New" w:eastAsia="Courier New" w:hAnsi="Courier New" w:cs="Courier New"/>
        </w:rPr>
        <w:t xml:space="preserve">recon-all </w:t>
      </w:r>
      <w:r>
        <w:rPr>
          <w:rFonts w:ascii="Arial" w:eastAsia="Arial" w:hAnsi="Arial" w:cs="Arial"/>
        </w:rPr>
        <w:t>(Freesurfer 7.0</w:t>
      </w:r>
      <w:r w:rsidR="004C76C9">
        <w:rPr>
          <w:rFonts w:ascii="Arial" w:eastAsia="Arial" w:hAnsi="Arial" w:cs="Arial"/>
        </w:rPr>
        <w:t xml:space="preserve"> </w:t>
      </w:r>
      <w:r w:rsidR="004C76C9">
        <w:rPr>
          <w:rFonts w:ascii="Arial" w:eastAsia="Arial" w:hAnsi="Arial" w:cs="Arial"/>
        </w:rPr>
        <w:fldChar w:fldCharType="begin"/>
      </w:r>
      <w:r w:rsidR="004C76C9">
        <w:rPr>
          <w:rFonts w:ascii="Arial" w:eastAsia="Arial" w:hAnsi="Arial" w:cs="Arial"/>
        </w:rPr>
        <w:instrText xml:space="preserve"> ADDIN ZOTERO_ITEM CSL_CITATION {"citationID":"JKX8ntRw","properties":{"formattedCitation":"(Fischl, 2012; Iglesias et al., 2015; Saygin et al., 2017)","plainCitation":"(Fischl, 2012; Iglesias et al., 2015; Saygin et al., 2017)","noteIndex":0},"citationItems":[{"id":1020,"uris":["http://zotero.org/users/7734491/items/228IDJNP"],"uri":["http://zotero.org/users/7734491/items/228IDJNP"],"itemData":{"id":1020,"type":"article-journal","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container-title":"NeuroImage","DOI":"10.1016/j.neuroimage.2012.01.021","ISSN":"1095-9572","issue":"2","note":"PMID: 22248573\npublisher: Academic Press\nCitation Key: Fischl2012","page":"774-81","title":"FreeSurfer.","volume":"62","author":[{"family":"Fischl","given":"Bruce"}],"issued":{"date-parts":[["2012",8,15]]}}},{"id":1784,"uris":["http://zotero.org/users/7734491/items/YJDW53KL"],"uri":["http://zotero.org/users/7734491/items/YJDW53KL"],"itemData":{"id":1784,"type":"article-journal","container-title":"NeuroImage","DOI":"10.1016/j.neuroimage.2015.04.042","ISSN":"10538119","journalAbbreviation":"NeuroImage","language":"en","page":"117-137","source":"DOI.org (Crossref)","title":"A computational atlas of the hippocampal formation using ex vivo , ultra-high resolution MRI: Application to adaptive segmentation of in vivo MRI","title-short":"A computational atlas of the hippocampal formation using ex vivo , ultra-high resolution MRI","volume":"115","author":[{"family":"Iglesias","given":"Juan Eugenio"},{"family":"Augustinack","given":"Jean C."},{"family":"Nguyen","given":"Khoa"},{"family":"Player","given":"Christopher M."},{"family":"Player","given":"Allison"},{"family":"Wright","given":"Michelle"},{"family":"Roy","given":"Nicole"},{"family":"Frosch","given":"Matthew P."},{"family":"McKee","given":"Ann C."},{"family":"Wald","given":"Lawrence L."},{"family":"Fischl","given":"Bruce"},{"family":"Van Leemput","given":"Koen"}],"issued":{"date-parts":[["2015",7]]}}},{"id":1786,"uris":["http://zotero.org/users/7734491/items/UHF3VSRN"],"uri":["http://zotero.org/users/7734491/items/UHF3VSRN"],"itemData":{"id":1786,"type":"article-journal","container-title":"NeuroImage","DOI":"10.1016/j.neuroimage.2017.04.046","ISSN":"10538119","journalAbbreviation":"NeuroImage","language":"en","page":"370-382","source":"DOI.org (Crossref)","title":"High-resolution magnetic resonance imaging reveals nuclei of the human amygdala: manual segmentation to automatic atlas","title-short":"High-resolution magnetic resonance imaging reveals nuclei of the human amygdala","volume":"155","author":[{"family":"Saygin","given":"Z.M."},{"family":"Kliemann","given":"D."},{"family":"Iglesias","given":"J.E."},{"family":"Kouwe","given":"A.J.W.","non-dropping-particle":"van der"},{"family":"Boyd","given":"E."},{"family":"Reuter","given":"M."},{"family":"Stevens","given":"A."},{"family":"Van Leemput","given":"K."},{"family":"McKee","given":"A."},{"family":"Frosch","given":"M.P."},{"family":"Fischl","given":"B."},{"family":"Augustinack","given":"J.C."}],"issued":{"date-parts":[["2017",7]]}}}],"schema":"https://github.com/citation-style-language/schema/raw/master/csl-citation.json"} </w:instrText>
      </w:r>
      <w:r w:rsidR="004C76C9">
        <w:rPr>
          <w:rFonts w:ascii="Arial" w:eastAsia="Arial" w:hAnsi="Arial" w:cs="Arial"/>
        </w:rPr>
        <w:fldChar w:fldCharType="separate"/>
      </w:r>
      <w:r w:rsidR="004C76C9" w:rsidRPr="004C76C9">
        <w:rPr>
          <w:rFonts w:ascii="Arial" w:hAnsi="Arial" w:cs="Arial"/>
        </w:rPr>
        <w:t>Fischl, 2012; Iglesias et al., 2015; Saygin et al., 2017</w:t>
      </w:r>
      <w:r w:rsidR="004C76C9">
        <w:rPr>
          <w:rFonts w:ascii="Arial" w:eastAsia="Arial" w:hAnsi="Arial" w:cs="Arial"/>
        </w:rPr>
        <w:fldChar w:fldCharType="end"/>
      </w:r>
      <w:r>
        <w:rPr>
          <w:rFonts w:ascii="Arial" w:eastAsia="Arial" w:hAnsi="Arial" w:cs="Arial"/>
        </w:rPr>
        <w:t xml:space="preserve">). The hippocampus was segmented into head (anterior), body, and tail (posterior) subfields along the long axis. The amygdala was segmented into the basolateral (BLA), and central nucleus (CeM) subfields. The anatomical segmentations were registered to functional space using </w:t>
      </w:r>
      <w:r>
        <w:rPr>
          <w:rFonts w:ascii="Courier New" w:eastAsia="Courier New" w:hAnsi="Courier New" w:cs="Courier New"/>
        </w:rPr>
        <w:t>mri_label2vol</w:t>
      </w:r>
      <w:r>
        <w:rPr>
          <w:rFonts w:ascii="Arial" w:eastAsia="Arial" w:hAnsi="Arial" w:cs="Arial"/>
        </w:rPr>
        <w:t xml:space="preserve"> and binary masks created using </w:t>
      </w:r>
      <w:r>
        <w:rPr>
          <w:rFonts w:ascii="Courier New" w:eastAsia="Courier New" w:hAnsi="Courier New" w:cs="Courier New"/>
        </w:rPr>
        <w:t>fslmaths</w:t>
      </w:r>
      <w:r>
        <w:rPr>
          <w:rFonts w:ascii="Arial" w:eastAsia="Arial" w:hAnsi="Arial" w:cs="Arial"/>
        </w:rPr>
        <w:t>.</w:t>
      </w:r>
      <w:r>
        <w:rPr>
          <w:rFonts w:ascii="Arial" w:eastAsia="Arial" w:hAnsi="Arial" w:cs="Arial"/>
          <w:b/>
        </w:rPr>
        <w:t xml:space="preserve"> </w:t>
      </w:r>
    </w:p>
    <w:p w14:paraId="29D74C86" w14:textId="77777777" w:rsidR="000F625B" w:rsidRDefault="00B06370">
      <w:pPr>
        <w:spacing w:line="480" w:lineRule="auto"/>
        <w:jc w:val="both"/>
        <w:rPr>
          <w:rFonts w:ascii="Arial" w:eastAsia="Arial" w:hAnsi="Arial" w:cs="Arial"/>
          <w:b/>
        </w:rPr>
      </w:pPr>
      <w:r>
        <w:rPr>
          <w:rFonts w:ascii="Arial" w:eastAsia="Arial" w:hAnsi="Arial" w:cs="Arial"/>
          <w:b/>
        </w:rPr>
        <w:t>Multivariate pattern analysis</w:t>
      </w:r>
    </w:p>
    <w:p w14:paraId="439F7C82" w14:textId="3BB9BF13"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After preprocessing with fMRIprep, we computed a LS-S style betaseries to facilitate the encoding-retrieval similarity analysis </w:t>
      </w:r>
      <w:r w:rsidR="002B40C5">
        <w:rPr>
          <w:rFonts w:ascii="Arial" w:eastAsia="Arial" w:hAnsi="Arial" w:cs="Arial"/>
          <w:color w:val="000000"/>
        </w:rPr>
        <w:fldChar w:fldCharType="begin"/>
      </w:r>
      <w:r w:rsidR="002B40C5">
        <w:rPr>
          <w:rFonts w:ascii="Arial" w:eastAsia="Arial" w:hAnsi="Arial" w:cs="Arial"/>
          <w:color w:val="000000"/>
        </w:rPr>
        <w:instrText xml:space="preserve"> ADDIN ZOTERO_ITEM CSL_CITATION {"citationID":"oHpipkBf","properties":{"formattedCitation":"(Mumford et al., 2012, 2014)","plainCitation":"(Mumford et al., 2012, 2014)","noteIndex":0},"citationItems":[{"id":531,"uris":["http://zotero.org/users/7734491/items/5YW8ICNF"],"uri":["http://zotero.org/users/7734491/items/5YW8ICNF"],"itemData":{"id":531,"type":"article-journal","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container-title":"NeuroImage","DOI":"10.1016/j.neuroimage.2011.08.076","ISSN":"10538119","issue":"3","note":"PMID: 21924359\nCitation Key: Mumford2012\nISBN: 1095-9572 (Electronic)\\r1053-8119 (Linking)","page":"2636-2643","title":"Deconvolving BOLD activation in event-related designs for multivoxel pattern classification analyses","volume":"59","author":[{"family":"Mumford","given":"Jeanette A"},{"family":"Turner","given":"Benjamin O"},{"family":"Ashby","given":"F. Gregory"},{"family":"Poldrack","given":"Russell A"}],"issued":{"date-parts":[["2012"]]}}},{"id":1543,"uris":["http://zotero.org/users/7734491/items/HFZ6IRPS"],"uri":["http://zotero.org/users/7734491/items/HFZ6IRPS"],"itemData":{"id":1543,"type":"article-journal","abstract":"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container-title":"NeuroImage","DOI":"10.1016/j.neuroimage.2014.09.026","ISSN":"10959572","note":"publisher: Elsevier Inc.","page":"130-138","title":"The impact of study design on pattern estimation for single-trial multivariate pattern analysis","volume":"103","author":[{"family":"Mumford","given":"Jeanette A."},{"family":"Davis","given":"Tyler"},{"family":"Poldrack","given":"Russell A."}],"issued":{"date-parts":[["2014"]]}}}],"schema":"https://github.com/citation-style-language/schema/raw/master/csl-citation.json"} </w:instrText>
      </w:r>
      <w:r w:rsidR="002B40C5">
        <w:rPr>
          <w:rFonts w:ascii="Arial" w:eastAsia="Arial" w:hAnsi="Arial" w:cs="Arial"/>
          <w:color w:val="000000"/>
        </w:rPr>
        <w:fldChar w:fldCharType="separate"/>
      </w:r>
      <w:r w:rsidR="002B40C5" w:rsidRPr="002B40C5">
        <w:rPr>
          <w:rFonts w:ascii="Arial" w:hAnsi="Arial" w:cs="Arial"/>
        </w:rPr>
        <w:t>(Mumford et al., 2012, 2014)</w:t>
      </w:r>
      <w:r w:rsidR="002B40C5">
        <w:rPr>
          <w:rFonts w:ascii="Arial" w:eastAsia="Arial" w:hAnsi="Arial" w:cs="Arial"/>
          <w:color w:val="000000"/>
        </w:rPr>
        <w:fldChar w:fldCharType="end"/>
      </w:r>
      <w:r>
        <w:rPr>
          <w:rFonts w:ascii="Arial" w:eastAsia="Arial" w:hAnsi="Arial" w:cs="Arial"/>
          <w:color w:val="000000"/>
        </w:rPr>
        <w:t>. For each scanner run, trial-specific beta images are computed iteratively using a</w:t>
      </w:r>
      <w:r w:rsidR="00E632F1">
        <w:rPr>
          <w:rFonts w:ascii="Arial" w:eastAsia="Arial" w:hAnsi="Arial" w:cs="Arial"/>
          <w:color w:val="000000"/>
        </w:rPr>
        <w:t xml:space="preserve"> general linear model</w:t>
      </w:r>
      <w:r>
        <w:rPr>
          <w:rFonts w:ascii="Arial" w:eastAsia="Arial" w:hAnsi="Arial" w:cs="Arial"/>
          <w:color w:val="000000"/>
        </w:rPr>
        <w:t xml:space="preserve"> </w:t>
      </w:r>
      <w:r w:rsidR="00E632F1">
        <w:rPr>
          <w:rFonts w:ascii="Arial" w:eastAsia="Arial" w:hAnsi="Arial" w:cs="Arial"/>
          <w:color w:val="000000"/>
        </w:rPr>
        <w:t>(</w:t>
      </w:r>
      <w:r>
        <w:rPr>
          <w:rFonts w:ascii="Arial" w:eastAsia="Arial" w:hAnsi="Arial" w:cs="Arial"/>
          <w:color w:val="000000"/>
        </w:rPr>
        <w:t>GLM</w:t>
      </w:r>
      <w:r w:rsidR="00E632F1">
        <w:rPr>
          <w:rFonts w:ascii="Arial" w:eastAsia="Arial" w:hAnsi="Arial" w:cs="Arial"/>
          <w:color w:val="000000"/>
        </w:rPr>
        <w:t>)</w:t>
      </w:r>
      <w:r>
        <w:rPr>
          <w:rFonts w:ascii="Arial" w:eastAsia="Arial" w:hAnsi="Arial" w:cs="Arial"/>
          <w:color w:val="000000"/>
        </w:rPr>
        <w:t xml:space="preserve"> which models a single trial of interest and all other trials as regressors of no interest based on trial type (separate CS+/- no interest regressors</w:t>
      </w:r>
      <w:r w:rsidR="0007178E">
        <w:rPr>
          <w:rFonts w:ascii="Arial" w:eastAsia="Arial" w:hAnsi="Arial" w:cs="Arial"/>
          <w:color w:val="000000"/>
        </w:rPr>
        <w:t>). I</w:t>
      </w:r>
      <w:r>
        <w:rPr>
          <w:rFonts w:ascii="Arial" w:eastAsia="Arial" w:hAnsi="Arial" w:cs="Arial"/>
          <w:color w:val="000000"/>
        </w:rPr>
        <w:t xml:space="preserve">n addition to the betaseries images, we also generated </w:t>
      </w:r>
      <w:r>
        <w:rPr>
          <w:rFonts w:ascii="Arial" w:eastAsia="Arial" w:hAnsi="Arial" w:cs="Arial"/>
          <w:color w:val="000000"/>
        </w:rPr>
        <w:lastRenderedPageBreak/>
        <w:t>conventional average activity estimates for CS+ and CS- separately from each phase of learning on Day 1, (</w:t>
      </w:r>
      <w:r w:rsidR="00E857B6">
        <w:rPr>
          <w:rFonts w:ascii="Arial" w:eastAsia="Arial" w:hAnsi="Arial" w:cs="Arial"/>
          <w:color w:val="000000"/>
        </w:rPr>
        <w:t>i.e.,</w:t>
      </w:r>
      <w:r>
        <w:rPr>
          <w:rFonts w:ascii="Arial" w:eastAsia="Arial" w:hAnsi="Arial" w:cs="Arial"/>
          <w:color w:val="000000"/>
        </w:rPr>
        <w:t xml:space="preserve"> all CS+ in one regressor of interest). For GLMs of fear conditioning, the US was modeled as a 0 duration event and treated as a regressor of no interest. All GLM estimation was accomplished using FSL </w:t>
      </w:r>
      <w:r>
        <w:rPr>
          <w:rFonts w:ascii="Courier New" w:eastAsia="Courier New" w:hAnsi="Courier New" w:cs="Courier New"/>
          <w:color w:val="000000"/>
        </w:rPr>
        <w:t xml:space="preserve">FEAT, </w:t>
      </w:r>
      <w:r>
        <w:rPr>
          <w:rFonts w:ascii="Arial" w:eastAsia="Arial" w:hAnsi="Arial" w:cs="Arial"/>
          <w:color w:val="000000"/>
        </w:rPr>
        <w:t xml:space="preserve">prewhitening was used, and spatial smoothing was not applied in order to respect the boundaries of our </w:t>
      </w:r>
      <w:r>
        <w:rPr>
          <w:rFonts w:ascii="Arial" w:eastAsia="Arial" w:hAnsi="Arial" w:cs="Arial"/>
          <w:i/>
          <w:color w:val="000000"/>
        </w:rPr>
        <w:t>a priori</w:t>
      </w:r>
      <w:r>
        <w:rPr>
          <w:rFonts w:ascii="Arial" w:eastAsia="Arial" w:hAnsi="Arial" w:cs="Arial"/>
          <w:color w:val="000000"/>
        </w:rPr>
        <w:t xml:space="preserve"> ROIs. In addition to the preprocessing applied by fMRIprep, several signals were included as confounds to be removed during GLM estimation, including the first principle component of the estimated physiological noise (aCompCor), framewise displacement, 6 standard motion parameters, and the discrete cosine-basis regressors calculated by fMRIprep for high-pass filtering.</w:t>
      </w:r>
    </w:p>
    <w:p w14:paraId="58785A2C" w14:textId="1C55C5F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The encoding-retrieval similarity analysis was implemented in custom Python code. The goal of this analysis was to directly compare multi-voxel patterns observed during encoding and retrieval of a specific stimulus in each ROI on a per-participant basis. In order to reduce noise prior to estimating pattern similarity, the LS-S beta images were weighted (multiplied) by the overall univariate estimate of the corresponding CS type from encoding </w:t>
      </w:r>
      <w:r w:rsidR="005B3E11">
        <w:rPr>
          <w:rFonts w:ascii="Arial" w:eastAsia="Arial" w:hAnsi="Arial" w:cs="Arial"/>
          <w:color w:val="000000"/>
        </w:rPr>
        <w:fldChar w:fldCharType="begin"/>
      </w:r>
      <w:r w:rsidR="005B3E11">
        <w:rPr>
          <w:rFonts w:ascii="Arial" w:eastAsia="Arial" w:hAnsi="Arial" w:cs="Arial"/>
          <w:color w:val="000000"/>
        </w:rPr>
        <w:instrText xml:space="preserve"> ADDIN ZOTERO_ITEM CSL_CITATION {"citationID":"ZdV9dYwV","properties":{"formattedCitation":"(Hennings et al., 2020; Kim et al., 2020)","plainCitation":"(Hennings et al., 2020; Kim et al., 2020)","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id":1787,"uris":["http://zotero.org/users/7734491/items/T3TLXEDE"],"uri":["http://zotero.org/users/7734491/items/T3TLXEDE"],"itemData":{"id":1787,"type":"article-journal","abstract":"Holding information in working memory is essential for cognition, but removing unwanted thoughts is equally important. Here we use multivariate pattern analyses of brain activity to demonstrate the successful manipulation and removal of information from working memory using different strategies including suppressing a specific thought, replacing a thought with a different one, and clearing the mind of all thought. These strategies are supported by distinct brain regions and have differential consequences for allowing new information to be encoded.","container-title":"Nature Communications","DOI":"10.1038/s41467-020-20085-4","ISSN":"2041-1723","issue":"1","language":"en","note":"number: 1\npublisher: Nature Publishing Group","page":"6239","source":"www-nature-com.ezproxy.lib.utexas.edu","title":"Changes to information in working memory depend on distinct removal operations","volume":"11","author":[{"family":"Kim","given":"Hyojeong"},{"family":"Smolker","given":"Harry R."},{"family":"Smith","given":"Louisa L."},{"family":"Banich","given":"Marie T."},{"family":"Lewis-Peacock","given":"Jarrod A."}],"issued":{"date-parts":[["2020",12,7]]}}}],"schema":"https://github.com/citation-style-language/schema/raw/master/csl-citation.json"} </w:instrText>
      </w:r>
      <w:r w:rsidR="005B3E11">
        <w:rPr>
          <w:rFonts w:ascii="Arial" w:eastAsia="Arial" w:hAnsi="Arial" w:cs="Arial"/>
          <w:color w:val="000000"/>
        </w:rPr>
        <w:fldChar w:fldCharType="separate"/>
      </w:r>
      <w:r w:rsidR="005B3E11" w:rsidRPr="005B3E11">
        <w:rPr>
          <w:rFonts w:ascii="Arial" w:hAnsi="Arial" w:cs="Arial"/>
        </w:rPr>
        <w:t>(Hennings et al., 2020; Kim et al., 2020)</w:t>
      </w:r>
      <w:r w:rsidR="005B3E11">
        <w:rPr>
          <w:rFonts w:ascii="Arial" w:eastAsia="Arial" w:hAnsi="Arial" w:cs="Arial"/>
          <w:color w:val="000000"/>
        </w:rPr>
        <w:fldChar w:fldCharType="end"/>
      </w:r>
      <w:r>
        <w:rPr>
          <w:rFonts w:ascii="Arial" w:eastAsia="Arial" w:hAnsi="Arial" w:cs="Arial"/>
          <w:color w:val="000000"/>
        </w:rPr>
        <w:t xml:space="preserve"> (e.g. all images of extinction CS+s from encoding and retrieval were weighted by the univariate estimate of extinction CS+ activity during encoding). For each ROI, encoding-retrieval similarity was then taken as the Pearson’s correlation between the two beta images for a given stimulus, one from encoding and one from retrieval. Pearson’s r values were Fisher-z transformed and submitted to statistical analysis.</w:t>
      </w:r>
    </w:p>
    <w:p w14:paraId="1C2826C0"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 xml:space="preserve">Whole-brain searchlight. </w:t>
      </w:r>
    </w:p>
    <w:p w14:paraId="4B634248" w14:textId="7307FBD0"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The searchlight analysis </w:t>
      </w:r>
      <w:r w:rsidR="0034043D">
        <w:rPr>
          <w:rFonts w:ascii="Arial" w:eastAsia="Arial" w:hAnsi="Arial" w:cs="Arial"/>
          <w:color w:val="000000"/>
        </w:rPr>
        <w:fldChar w:fldCharType="begin"/>
      </w:r>
      <w:r w:rsidR="0034043D">
        <w:rPr>
          <w:rFonts w:ascii="Arial" w:eastAsia="Arial" w:hAnsi="Arial" w:cs="Arial"/>
          <w:color w:val="000000"/>
        </w:rPr>
        <w:instrText xml:space="preserve"> ADDIN ZOTERO_ITEM CSL_CITATION {"citationID":"wZj35m4x","properties":{"formattedCitation":"(Etzel et al., 2013; Kriegeskorte et al., 2006)","plainCitation":"(Etzel et al., 2013; Kriegeskorte et al., 2006)","noteIndex":0},"citationItems":[{"id":1797,"uris":["http://zotero.org/users/7734491/items/38CGFQC3"],"uri":["http://zotero.org/users/7734491/items/38CGFQC3"],"itemData":{"id":1797,"type":"article-journal","abstract":"Multivariate pattern analysis (MVPA) is an increasingly popular approach for characterizing the information present in neural activity as measured by fMRI. For neuroimaging researchers, the searchlight technique serves as the most intuitively appealing means of implementing MVPA with fMRI data. However, searchlight approaches carry with them a number of special concerns and limitations that can lead to serious interpretation errors in practice, such as misidentifying a cluster as informative, or failing to detect truly informative voxels. Here we describe how such distorted results can occur, using both schematic illustrations and examples from actual fMRI datasets. We recommend that confirmatory and sensitivity tests, such as the ones prescribed here, should be considered a necessary stage of searchlight analysis interpretation, and that their adoption will allow the full potential of searchlight analysis to be realized.","container-title":"NeuroImage","DOI":"10.1016/j.neuroimage.2013.03.041","ISSN":"1053-8119","journalAbbreviation":"NeuroImage","language":"en","page":"261-269","source":"ScienceDirect","title":"Searchlight analysis: Promise, pitfalls, and potential","title-short":"Searchlight analysis","volume":"78","author":[{"family":"Etzel","given":"Joset A."},{"family":"Zacks","given":"Jeffrey M."},{"family":"Braver","given":"Todd S."}],"issued":{"date-parts":[["2013",9,1]]}}},{"id":1800,"uris":["http://zotero.org/users/7734491/items/ZFEB2WQR"],"uri":["http://zotero.org/users/7734491/items/ZFEB2WQR"],"itemData":{"id":1800,"type":"article-journal","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container-title":"Proceedings of the National Academy of Sciences","DOI":"10.1073/pnas.0600244103","ISSN":"0027-8424, 1091-6490","issue":"10","journalAbbreviation":"PNAS","language":"en","note":"publisher: National Academy of Sciences\nsection: Biological Sciences\nPMID: 16537458","page":"3863-3868","source":"www-pnas-org.ezproxy.lib.utexas.edu","title":"Information-based functional brain mapping","volume":"103","author":[{"family":"Kriegeskorte","given":"Nikolaus"},{"family":"Goebel","given":"Rainer"},{"family":"Bandettini","given":"Peter"}],"issued":{"date-parts":[["2006",3,7]]}}}],"schema":"https://github.com/citation-style-language/schema/raw/master/csl-citation.json"} </w:instrText>
      </w:r>
      <w:r w:rsidR="0034043D">
        <w:rPr>
          <w:rFonts w:ascii="Arial" w:eastAsia="Arial" w:hAnsi="Arial" w:cs="Arial"/>
          <w:color w:val="000000"/>
        </w:rPr>
        <w:fldChar w:fldCharType="separate"/>
      </w:r>
      <w:r w:rsidR="0034043D" w:rsidRPr="0034043D">
        <w:rPr>
          <w:rFonts w:ascii="Arial" w:hAnsi="Arial" w:cs="Arial"/>
        </w:rPr>
        <w:t>(Etzel et al., 2013; Kriegeskorte et al., 2006)</w:t>
      </w:r>
      <w:r w:rsidR="0034043D">
        <w:rPr>
          <w:rFonts w:ascii="Arial" w:eastAsia="Arial" w:hAnsi="Arial" w:cs="Arial"/>
          <w:color w:val="000000"/>
        </w:rPr>
        <w:fldChar w:fldCharType="end"/>
      </w:r>
      <w:r>
        <w:rPr>
          <w:rFonts w:ascii="Arial" w:eastAsia="Arial" w:hAnsi="Arial" w:cs="Arial"/>
          <w:color w:val="000000"/>
        </w:rPr>
        <w:t xml:space="preserve"> was accomplished using the </w:t>
      </w:r>
      <w:r w:rsidRPr="0007178E">
        <w:rPr>
          <w:rFonts w:ascii="Arial" w:eastAsia="Arial" w:hAnsi="Arial" w:cs="Arial"/>
          <w:i/>
          <w:iCs/>
          <w:color w:val="000000"/>
        </w:rPr>
        <w:t>nilearn</w:t>
      </w:r>
      <w:r>
        <w:rPr>
          <w:rFonts w:ascii="Arial" w:eastAsia="Arial" w:hAnsi="Arial" w:cs="Arial"/>
          <w:color w:val="000000"/>
        </w:rPr>
        <w:t xml:space="preserve"> package in Python using the functional resolution images (3mm</w:t>
      </w:r>
      <w:r>
        <w:rPr>
          <w:rFonts w:ascii="Arial" w:eastAsia="Arial" w:hAnsi="Arial" w:cs="Arial"/>
          <w:color w:val="000000"/>
          <w:vertAlign w:val="superscript"/>
        </w:rPr>
        <w:t>3</w:t>
      </w:r>
      <w:r>
        <w:rPr>
          <w:rFonts w:ascii="Arial" w:eastAsia="Arial" w:hAnsi="Arial" w:cs="Arial"/>
          <w:color w:val="000000"/>
        </w:rPr>
        <w:t xml:space="preserve">) registered to MNI space. Images were prepared as described above, and then each pair of beta images from encoding and retrieval was submitted to a whole-brain searchlight analysis in which a Pearson’s correlation was iteratively computed in every sphere (radius = 6mm) in the brain. The resulting maps were Fisher-z transformed, and averaged by CS type and encoding context for each </w:t>
      </w:r>
      <w:r>
        <w:rPr>
          <w:rFonts w:ascii="Arial" w:eastAsia="Arial" w:hAnsi="Arial" w:cs="Arial"/>
          <w:color w:val="000000"/>
        </w:rPr>
        <w:lastRenderedPageBreak/>
        <w:t xml:space="preserve">subject. For each </w:t>
      </w:r>
      <w:r w:rsidR="0007178E">
        <w:rPr>
          <w:rFonts w:ascii="Arial" w:eastAsia="Arial" w:hAnsi="Arial" w:cs="Arial"/>
          <w:color w:val="000000"/>
        </w:rPr>
        <w:t xml:space="preserve">encoding </w:t>
      </w:r>
      <w:r>
        <w:rPr>
          <w:rFonts w:ascii="Arial" w:eastAsia="Arial" w:hAnsi="Arial" w:cs="Arial"/>
          <w:color w:val="000000"/>
        </w:rPr>
        <w:t xml:space="preserve">context, the difference between the average CS+ </w:t>
      </w:r>
      <w:r w:rsidR="0007178E">
        <w:rPr>
          <w:rFonts w:ascii="Arial" w:eastAsia="Arial" w:hAnsi="Arial" w:cs="Arial"/>
          <w:color w:val="000000"/>
        </w:rPr>
        <w:t>‒</w:t>
      </w:r>
      <w:r>
        <w:rPr>
          <w:rFonts w:ascii="Arial" w:eastAsia="Arial" w:hAnsi="Arial" w:cs="Arial"/>
          <w:color w:val="000000"/>
        </w:rPr>
        <w:t xml:space="preserve"> CS- maps was taken and analyzed using AFNI (v20.2.18)</w:t>
      </w:r>
      <w:r w:rsidR="0034043D">
        <w:rPr>
          <w:rFonts w:ascii="Arial" w:eastAsia="Arial" w:hAnsi="Arial" w:cs="Arial"/>
          <w:color w:val="000000"/>
        </w:rPr>
        <w:t xml:space="preserve"> </w:t>
      </w:r>
      <w:r w:rsidR="0034043D">
        <w:rPr>
          <w:rFonts w:ascii="Arial" w:eastAsia="Arial" w:hAnsi="Arial" w:cs="Arial"/>
          <w:color w:val="000000"/>
        </w:rPr>
        <w:fldChar w:fldCharType="begin"/>
      </w:r>
      <w:r w:rsidR="0034043D">
        <w:rPr>
          <w:rFonts w:ascii="Arial" w:eastAsia="Arial" w:hAnsi="Arial" w:cs="Arial"/>
          <w:color w:val="000000"/>
        </w:rPr>
        <w:instrText xml:space="preserve"> ADDIN ZOTERO_ITEM CSL_CITATION {"citationID":"fiOvkt1w","properties":{"formattedCitation":"(Cox, 1996; Cox and Hyde, 1997; Gold et al., 1998)","plainCitation":"(Cox, 1996; Cox and Hyde, 1997; Gold et al., 1998)","noteIndex":0},"citationItems":[{"id":1790,"uris":["http://zotero.org/users/7734491/items/PMV5W8F7"],"uri":["http://zotero.org/users/7734491/items/PMV5W8F7"],"itemData":{"id":1790,"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id":1793,"uris":["http://zotero.org/users/7734491/items/MX2749FJ"],"uri":["http://zotero.org/users/7734491/items/MX2749FJ"],"itemData":{"id":1793,"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id":1795,"uris":["http://zotero.org/users/7734491/items/TV4ZG8MB"],"uri":["http://zotero.org/users/7734491/items/TV4ZG8MB"],"itemData":{"id":1795,"type":"article-journal","abstract":"Currently, there are many choices of software packages for the analysis of fMRI data, each offering many options. Since no one package can meet the needs of all fMRI laboratories, it is helpful to know what each package offers. Several software programs were evaluated for comparison of their documentation, ease of learning and use, referencing, data input steps required, types of statistical methods offered, and output choices. The functionality of each package was detailed and discussed. AFNI 2.01, SPM96, Stimulate 5.0, MEDIMAX 2.01, and FIT were tested. FIASCO, Yale, and MEDx 2.0 were described but not tested. A description of each package is provided.","container-title":"Human Brain Mapping","ISSN":"1065-9471","issue":"2","journalAbbreviation":"Hum Brain Mapp","language":"eng","note":"PMID: 9673664\nPMCID: PMC6873369","page":"73-84","source":"PubMed","title":"Functional MRI statistical software packages: a comparative analysis","title-short":"Functional MRI statistical software packages","volume":"6","author":[{"family":"Gold","given":"S."},{"family":"Christian","given":"B."},{"family":"Arndt","given":"S."},{"family":"Zeien","given":"G."},{"family":"Cizadlo","given":"T."},{"family":"Johnson","given":"D. L."},{"family":"Flaum","given":"M."},{"family":"Andreasen","given":"N. C."}],"issued":{"date-parts":[["1998"]]}}}],"schema":"https://github.com/citation-style-language/schema/raw/master/csl-citation.json"} </w:instrText>
      </w:r>
      <w:r w:rsidR="0034043D">
        <w:rPr>
          <w:rFonts w:ascii="Arial" w:eastAsia="Arial" w:hAnsi="Arial" w:cs="Arial"/>
          <w:color w:val="000000"/>
        </w:rPr>
        <w:fldChar w:fldCharType="separate"/>
      </w:r>
      <w:r w:rsidR="0034043D" w:rsidRPr="0034043D">
        <w:rPr>
          <w:rFonts w:ascii="Arial" w:hAnsi="Arial" w:cs="Arial"/>
        </w:rPr>
        <w:t>(Cox, 1996; Cox and Hyde, 1997; Gold et al., 1998)</w:t>
      </w:r>
      <w:r w:rsidR="0034043D">
        <w:rPr>
          <w:rFonts w:ascii="Arial" w:eastAsia="Arial" w:hAnsi="Arial" w:cs="Arial"/>
          <w:color w:val="000000"/>
        </w:rPr>
        <w:fldChar w:fldCharType="end"/>
      </w:r>
      <w:r>
        <w:rPr>
          <w:rFonts w:ascii="Arial" w:eastAsia="Arial" w:hAnsi="Arial" w:cs="Arial"/>
          <w:color w:val="000000"/>
        </w:rPr>
        <w:t xml:space="preserve">. Specifically, </w:t>
      </w:r>
      <w:r>
        <w:rPr>
          <w:rFonts w:ascii="Courier New" w:eastAsia="Courier New" w:hAnsi="Courier New" w:cs="Courier New"/>
          <w:color w:val="000000"/>
        </w:rPr>
        <w:t>3dttest++</w:t>
      </w:r>
      <w:r>
        <w:rPr>
          <w:rFonts w:ascii="Arial" w:eastAsia="Arial" w:hAnsi="Arial" w:cs="Arial"/>
          <w:color w:val="000000"/>
        </w:rPr>
        <w:t xml:space="preserve"> was used to test the CS+ </w:t>
      </w:r>
      <w:r w:rsidR="00C57A2B">
        <w:rPr>
          <w:rFonts w:ascii="Arial" w:eastAsia="Arial" w:hAnsi="Arial" w:cs="Arial"/>
          <w:color w:val="000000"/>
        </w:rPr>
        <w:t>‒</w:t>
      </w:r>
      <w:r>
        <w:rPr>
          <w:rFonts w:ascii="Arial" w:eastAsia="Arial" w:hAnsi="Arial" w:cs="Arial"/>
          <w:color w:val="000000"/>
        </w:rPr>
        <w:t xml:space="preserve"> CS- difference against 0 for each encoding context and for each group. The analysis was restricted to voxels that had </w:t>
      </w:r>
      <w:r w:rsidR="006A68D9">
        <w:rPr>
          <w:rFonts w:ascii="Arial" w:eastAsia="Arial" w:hAnsi="Arial" w:cs="Arial"/>
          <w:color w:val="000000"/>
        </w:rPr>
        <w:t>≥</w:t>
      </w:r>
      <w:r>
        <w:rPr>
          <w:rFonts w:ascii="Arial" w:eastAsia="Arial" w:hAnsi="Arial" w:cs="Arial"/>
          <w:color w:val="000000"/>
        </w:rPr>
        <w:t xml:space="preserve"> 50% grey matter probability. Family-wise error correction was achieved using the </w:t>
      </w:r>
      <w:r>
        <w:rPr>
          <w:rFonts w:ascii="Courier New" w:eastAsia="Courier New" w:hAnsi="Courier New" w:cs="Courier New"/>
          <w:color w:val="000000"/>
        </w:rPr>
        <w:t>-Clustsim</w:t>
      </w:r>
      <w:r>
        <w:rPr>
          <w:rFonts w:ascii="Arial" w:eastAsia="Arial" w:hAnsi="Arial" w:cs="Arial"/>
          <w:color w:val="000000"/>
        </w:rPr>
        <w:t xml:space="preserve"> option, which uses permutation testing to simulate the null distribution of the data in order to determine the threshold necessary to observe significant clusters. Clusters were extracted using </w:t>
      </w:r>
      <w:r>
        <w:rPr>
          <w:rFonts w:ascii="Courier New" w:eastAsia="Courier New" w:hAnsi="Courier New" w:cs="Courier New"/>
          <w:color w:val="000000"/>
        </w:rPr>
        <w:t>3dClusterize</w:t>
      </w:r>
      <w:r>
        <w:rPr>
          <w:rFonts w:ascii="Arial" w:eastAsia="Arial" w:hAnsi="Arial" w:cs="Arial"/>
          <w:color w:val="000000"/>
        </w:rPr>
        <w:t xml:space="preserve"> using a peak threshold of P </w:t>
      </w:r>
      <w:r w:rsidR="0007178E">
        <w:rPr>
          <w:rFonts w:ascii="Arial" w:eastAsia="Arial" w:hAnsi="Arial" w:cs="Arial"/>
          <w:color w:val="000000"/>
        </w:rPr>
        <w:t>&lt;</w:t>
      </w:r>
      <w:r>
        <w:rPr>
          <w:rFonts w:ascii="Arial" w:eastAsia="Arial" w:hAnsi="Arial" w:cs="Arial"/>
          <w:color w:val="000000"/>
        </w:rPr>
        <w:t xml:space="preserve"> 0.001 (one-tailed CS+ </w:t>
      </w:r>
      <w:r w:rsidR="006A68D9">
        <w:rPr>
          <w:rFonts w:ascii="Arial" w:eastAsia="Arial" w:hAnsi="Arial" w:cs="Arial"/>
          <w:color w:val="000000"/>
        </w:rPr>
        <w:t>‒</w:t>
      </w:r>
      <w:r>
        <w:rPr>
          <w:rFonts w:ascii="Arial" w:eastAsia="Arial" w:hAnsi="Arial" w:cs="Arial"/>
          <w:color w:val="000000"/>
        </w:rPr>
        <w:t xml:space="preserve"> CS-), and a cluster threshold corresponding to P </w:t>
      </w:r>
      <w:r w:rsidR="0007178E">
        <w:rPr>
          <w:rFonts w:ascii="Arial" w:eastAsia="Arial" w:hAnsi="Arial" w:cs="Arial"/>
          <w:color w:val="000000"/>
        </w:rPr>
        <w:t>&lt;</w:t>
      </w:r>
      <w:r>
        <w:rPr>
          <w:rFonts w:ascii="Arial" w:eastAsia="Arial" w:hAnsi="Arial" w:cs="Arial"/>
          <w:color w:val="000000"/>
        </w:rPr>
        <w:t xml:space="preserve"> 0.05 using full voxel connectivity. The size of the cluster necessary to reach this threshold ranged from 16-21 across the 4 maps. The coordinates of the peak voxel in each cluster were submitted to the AFNI function </w:t>
      </w:r>
      <w:r>
        <w:rPr>
          <w:rFonts w:ascii="Courier New" w:eastAsia="Courier New" w:hAnsi="Courier New" w:cs="Courier New"/>
          <w:color w:val="000000"/>
        </w:rPr>
        <w:t xml:space="preserve">whereami </w:t>
      </w:r>
      <w:r>
        <w:rPr>
          <w:rFonts w:ascii="Arial" w:eastAsia="Arial" w:hAnsi="Arial" w:cs="Arial"/>
          <w:color w:val="000000"/>
        </w:rPr>
        <w:t xml:space="preserve">to obtain anatomical labels based on the Talairach-Tournoux Atlas </w:t>
      </w:r>
      <w:r w:rsidR="0055058B">
        <w:rPr>
          <w:rFonts w:ascii="Arial" w:eastAsia="Arial" w:hAnsi="Arial" w:cs="Arial"/>
          <w:color w:val="000000"/>
        </w:rPr>
        <w:fldChar w:fldCharType="begin"/>
      </w:r>
      <w:r w:rsidR="0055058B">
        <w:rPr>
          <w:rFonts w:ascii="Arial" w:eastAsia="Arial" w:hAnsi="Arial" w:cs="Arial"/>
          <w:color w:val="000000"/>
        </w:rPr>
        <w:instrText xml:space="preserve"> ADDIN ZOTERO_ITEM CSL_CITATION {"citationID":"UcnP5SNG","properties":{"formattedCitation":"(Talairach, 1988)","plainCitation":"(Talairach, 1988)","noteIndex":0},"citationItems":[{"id":1804,"uris":["http://zotero.org/users/7734491/items/39QNZVJZ"],"uri":["http://zotero.org/users/7734491/items/39QNZVJZ"],"itemData":{"id":1804,"type":"book","abstract":"In this superb atlas, the distinguished authors offer the proportional grid system of brain imaging. This unique process makes it possible to localize neuroanatomic structures not visible with traditional radiologic methods. Unlike the classic method of spatial reading, which is valid only with the particular brain under consideration, the proportional grid creates a frame of reference applicable to all brains being examined. This is especially beneficial for clinical studies, electroencephalographic investigations, and statistical computations.Special features of the book include: a full, three-dimensional atlas of the human brain; a series of anatomic sections done for the frontal, horizontal, and sagittal planes; practical examples for use in neuroradiologic examinations; and basal lines forming a frame of reference that defines orientation and spatial position of structures within the cerebral mass. This stereotaxic process is designed to maximize accuracy, reliability, and safety.The information in this valuable atlas is essential for all radiologists, neurologists, neurosurgeons, and all specialists involved in the neurosciences. Use this practical mapping tool for understanding the pathologic processes of the human brain, order today!","edition":"1st edition","event-place":"Stuttgart ; New York","ISBN":"978-0-86577-293-9","language":"English","number-of-pages":"122","publisher":"Thieme","publisher-place":"Stuttgart ; New York","source":"Amazon","title":"Co-Planar Stereotaxic Atlas of the Human Brain: 3-D Proportional System: An Approach to Cerebral Imaging","title-short":"Co-Planar Stereotaxic Atlas of the Human Brain","author":[{"family":"Talairach","given":"J."}],"issued":{"date-parts":[["1988",1,1]]}}}],"schema":"https://github.com/citation-style-language/schema/raw/master/csl-citation.json"} </w:instrText>
      </w:r>
      <w:r w:rsidR="0055058B">
        <w:rPr>
          <w:rFonts w:ascii="Arial" w:eastAsia="Arial" w:hAnsi="Arial" w:cs="Arial"/>
          <w:color w:val="000000"/>
        </w:rPr>
        <w:fldChar w:fldCharType="separate"/>
      </w:r>
      <w:r w:rsidR="0055058B" w:rsidRPr="0055058B">
        <w:rPr>
          <w:rFonts w:ascii="Arial" w:hAnsi="Arial" w:cs="Arial"/>
        </w:rPr>
        <w:t>(Talairach, 1988)</w:t>
      </w:r>
      <w:r w:rsidR="0055058B">
        <w:rPr>
          <w:rFonts w:ascii="Arial" w:eastAsia="Arial" w:hAnsi="Arial" w:cs="Arial"/>
          <w:color w:val="000000"/>
        </w:rPr>
        <w:fldChar w:fldCharType="end"/>
      </w:r>
      <w:r>
        <w:rPr>
          <w:rFonts w:ascii="Courier New" w:eastAsia="Courier New" w:hAnsi="Courier New" w:cs="Courier New"/>
          <w:color w:val="000000"/>
        </w:rPr>
        <w:t>.</w:t>
      </w:r>
      <w:r w:rsidR="0055058B">
        <w:rPr>
          <w:rFonts w:ascii="Courier New" w:eastAsia="Courier New" w:hAnsi="Courier New" w:cs="Courier New"/>
          <w:color w:val="000000"/>
        </w:rPr>
        <w:t xml:space="preserve"> </w:t>
      </w:r>
      <w:r w:rsidR="0055058B" w:rsidRPr="0055058B">
        <w:rPr>
          <w:rFonts w:ascii="Arial" w:eastAsia="Courier New" w:hAnsi="Arial" w:cs="Arial"/>
          <w:color w:val="000000"/>
        </w:rPr>
        <w:t xml:space="preserve">The </w:t>
      </w:r>
      <w:r w:rsidR="0055058B" w:rsidRPr="0055058B">
        <w:rPr>
          <w:rFonts w:ascii="Arial" w:eastAsia="Courier New" w:hAnsi="Arial" w:cs="Arial"/>
          <w:i/>
          <w:iCs/>
          <w:color w:val="000000"/>
        </w:rPr>
        <w:t>pysurfer</w:t>
      </w:r>
      <w:r w:rsidR="0055058B" w:rsidRPr="0055058B">
        <w:rPr>
          <w:rFonts w:ascii="Arial" w:eastAsia="Courier New" w:hAnsi="Arial" w:cs="Arial"/>
          <w:color w:val="000000"/>
        </w:rPr>
        <w:t xml:space="preserve"> package </w:t>
      </w:r>
      <w:r w:rsidR="0055058B">
        <w:rPr>
          <w:rFonts w:ascii="Arial" w:eastAsia="Courier New" w:hAnsi="Arial" w:cs="Arial"/>
          <w:color w:val="000000"/>
        </w:rPr>
        <w:t xml:space="preserve">in Python </w:t>
      </w:r>
      <w:r w:rsidR="0055058B" w:rsidRPr="0055058B">
        <w:rPr>
          <w:rFonts w:ascii="Arial" w:eastAsia="Courier New" w:hAnsi="Arial" w:cs="Arial"/>
          <w:color w:val="000000"/>
        </w:rPr>
        <w:t>was used to resample and slightly smooth (FWHM = 1mm) the cluster maps onto the cortical surface for display purposes</w:t>
      </w:r>
      <w:r w:rsidR="0055058B">
        <w:rPr>
          <w:rFonts w:ascii="Courier New" w:eastAsia="Courier New" w:hAnsi="Courier New" w:cs="Courier New"/>
          <w:color w:val="000000"/>
        </w:rPr>
        <w:t>.</w:t>
      </w:r>
      <w:r>
        <w:rPr>
          <w:rFonts w:ascii="Arial" w:eastAsia="Arial" w:hAnsi="Arial" w:cs="Arial"/>
          <w:color w:val="000000"/>
          <w:highlight w:val="yellow"/>
        </w:rPr>
        <w:t xml:space="preserve"> </w:t>
      </w:r>
    </w:p>
    <w:p w14:paraId="39F29647" w14:textId="77777777" w:rsidR="000F625B" w:rsidRDefault="00B06370" w:rsidP="00CF0D72">
      <w:pPr>
        <w:spacing w:line="480" w:lineRule="auto"/>
        <w:jc w:val="both"/>
        <w:rPr>
          <w:rFonts w:ascii="Arial" w:eastAsia="Arial" w:hAnsi="Arial" w:cs="Arial"/>
          <w:b/>
        </w:rPr>
      </w:pPr>
      <w:r>
        <w:rPr>
          <w:rFonts w:ascii="Arial" w:eastAsia="Arial" w:hAnsi="Arial" w:cs="Arial"/>
          <w:b/>
        </w:rPr>
        <w:t xml:space="preserve">Statistical analyses. </w:t>
      </w:r>
    </w:p>
    <w:p w14:paraId="2A7BFEA1" w14:textId="157C3F02" w:rsidR="000F625B" w:rsidRDefault="00B06370" w:rsidP="00CF0D72">
      <w:pPr>
        <w:spacing w:line="480" w:lineRule="auto"/>
        <w:ind w:firstLine="720"/>
        <w:jc w:val="both"/>
        <w:rPr>
          <w:rFonts w:ascii="Arial" w:eastAsia="Arial" w:hAnsi="Arial" w:cs="Arial"/>
        </w:rPr>
      </w:pPr>
      <w:r>
        <w:rPr>
          <w:rFonts w:ascii="Arial" w:eastAsia="Arial" w:hAnsi="Arial" w:cs="Arial"/>
        </w:rPr>
        <w:t>With the exception of the whole-brain searchlight analysis (see above), all statistical tests are reported as two-tailed</w:t>
      </w:r>
      <w:r w:rsidR="00CF0D72">
        <w:rPr>
          <w:rFonts w:ascii="Arial" w:eastAsia="Arial" w:hAnsi="Arial" w:cs="Arial"/>
        </w:rPr>
        <w:t>, and all estimates of error are given as parametric 95% confidence intervals (i.e., 1.96 * standard error of the mean)</w:t>
      </w:r>
      <w:r>
        <w:rPr>
          <w:rFonts w:ascii="Arial" w:eastAsia="Arial" w:hAnsi="Arial" w:cs="Arial"/>
        </w:rPr>
        <w:t xml:space="preserve">. Behavioral data was analyzed using the </w:t>
      </w:r>
      <w:r w:rsidRPr="0007178E">
        <w:rPr>
          <w:rFonts w:ascii="Arial" w:eastAsia="Arial" w:hAnsi="Arial" w:cs="Arial"/>
          <w:i/>
          <w:iCs/>
        </w:rPr>
        <w:t>pingouin</w:t>
      </w:r>
      <w:r>
        <w:rPr>
          <w:rFonts w:ascii="Arial" w:eastAsia="Arial" w:hAnsi="Arial" w:cs="Arial"/>
        </w:rPr>
        <w:t xml:space="preserve"> </w:t>
      </w:r>
      <w:r w:rsidR="00CF0D72">
        <w:rPr>
          <w:rFonts w:ascii="Arial" w:eastAsia="Arial" w:hAnsi="Arial" w:cs="Arial"/>
        </w:rPr>
        <w:fldChar w:fldCharType="begin"/>
      </w:r>
      <w:r w:rsidR="00CF0D72">
        <w:rPr>
          <w:rFonts w:ascii="Arial" w:eastAsia="Arial" w:hAnsi="Arial" w:cs="Arial"/>
        </w:rPr>
        <w:instrText xml:space="preserve"> ADDIN ZOTERO_ITEM CSL_CITATION {"citationID":"qzs4UHKO","properties":{"formattedCitation":"(Vallat, 2018)","plainCitation":"(Vallat, 2018)","noteIndex":0},"citationItems":[{"id":986,"uris":["http://zotero.org/users/7734491/items/GIXQ9MN7"],"uri":["http://zotero.org/users/7734491/items/GIXQ9MN7"],"itemData":{"id":986,"type":"article-journal","container-title":"Journal of Open Source Software","issue":"31","note":"Citation Key: Vallat2018","page":"1026","title":"Pingouin: statistics in Python","volume":"3","author":[{"family":"Vallat","given":"R"}],"issued":{"date-parts":[["2018"]]}}}],"schema":"https://github.com/citation-style-language/schema/raw/master/csl-citation.json"} </w:instrText>
      </w:r>
      <w:r w:rsidR="00CF0D72">
        <w:rPr>
          <w:rFonts w:ascii="Arial" w:eastAsia="Arial" w:hAnsi="Arial" w:cs="Arial"/>
        </w:rPr>
        <w:fldChar w:fldCharType="separate"/>
      </w:r>
      <w:r w:rsidR="00CF0D72" w:rsidRPr="00CF0D72">
        <w:rPr>
          <w:rFonts w:ascii="Arial" w:hAnsi="Arial" w:cs="Arial"/>
        </w:rPr>
        <w:t>(Vallat, 2018)</w:t>
      </w:r>
      <w:r w:rsidR="00CF0D72">
        <w:rPr>
          <w:rFonts w:ascii="Arial" w:eastAsia="Arial" w:hAnsi="Arial" w:cs="Arial"/>
        </w:rPr>
        <w:fldChar w:fldCharType="end"/>
      </w:r>
      <w:r>
        <w:rPr>
          <w:rFonts w:ascii="Arial" w:eastAsia="Arial" w:hAnsi="Arial" w:cs="Arial"/>
        </w:rPr>
        <w:t xml:space="preserve"> package in Python and the </w:t>
      </w:r>
      <w:r w:rsidRPr="0007178E">
        <w:rPr>
          <w:rFonts w:ascii="Arial" w:eastAsia="Arial" w:hAnsi="Arial" w:cs="Arial"/>
          <w:i/>
          <w:iCs/>
        </w:rPr>
        <w:t>ez</w:t>
      </w:r>
      <w:r>
        <w:rPr>
          <w:rFonts w:ascii="Arial" w:eastAsia="Arial" w:hAnsi="Arial" w:cs="Arial"/>
        </w:rPr>
        <w:t xml:space="preserve"> </w:t>
      </w:r>
      <w:r w:rsidR="00CF0D72">
        <w:rPr>
          <w:rFonts w:ascii="Arial" w:eastAsia="Arial" w:hAnsi="Arial" w:cs="Arial"/>
        </w:rPr>
        <w:fldChar w:fldCharType="begin"/>
      </w:r>
      <w:r w:rsidR="00CF0D72">
        <w:rPr>
          <w:rFonts w:ascii="Arial" w:eastAsia="Arial" w:hAnsi="Arial" w:cs="Arial"/>
        </w:rPr>
        <w:instrText xml:space="preserve"> ADDIN ZOTERO_ITEM CSL_CITATION {"citationID":"lq1xFuKa","properties":{"formattedCitation":"(Lawrence, 2016)","plainCitation":"(Lawrence, 2016)","noteIndex":0},"citationItems":[{"id":1484,"uris":["http://zotero.org/users/7734491/items/TR3UJQRB"],"uri":["http://zotero.org/users/7734491/items/TR3UJQRB"],"itemData":{"id":1484,"type":"article-journal","title":"ez: Easy Analysis and Visualization of Factorial Experiments","author":[{"family":"Lawrence","given":"Michael A."}],"issued":{"date-parts":[["2016"]]}}}],"schema":"https://github.com/citation-style-language/schema/raw/master/csl-citation.json"} </w:instrText>
      </w:r>
      <w:r w:rsidR="00CF0D72">
        <w:rPr>
          <w:rFonts w:ascii="Arial" w:eastAsia="Arial" w:hAnsi="Arial" w:cs="Arial"/>
        </w:rPr>
        <w:fldChar w:fldCharType="separate"/>
      </w:r>
      <w:r w:rsidR="00CF0D72" w:rsidRPr="00CF0D72">
        <w:rPr>
          <w:rFonts w:ascii="Arial" w:hAnsi="Arial" w:cs="Arial"/>
        </w:rPr>
        <w:t>(Lawrence, 2016)</w:t>
      </w:r>
      <w:r w:rsidR="00CF0D72">
        <w:rPr>
          <w:rFonts w:ascii="Arial" w:eastAsia="Arial" w:hAnsi="Arial" w:cs="Arial"/>
        </w:rPr>
        <w:fldChar w:fldCharType="end"/>
      </w:r>
      <w:r>
        <w:rPr>
          <w:rFonts w:ascii="Arial" w:eastAsia="Arial" w:hAnsi="Arial" w:cs="Arial"/>
        </w:rPr>
        <w:t xml:space="preserve"> package in R. As discussed in Hennings et al., (2020) due to technical errors four participants (two in each group) are missing SCR data from extinction. SCR was square-root transformed prior to analysis and analyzed using paired and independent samples t-tests </w:t>
      </w:r>
      <w:r>
        <w:rPr>
          <w:rFonts w:ascii="Arial" w:eastAsia="Arial" w:hAnsi="Arial" w:cs="Arial"/>
          <w:color w:val="000000"/>
        </w:rPr>
        <w:t xml:space="preserve">(see Hennings et al., 2020 for description of SCR scoring method). 2-AFC shock expectancy from conditioning and extinction was coded as 1 = expect, and 0 = do not expect, and analyzed using paired and independent samples t-tests. As our neural analysis focused on the reinstatement of previously encoded items, the analysis of recognition memory focused on high confidence hits (i.e. definitely old responses). Hit rates were submitted </w:t>
      </w:r>
      <w:r>
        <w:rPr>
          <w:rFonts w:ascii="Arial" w:eastAsia="Arial" w:hAnsi="Arial" w:cs="Arial"/>
          <w:color w:val="000000"/>
        </w:rPr>
        <w:lastRenderedPageBreak/>
        <w:t xml:space="preserve">to a mixed ANOVA with within subject factors of </w:t>
      </w:r>
      <w:r>
        <w:rPr>
          <w:rFonts w:ascii="Arial" w:eastAsia="Arial" w:hAnsi="Arial" w:cs="Arial"/>
          <w:i/>
          <w:color w:val="000000"/>
        </w:rPr>
        <w:t>encoding context</w:t>
      </w:r>
      <w:r>
        <w:rPr>
          <w:rFonts w:ascii="Arial" w:eastAsia="Arial" w:hAnsi="Arial" w:cs="Arial"/>
          <w:color w:val="000000"/>
        </w:rPr>
        <w:t xml:space="preserve"> and </w:t>
      </w:r>
      <w:r>
        <w:rPr>
          <w:rFonts w:ascii="Arial" w:eastAsia="Arial" w:hAnsi="Arial" w:cs="Arial"/>
          <w:i/>
          <w:color w:val="000000"/>
        </w:rPr>
        <w:t>CS type</w:t>
      </w:r>
      <w:r>
        <w:rPr>
          <w:rFonts w:ascii="Arial" w:eastAsia="Arial" w:hAnsi="Arial" w:cs="Arial"/>
          <w:color w:val="000000"/>
        </w:rPr>
        <w:t xml:space="preserve">, and a between subjects factor of </w:t>
      </w:r>
      <w:r>
        <w:rPr>
          <w:rFonts w:ascii="Arial" w:eastAsia="Arial" w:hAnsi="Arial" w:cs="Arial"/>
          <w:i/>
          <w:color w:val="000000"/>
        </w:rPr>
        <w:t>group</w:t>
      </w:r>
    </w:p>
    <w:p w14:paraId="71E44259" w14:textId="63A60DF9" w:rsidR="000F625B" w:rsidRDefault="00B06370" w:rsidP="00CF0D72">
      <w:pPr>
        <w:spacing w:line="480" w:lineRule="auto"/>
        <w:ind w:firstLine="720"/>
        <w:jc w:val="both"/>
        <w:rPr>
          <w:rFonts w:ascii="Arial" w:eastAsia="Arial" w:hAnsi="Arial" w:cs="Arial"/>
        </w:rPr>
      </w:pPr>
      <w:r>
        <w:rPr>
          <w:rFonts w:ascii="Arial" w:eastAsia="Arial" w:hAnsi="Arial" w:cs="Arial"/>
        </w:rPr>
        <w:t xml:space="preserve">All other statistical analyses were accomplished with linear mixed effects models using the </w:t>
      </w:r>
      <w:r>
        <w:rPr>
          <w:rFonts w:ascii="Arial" w:eastAsia="Arial" w:hAnsi="Arial" w:cs="Arial"/>
          <w:i/>
        </w:rPr>
        <w:t>afex</w:t>
      </w:r>
      <w:r>
        <w:rPr>
          <w:rFonts w:ascii="Arial" w:eastAsia="Arial" w:hAnsi="Arial" w:cs="Arial"/>
        </w:rPr>
        <w:t xml:space="preserve"> </w:t>
      </w:r>
      <w:r w:rsidR="00CF0D72">
        <w:rPr>
          <w:rFonts w:ascii="Arial" w:eastAsia="Arial" w:hAnsi="Arial" w:cs="Arial"/>
        </w:rPr>
        <w:fldChar w:fldCharType="begin"/>
      </w:r>
      <w:r w:rsidR="00CF0D72">
        <w:rPr>
          <w:rFonts w:ascii="Arial" w:eastAsia="Arial" w:hAnsi="Arial" w:cs="Arial"/>
        </w:rPr>
        <w:instrText xml:space="preserve"> ADDIN ZOTERO_ITEM CSL_CITATION {"citationID":"YEM9jH92","properties":{"formattedCitation":"(Singmann et al., 2015)","plainCitation":"(Singmann et al., 2015)","noteIndex":0},"citationItems":[{"id":1538,"uris":["http://zotero.org/users/7734491/items/75RBMWUN"],"uri":["http://zotero.org/users/7734491/items/75RBMWUN"],"itemData":{"id":1538,"type":"book","abstract":"Imports pbkrtest (&gt;= 0.4-1), lmerTest (&gt;= 3.0-0), car, reshape2, stats, methods Description Convenience functions for analyzing factorial experiments using ANOVA or mixed models. aov_ez(), aov_car(), and aov_4() allow specification of between, within (i.e., repeated-measures), or mixed (i.e., split-plot) ANOVAs for data in long format (i.e., one observation per row), automatically aggregating multiple observations per individual and cell of the design. mixed() fits mixed models using lme4::lmer() and computes p-values for all fixed effects using either Kenward-Roger or Satterthwaite approximation for degrees of freedom (LMM only), parametric bootstrap (LMMs and GLMMs), or likelihood ratio tests (LMMs and GLMMs). afex_plot() provides a high-level interface for interaction or one-way plots using ggplot2, combining raw data and model estimates. afex uses type 3 sums of squares as default (imitating commercial statistical software).","note":"page: http://cran.r-project.org/package=afex\nissue: March","title":"Analysis of Factorial Experiments, package 'afex'","URL":"http://cran.r-project.org/package=afex","author":[{"family":"Singmann","given":"Henrik"},{"family":"Bolker","given":"Ben"},{"family":"Westfall","given":"Jake"}],"issued":{"date-parts":[["2015"]]}}}],"schema":"https://github.com/citation-style-language/schema/raw/master/csl-citation.json"} </w:instrText>
      </w:r>
      <w:r w:rsidR="00CF0D72">
        <w:rPr>
          <w:rFonts w:ascii="Arial" w:eastAsia="Arial" w:hAnsi="Arial" w:cs="Arial"/>
        </w:rPr>
        <w:fldChar w:fldCharType="separate"/>
      </w:r>
      <w:r w:rsidR="00CF0D72" w:rsidRPr="00CF0D72">
        <w:rPr>
          <w:rFonts w:ascii="Arial" w:hAnsi="Arial" w:cs="Arial"/>
        </w:rPr>
        <w:t>(Singmann et al., 2015)</w:t>
      </w:r>
      <w:r w:rsidR="00CF0D72">
        <w:rPr>
          <w:rFonts w:ascii="Arial" w:eastAsia="Arial" w:hAnsi="Arial" w:cs="Arial"/>
        </w:rPr>
        <w:fldChar w:fldCharType="end"/>
      </w:r>
      <w:r>
        <w:rPr>
          <w:rFonts w:ascii="Arial" w:eastAsia="Arial" w:hAnsi="Arial" w:cs="Arial"/>
        </w:rPr>
        <w:t xml:space="preserve"> package in R with maximum likelihood estimation. Encoding-retrieval similarity was analyzed on a trial wise basis, and the model included fixed effects of CS type, encoding context, subfield, and group, as well as a random intercept of subject (</w:t>
      </w:r>
      <w:r w:rsidR="00803919">
        <w:rPr>
          <w:rFonts w:ascii="Arial" w:eastAsia="Arial" w:hAnsi="Arial" w:cs="Arial"/>
          <w:i/>
        </w:rPr>
        <w:t>reinstatement</w:t>
      </w:r>
      <w:r>
        <w:rPr>
          <w:rFonts w:ascii="Arial" w:eastAsia="Arial" w:hAnsi="Arial" w:cs="Arial"/>
          <w:i/>
        </w:rPr>
        <w:t xml:space="preserve"> ~ CS type * encoding context * subfield * group + </w:t>
      </w:r>
      <w:r>
        <w:rPr>
          <w:rFonts w:ascii="Arial" w:eastAsia="Arial" w:hAnsi="Arial" w:cs="Arial"/>
        </w:rPr>
        <w:t>(1</w:t>
      </w:r>
      <w:r>
        <w:rPr>
          <w:rFonts w:ascii="Arial" w:eastAsia="Arial" w:hAnsi="Arial" w:cs="Arial"/>
          <w:i/>
        </w:rPr>
        <w:t>|subject</w:t>
      </w:r>
      <w:r>
        <w:rPr>
          <w:rFonts w:ascii="Arial" w:eastAsia="Arial" w:hAnsi="Arial" w:cs="Arial"/>
        </w:rPr>
        <w:t>)). The subfield term here represents the vmPFC/dACC when modeling</w:t>
      </w:r>
      <w:r w:rsidR="00803919">
        <w:rPr>
          <w:rFonts w:ascii="Arial" w:eastAsia="Arial" w:hAnsi="Arial" w:cs="Arial"/>
        </w:rPr>
        <w:t xml:space="preserve"> reinstatement</w:t>
      </w:r>
      <w:r>
        <w:rPr>
          <w:rFonts w:ascii="Arial" w:eastAsia="Arial" w:hAnsi="Arial" w:cs="Arial"/>
        </w:rPr>
        <w:t xml:space="preserve"> in the mPFC, and the subdivisions of the hippocampus </w:t>
      </w:r>
      <w:r w:rsidR="00803919">
        <w:rPr>
          <w:rFonts w:ascii="Arial" w:eastAsia="Arial" w:hAnsi="Arial" w:cs="Arial"/>
        </w:rPr>
        <w:t xml:space="preserve">and amygdala </w:t>
      </w:r>
      <w:r>
        <w:rPr>
          <w:rFonts w:ascii="Arial" w:eastAsia="Arial" w:hAnsi="Arial" w:cs="Arial"/>
        </w:rPr>
        <w:t xml:space="preserve">for </w:t>
      </w:r>
      <w:r w:rsidR="00803919">
        <w:rPr>
          <w:rFonts w:ascii="Arial" w:eastAsia="Arial" w:hAnsi="Arial" w:cs="Arial"/>
        </w:rPr>
        <w:t xml:space="preserve">reinstatement </w:t>
      </w:r>
      <w:r>
        <w:rPr>
          <w:rFonts w:ascii="Arial" w:eastAsia="Arial" w:hAnsi="Arial" w:cs="Arial"/>
        </w:rPr>
        <w:t>in those structures. Significance of the main effects and interactions of the fixed effects was evaluated using Chi-square tests, comparing the log-likelihoods of a model with and without the term of interest</w:t>
      </w:r>
      <w:r w:rsidR="00C72696">
        <w:rPr>
          <w:rFonts w:ascii="Arial" w:eastAsia="Arial" w:hAnsi="Arial" w:cs="Arial"/>
        </w:rPr>
        <w:t xml:space="preserve"> </w:t>
      </w:r>
      <w:r w:rsidR="00C72696">
        <w:rPr>
          <w:rFonts w:ascii="Arial" w:eastAsia="Arial" w:hAnsi="Arial" w:cs="Arial"/>
        </w:rPr>
        <w:fldChar w:fldCharType="begin"/>
      </w:r>
      <w:r w:rsidR="00C72696">
        <w:rPr>
          <w:rFonts w:ascii="Arial" w:eastAsia="Arial" w:hAnsi="Arial" w:cs="Arial"/>
        </w:rPr>
        <w:instrText xml:space="preserve"> ADDIN ZOTERO_ITEM CSL_CITATION {"citationID":"VZFjpDTM","properties":{"formattedCitation":"(Luke, 2017)","plainCitation":"(Luke, 2017)","noteIndex":0},"citationItems":[{"id":1179,"uris":["http://zotero.org/users/7734491/items/P62J3E7P"],"uri":["http://zotero.org/users/7734491/items/P62J3E7P"],"itemData":{"id":1179,"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note":"Citation Key: Luke2017","page":"1494-1502","title":"Evaluating significance in linear mixed-effects models in R","volume":"49","author":[{"family":"Luke","given":"Steven G"}],"issued":{"date-parts":[["2017"]]}}}],"schema":"https://github.com/citation-style-language/schema/raw/master/csl-citation.json"} </w:instrText>
      </w:r>
      <w:r w:rsidR="00C72696">
        <w:rPr>
          <w:rFonts w:ascii="Arial" w:eastAsia="Arial" w:hAnsi="Arial" w:cs="Arial"/>
        </w:rPr>
        <w:fldChar w:fldCharType="separate"/>
      </w:r>
      <w:r w:rsidR="00C72696" w:rsidRPr="00C72696">
        <w:rPr>
          <w:rFonts w:ascii="Arial" w:hAnsi="Arial" w:cs="Arial"/>
        </w:rPr>
        <w:t>(Luke, 2017)</w:t>
      </w:r>
      <w:r w:rsidR="00C72696">
        <w:rPr>
          <w:rFonts w:ascii="Arial" w:eastAsia="Arial" w:hAnsi="Arial" w:cs="Arial"/>
        </w:rPr>
        <w:fldChar w:fldCharType="end"/>
      </w:r>
      <w:r>
        <w:rPr>
          <w:rFonts w:ascii="Arial" w:eastAsia="Arial" w:hAnsi="Arial" w:cs="Arial"/>
        </w:rPr>
        <w:t>. All possible interactions were modeled, and the highest order interaction is reported for a given effect when relevant.</w:t>
      </w:r>
      <w:r w:rsidR="0045159F">
        <w:rPr>
          <w:rFonts w:ascii="Arial" w:eastAsia="Arial" w:hAnsi="Arial" w:cs="Arial"/>
        </w:rPr>
        <w:t xml:space="preserve"> When testing the double dissociations of reinstatement in the mPFC and hippocampus, data was restricted to CS items from conditioning and extinction, and a separate model was fit for each group (without the </w:t>
      </w:r>
      <w:r w:rsidR="0045159F">
        <w:rPr>
          <w:rFonts w:ascii="Arial" w:eastAsia="Arial" w:hAnsi="Arial" w:cs="Arial"/>
          <w:i/>
          <w:iCs/>
        </w:rPr>
        <w:t>group</w:t>
      </w:r>
      <w:r w:rsidR="0045159F">
        <w:rPr>
          <w:rFonts w:ascii="Arial" w:eastAsia="Arial" w:hAnsi="Arial" w:cs="Arial"/>
        </w:rPr>
        <w:t xml:space="preserve"> term)</w:t>
      </w:r>
      <w:r w:rsidR="0045159F" w:rsidRPr="0045159F">
        <w:rPr>
          <w:rFonts w:ascii="Arial" w:eastAsia="Arial" w:hAnsi="Arial" w:cs="Arial"/>
          <w:iCs/>
        </w:rPr>
        <w:t>.</w:t>
      </w:r>
      <w:r w:rsidR="0045159F">
        <w:rPr>
          <w:rFonts w:ascii="Arial" w:eastAsia="Arial" w:hAnsi="Arial" w:cs="Arial"/>
          <w:i/>
        </w:rPr>
        <w:t xml:space="preserve"> </w:t>
      </w:r>
      <w:r w:rsidR="0045159F">
        <w:rPr>
          <w:rFonts w:ascii="Arial" w:eastAsia="Arial" w:hAnsi="Arial" w:cs="Arial"/>
          <w:iCs/>
        </w:rPr>
        <w:t xml:space="preserve">All </w:t>
      </w:r>
      <w:r w:rsidRPr="0045159F">
        <w:rPr>
          <w:rFonts w:ascii="Arial" w:eastAsia="Arial" w:hAnsi="Arial" w:cs="Arial"/>
          <w:iCs/>
        </w:rPr>
        <w:t>Planned</w:t>
      </w:r>
      <w:r>
        <w:rPr>
          <w:rFonts w:ascii="Arial" w:eastAsia="Arial" w:hAnsi="Arial" w:cs="Arial"/>
        </w:rPr>
        <w:t xml:space="preserve"> and </w:t>
      </w:r>
      <w:r>
        <w:rPr>
          <w:rFonts w:ascii="Arial" w:eastAsia="Arial" w:hAnsi="Arial" w:cs="Arial"/>
          <w:i/>
        </w:rPr>
        <w:t>post-hoc</w:t>
      </w:r>
      <w:r>
        <w:rPr>
          <w:rFonts w:ascii="Arial" w:eastAsia="Arial" w:hAnsi="Arial" w:cs="Arial"/>
        </w:rPr>
        <w:t xml:space="preserve"> contrasts were accomplished using the </w:t>
      </w:r>
      <w:r w:rsidRPr="0007178E">
        <w:rPr>
          <w:rFonts w:ascii="Arial" w:eastAsia="Arial" w:hAnsi="Arial" w:cs="Arial"/>
          <w:i/>
          <w:iCs/>
        </w:rPr>
        <w:t>emmeans</w:t>
      </w:r>
      <w:r>
        <w:rPr>
          <w:rFonts w:ascii="Arial" w:eastAsia="Arial" w:hAnsi="Arial" w:cs="Arial"/>
        </w:rPr>
        <w:t xml:space="preserve"> </w:t>
      </w:r>
      <w:r w:rsidR="00A97230">
        <w:rPr>
          <w:rFonts w:ascii="Arial" w:eastAsia="Arial" w:hAnsi="Arial" w:cs="Arial"/>
        </w:rPr>
        <w:fldChar w:fldCharType="begin"/>
      </w:r>
      <w:r w:rsidR="00A97230">
        <w:rPr>
          <w:rFonts w:ascii="Arial" w:eastAsia="Arial" w:hAnsi="Arial" w:cs="Arial"/>
        </w:rPr>
        <w:instrText xml:space="preserve"> ADDIN ZOTERO_ITEM CSL_CITATION {"citationID":"gl4sQ1fI","properties":{"formattedCitation":"(Lenth, 2019)","plainCitation":"(Lenth, 2019)","noteIndex":0},"citationItems":[{"id":1537,"uris":["http://zotero.org/users/7734491/items/QG3ZXETA"],"uri":["http://zotero.org/users/7734491/items/QG3ZXETA"],"itemData":{"id":1537,"type":"article-journal","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https://cran.r-project.org/package=emmeans","page":"https://cran.r-project.org/package=emmeans","title":"Emmeans: estimated marginal means Aka Least-Squares Means.","author":[{"family":"Lenth","given":"Russel"}],"issued":{"date-parts":[["2019"]]}}}],"schema":"https://github.com/citation-style-language/schema/raw/master/csl-citation.json"} </w:instrText>
      </w:r>
      <w:r w:rsidR="00A97230">
        <w:rPr>
          <w:rFonts w:ascii="Arial" w:eastAsia="Arial" w:hAnsi="Arial" w:cs="Arial"/>
        </w:rPr>
        <w:fldChar w:fldCharType="separate"/>
      </w:r>
      <w:r w:rsidR="00A97230" w:rsidRPr="00A97230">
        <w:rPr>
          <w:rFonts w:ascii="Arial" w:hAnsi="Arial" w:cs="Arial"/>
        </w:rPr>
        <w:t>(Lenth, 2019)</w:t>
      </w:r>
      <w:r w:rsidR="00A97230">
        <w:rPr>
          <w:rFonts w:ascii="Arial" w:eastAsia="Arial" w:hAnsi="Arial" w:cs="Arial"/>
        </w:rPr>
        <w:fldChar w:fldCharType="end"/>
      </w:r>
      <w:r>
        <w:rPr>
          <w:rFonts w:ascii="Arial" w:eastAsia="Arial" w:hAnsi="Arial" w:cs="Arial"/>
        </w:rPr>
        <w:t xml:space="preserve"> package in R. Asymptotic degrees of freedom were used, as in general the number of observations in each model was quite large</w:t>
      </w:r>
      <w:r w:rsidR="00803919">
        <w:rPr>
          <w:rFonts w:ascii="Arial" w:eastAsia="Arial" w:hAnsi="Arial" w:cs="Arial"/>
        </w:rPr>
        <w:t xml:space="preserve"> (</w:t>
      </w:r>
      <w:r w:rsidR="005A1853">
        <w:rPr>
          <w:rFonts w:ascii="Arial" w:eastAsia="Arial" w:hAnsi="Arial" w:cs="Arial"/>
        </w:rPr>
        <w:t>between ~4,000 up to ~20,000</w:t>
      </w:r>
      <w:r w:rsidR="00803919">
        <w:rPr>
          <w:rFonts w:ascii="Arial" w:eastAsia="Arial" w:hAnsi="Arial" w:cs="Arial"/>
        </w:rPr>
        <w:t>)</w:t>
      </w:r>
      <w:r>
        <w:rPr>
          <w:rFonts w:ascii="Arial" w:eastAsia="Arial" w:hAnsi="Arial" w:cs="Arial"/>
        </w:rPr>
        <w:t xml:space="preserve">. Parametric 95% confidence intervals </w:t>
      </w:r>
      <w:r w:rsidR="005A1853">
        <w:rPr>
          <w:rFonts w:ascii="Arial" w:eastAsia="Arial" w:hAnsi="Arial" w:cs="Arial"/>
        </w:rPr>
        <w:t xml:space="preserve">of the differences </w:t>
      </w:r>
      <w:r>
        <w:rPr>
          <w:rFonts w:ascii="Arial" w:eastAsia="Arial" w:hAnsi="Arial" w:cs="Arial"/>
        </w:rPr>
        <w:t xml:space="preserve">are reported along with FDR corrected P-values using the </w:t>
      </w:r>
      <w:r>
        <w:rPr>
          <w:rFonts w:ascii="Courier New" w:eastAsia="Courier New" w:hAnsi="Courier New" w:cs="Courier New"/>
        </w:rPr>
        <w:t>p.adjust</w:t>
      </w:r>
      <w:r>
        <w:rPr>
          <w:rFonts w:ascii="Arial" w:eastAsia="Arial" w:hAnsi="Arial" w:cs="Arial"/>
        </w:rPr>
        <w:t xml:space="preserve"> function in R. FDR correction was applied to each family of tests in each group of ROIs; for example</w:t>
      </w:r>
      <w:r w:rsidR="00DE283B">
        <w:rPr>
          <w:rFonts w:ascii="Arial" w:eastAsia="Arial" w:hAnsi="Arial" w:cs="Arial"/>
        </w:rPr>
        <w:t>,</w:t>
      </w:r>
      <w:r>
        <w:rPr>
          <w:rFonts w:ascii="Arial" w:eastAsia="Arial" w:hAnsi="Arial" w:cs="Arial"/>
        </w:rPr>
        <w:t xml:space="preserve"> FDR correction was applied to the 12 tests of CS+ </w:t>
      </w:r>
      <w:r w:rsidR="005A1853">
        <w:rPr>
          <w:rFonts w:ascii="Arial" w:eastAsia="Arial" w:hAnsi="Arial" w:cs="Arial"/>
        </w:rPr>
        <w:t>‒</w:t>
      </w:r>
      <w:r>
        <w:rPr>
          <w:rFonts w:ascii="Arial" w:eastAsia="Arial" w:hAnsi="Arial" w:cs="Arial"/>
        </w:rPr>
        <w:t xml:space="preserve"> CS- reinstatement in the mPFC</w:t>
      </w:r>
      <w:r w:rsidR="00732F46">
        <w:rPr>
          <w:rFonts w:ascii="Arial" w:eastAsia="Arial" w:hAnsi="Arial" w:cs="Arial"/>
        </w:rPr>
        <w:t xml:space="preserve"> (2 ROIs, 3 contexts, 2 groups)</w:t>
      </w:r>
      <w:r>
        <w:rPr>
          <w:rFonts w:ascii="Arial" w:eastAsia="Arial" w:hAnsi="Arial" w:cs="Arial"/>
        </w:rPr>
        <w:t>. FDR correction was also applied at the next level of analysis; for example</w:t>
      </w:r>
      <w:r w:rsidR="00DE283B">
        <w:rPr>
          <w:rFonts w:ascii="Arial" w:eastAsia="Arial" w:hAnsi="Arial" w:cs="Arial"/>
        </w:rPr>
        <w:t>,</w:t>
      </w:r>
      <w:r>
        <w:rPr>
          <w:rFonts w:ascii="Arial" w:eastAsia="Arial" w:hAnsi="Arial" w:cs="Arial"/>
        </w:rPr>
        <w:t xml:space="preserve"> the 4 cross-ROI comparisons of CS+ </w:t>
      </w:r>
      <w:r w:rsidR="005A1853">
        <w:rPr>
          <w:rFonts w:ascii="Arial" w:eastAsia="Arial" w:hAnsi="Arial" w:cs="Arial"/>
        </w:rPr>
        <w:t>‒</w:t>
      </w:r>
      <w:r>
        <w:rPr>
          <w:rFonts w:ascii="Arial" w:eastAsia="Arial" w:hAnsi="Arial" w:cs="Arial"/>
        </w:rPr>
        <w:t xml:space="preserve"> CS- reinstatement in the mPFC</w:t>
      </w:r>
      <w:r w:rsidR="00732F46">
        <w:rPr>
          <w:rFonts w:ascii="Arial" w:eastAsia="Arial" w:hAnsi="Arial" w:cs="Arial"/>
        </w:rPr>
        <w:t xml:space="preserve"> (2 ROIs, 2 groups)</w:t>
      </w:r>
      <w:r>
        <w:rPr>
          <w:rFonts w:ascii="Arial" w:eastAsia="Arial" w:hAnsi="Arial" w:cs="Arial"/>
        </w:rPr>
        <w:t>.</w:t>
      </w:r>
    </w:p>
    <w:p w14:paraId="274BC022" w14:textId="61E6BE24" w:rsidR="000F625B" w:rsidRDefault="00B06370" w:rsidP="0036209E">
      <w:pPr>
        <w:spacing w:line="480" w:lineRule="auto"/>
        <w:ind w:firstLine="720"/>
        <w:jc w:val="both"/>
        <w:rPr>
          <w:rFonts w:ascii="Arial" w:eastAsia="Arial" w:hAnsi="Arial" w:cs="Arial"/>
        </w:rPr>
      </w:pPr>
      <w:r>
        <w:rPr>
          <w:rFonts w:ascii="Arial" w:eastAsia="Arial" w:hAnsi="Arial" w:cs="Arial"/>
        </w:rPr>
        <w:t xml:space="preserve">Linear mixed-effects models were also used to evaluate whether subcortical activity predicted the difference in mPFC reinstatement </w:t>
      </w:r>
      <w:r w:rsidR="00DE283B" w:rsidRPr="00DE283B">
        <w:rPr>
          <w:rFonts w:ascii="Arial" w:eastAsia="Arial" w:hAnsi="Arial" w:cs="Arial"/>
        </w:rPr>
        <w:t>(</w:t>
      </w:r>
      <w:r>
        <w:rPr>
          <w:rFonts w:ascii="Arial" w:eastAsia="Arial" w:hAnsi="Arial" w:cs="Arial"/>
          <w:i/>
        </w:rPr>
        <w:t xml:space="preserve">vmPFC – dACC </w:t>
      </w:r>
      <w:r w:rsidR="00803919">
        <w:rPr>
          <w:rFonts w:ascii="Arial" w:eastAsia="Arial" w:hAnsi="Arial" w:cs="Arial"/>
          <w:i/>
        </w:rPr>
        <w:t>reinstatement</w:t>
      </w:r>
      <w:r>
        <w:rPr>
          <w:rFonts w:ascii="Arial" w:eastAsia="Arial" w:hAnsi="Arial" w:cs="Arial"/>
          <w:i/>
        </w:rPr>
        <w:t xml:space="preserve"> ~ predictor * CS </w:t>
      </w:r>
      <w:r>
        <w:rPr>
          <w:rFonts w:ascii="Arial" w:eastAsia="Arial" w:hAnsi="Arial" w:cs="Arial"/>
          <w:i/>
        </w:rPr>
        <w:lastRenderedPageBreak/>
        <w:t xml:space="preserve">type * encoding context * group + </w:t>
      </w:r>
      <w:r>
        <w:rPr>
          <w:rFonts w:ascii="Arial" w:eastAsia="Arial" w:hAnsi="Arial" w:cs="Arial"/>
        </w:rPr>
        <w:t>(1</w:t>
      </w:r>
      <w:r>
        <w:rPr>
          <w:rFonts w:ascii="Arial" w:eastAsia="Arial" w:hAnsi="Arial" w:cs="Arial"/>
          <w:i/>
        </w:rPr>
        <w:t>|subject</w:t>
      </w:r>
      <w:r w:rsidR="00DE283B">
        <w:rPr>
          <w:rFonts w:ascii="Arial" w:eastAsia="Arial" w:hAnsi="Arial" w:cs="Arial"/>
          <w:iCs/>
        </w:rPr>
        <w:t>))</w:t>
      </w:r>
      <w:r>
        <w:rPr>
          <w:rFonts w:ascii="Arial" w:eastAsia="Arial" w:hAnsi="Arial" w:cs="Arial"/>
        </w:rPr>
        <w:t xml:space="preserve">. In all cases our analysis focused only on the main effect and interactions of </w:t>
      </w:r>
      <w:r>
        <w:rPr>
          <w:rFonts w:ascii="Arial" w:eastAsia="Arial" w:hAnsi="Arial" w:cs="Arial"/>
          <w:i/>
        </w:rPr>
        <w:t xml:space="preserve">predictor, </w:t>
      </w:r>
      <w:r>
        <w:rPr>
          <w:rFonts w:ascii="Arial" w:eastAsia="Arial" w:hAnsi="Arial" w:cs="Arial"/>
        </w:rPr>
        <w:t xml:space="preserve">which was iteratively univariate activity or local reinstatement from all subcortical ROIs. The same </w:t>
      </w:r>
      <w:r w:rsidR="00803919">
        <w:rPr>
          <w:rFonts w:ascii="Arial" w:eastAsia="Arial" w:hAnsi="Arial" w:cs="Arial"/>
        </w:rPr>
        <w:t>procedure</w:t>
      </w:r>
      <w:r>
        <w:rPr>
          <w:rFonts w:ascii="Arial" w:eastAsia="Arial" w:hAnsi="Arial" w:cs="Arial"/>
        </w:rPr>
        <w:t xml:space="preserve"> was used to evaluate the separable contributions of univariate activity and reinstatement in the aHC; both neural signals were entered as predictors in a single model. Significance of main effects and interactions was again determined using log-likelihood ratio </w:t>
      </w:r>
      <w:r w:rsidR="00E857B6">
        <w:rPr>
          <w:rFonts w:ascii="Arial" w:eastAsia="Arial" w:hAnsi="Arial" w:cs="Arial"/>
        </w:rPr>
        <w:t>tests and</w:t>
      </w:r>
      <w:r>
        <w:rPr>
          <w:rFonts w:ascii="Arial" w:eastAsia="Arial" w:hAnsi="Arial" w:cs="Arial"/>
        </w:rPr>
        <w:t xml:space="preserve"> point estimates and parametric 95% confidence intervals of the slopes were obtained using the </w:t>
      </w:r>
      <w:r>
        <w:rPr>
          <w:rFonts w:ascii="Courier New" w:eastAsia="Courier New" w:hAnsi="Courier New" w:cs="Courier New"/>
        </w:rPr>
        <w:t>emtrends</w:t>
      </w:r>
      <w:r>
        <w:rPr>
          <w:rFonts w:ascii="Arial" w:eastAsia="Arial" w:hAnsi="Arial" w:cs="Arial"/>
        </w:rPr>
        <w:t xml:space="preserve"> function from </w:t>
      </w:r>
      <w:r w:rsidRPr="00803919">
        <w:rPr>
          <w:rFonts w:ascii="Arial" w:eastAsia="Arial" w:hAnsi="Arial" w:cs="Arial"/>
          <w:i/>
          <w:iCs/>
        </w:rPr>
        <w:t>emmeans</w:t>
      </w:r>
      <w:r>
        <w:rPr>
          <w:rFonts w:ascii="Arial" w:eastAsia="Arial" w:hAnsi="Arial" w:cs="Arial"/>
        </w:rPr>
        <w:t xml:space="preserve">. </w:t>
      </w:r>
    </w:p>
    <w:p w14:paraId="6C194A03" w14:textId="7DA16549" w:rsidR="0036209E" w:rsidRPr="0036209E" w:rsidRDefault="0036209E" w:rsidP="0036209E">
      <w:pPr>
        <w:spacing w:line="480" w:lineRule="auto"/>
        <w:jc w:val="both"/>
        <w:rPr>
          <w:rFonts w:ascii="Arial" w:eastAsia="Arial" w:hAnsi="Arial" w:cs="Arial"/>
        </w:rPr>
      </w:pPr>
      <w:r>
        <w:rPr>
          <w:rFonts w:ascii="Arial" w:eastAsia="Arial" w:hAnsi="Arial" w:cs="Arial"/>
          <w:b/>
          <w:bCs/>
        </w:rPr>
        <w:t>REFERENCES</w:t>
      </w:r>
    </w:p>
    <w:p w14:paraId="1F5241E7" w14:textId="77777777" w:rsidR="0036209E" w:rsidRPr="0036209E" w:rsidRDefault="0036209E" w:rsidP="0036209E">
      <w:pPr>
        <w:pStyle w:val="Bibliography"/>
        <w:ind w:left="540" w:hanging="540"/>
        <w:rPr>
          <w:rFonts w:ascii="Arial" w:hAnsi="Arial" w:cs="Arial"/>
        </w:rPr>
      </w:pPr>
      <w:r>
        <w:rPr>
          <w:rFonts w:ascii="Arial" w:eastAsia="Arial" w:hAnsi="Arial" w:cs="Arial"/>
        </w:rPr>
        <w:fldChar w:fldCharType="begin"/>
      </w:r>
      <w:r>
        <w:rPr>
          <w:rFonts w:ascii="Arial" w:eastAsia="Arial" w:hAnsi="Arial" w:cs="Arial"/>
        </w:rPr>
        <w:instrText xml:space="preserve"> ADDIN ZOTERO_BIBL {"uncited":[],"omitted":[],"custom":[]} CSL_BIBLIOGRAPHY </w:instrText>
      </w:r>
      <w:r>
        <w:rPr>
          <w:rFonts w:ascii="Arial" w:eastAsia="Arial" w:hAnsi="Arial" w:cs="Arial"/>
        </w:rPr>
        <w:fldChar w:fldCharType="separate"/>
      </w:r>
      <w:r w:rsidRPr="0036209E">
        <w:rPr>
          <w:rFonts w:ascii="Arial" w:hAnsi="Arial" w:cs="Arial"/>
        </w:rPr>
        <w:t xml:space="preserve">Avants, B.B., Epstein, C.L., Grossman, M., and Gee, J.C. (2008). Symmetric diffeomorphic image registration with cross-correlation: Evaluating automated labeling of elderly and neurodegenerative brain. Medical Image Analysis </w:t>
      </w:r>
      <w:r w:rsidRPr="0036209E">
        <w:rPr>
          <w:rFonts w:ascii="Arial" w:hAnsi="Arial" w:cs="Arial"/>
          <w:i/>
          <w:iCs/>
        </w:rPr>
        <w:t>12</w:t>
      </w:r>
      <w:r w:rsidRPr="0036209E">
        <w:rPr>
          <w:rFonts w:ascii="Arial" w:hAnsi="Arial" w:cs="Arial"/>
        </w:rPr>
        <w:t>, 26–41.</w:t>
      </w:r>
    </w:p>
    <w:p w14:paraId="31B70253"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Bach, D.R., Weiskopf, N., and Dolan, R.J. (2011). A stable sparse fear memory trace in human amygdala. Journal of Neuroscience </w:t>
      </w:r>
      <w:r w:rsidRPr="0036209E">
        <w:rPr>
          <w:rFonts w:ascii="Arial" w:hAnsi="Arial" w:cs="Arial"/>
          <w:i/>
          <w:iCs/>
        </w:rPr>
        <w:t>31</w:t>
      </w:r>
      <w:r w:rsidRPr="0036209E">
        <w:rPr>
          <w:rFonts w:ascii="Arial" w:hAnsi="Arial" w:cs="Arial"/>
        </w:rPr>
        <w:t>, 9383–9389.</w:t>
      </w:r>
    </w:p>
    <w:p w14:paraId="54E107F6"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Bast, T., Zhang, W.N., and Feldon, J. (2003). Dorsal hippocampus and classical fear conditioning to tone and context in rats: Effects of local NMDA-receptor blockade and stimulation. Hippocampus </w:t>
      </w:r>
      <w:r w:rsidRPr="0036209E">
        <w:rPr>
          <w:rFonts w:ascii="Arial" w:hAnsi="Arial" w:cs="Arial"/>
          <w:i/>
          <w:iCs/>
        </w:rPr>
        <w:t>13</w:t>
      </w:r>
      <w:r w:rsidRPr="0036209E">
        <w:rPr>
          <w:rFonts w:ascii="Arial" w:hAnsi="Arial" w:cs="Arial"/>
        </w:rPr>
        <w:t>, 657–675.</w:t>
      </w:r>
    </w:p>
    <w:p w14:paraId="57FB5217"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Behzadi, Y., Restom, K., Liau, J., and Liu, T.T. (2007). A component based noise correction method (CompCor) for BOLD and perfusion based fMRI. NeuroImage </w:t>
      </w:r>
      <w:r w:rsidRPr="0036209E">
        <w:rPr>
          <w:rFonts w:ascii="Arial" w:hAnsi="Arial" w:cs="Arial"/>
          <w:i/>
          <w:iCs/>
        </w:rPr>
        <w:t>37</w:t>
      </w:r>
      <w:r w:rsidRPr="0036209E">
        <w:rPr>
          <w:rFonts w:ascii="Arial" w:hAnsi="Arial" w:cs="Arial"/>
        </w:rPr>
        <w:t>, 90–101.</w:t>
      </w:r>
    </w:p>
    <w:p w14:paraId="5F892182"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Blevins, C.A., Weathers, F.W., Davis, M.T., Witte, T.K., and Domino, J.L. (2015). The Posttraumatic Stress Disorder Checklist for DSM-5 (PCL-5): Development and Initial Psychometric Evaluation. Journal of Traumatic Stress </w:t>
      </w:r>
      <w:r w:rsidRPr="0036209E">
        <w:rPr>
          <w:rFonts w:ascii="Arial" w:hAnsi="Arial" w:cs="Arial"/>
          <w:i/>
          <w:iCs/>
        </w:rPr>
        <w:t>28</w:t>
      </w:r>
      <w:r w:rsidRPr="0036209E">
        <w:rPr>
          <w:rFonts w:ascii="Arial" w:hAnsi="Arial" w:cs="Arial"/>
        </w:rPr>
        <w:t>, 489–498.</w:t>
      </w:r>
    </w:p>
    <w:p w14:paraId="2AD75A4F"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Bouton, M.E., Maren, S., and McNally, G.P. (2020). Behavioral and neurobiological mechanisms of pavlovian and instrumental extinction learning. Physiological Reviews </w:t>
      </w:r>
      <w:r w:rsidRPr="0036209E">
        <w:rPr>
          <w:rFonts w:ascii="Arial" w:hAnsi="Arial" w:cs="Arial"/>
          <w:i/>
          <w:iCs/>
        </w:rPr>
        <w:t>101</w:t>
      </w:r>
      <w:r w:rsidRPr="0036209E">
        <w:rPr>
          <w:rFonts w:ascii="Arial" w:hAnsi="Arial" w:cs="Arial"/>
        </w:rPr>
        <w:t>, 611–681.</w:t>
      </w:r>
    </w:p>
    <w:p w14:paraId="22B059A0"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Burgos-Robles, A., Vidal-Gonzalez, I., and Quirk, G.J. (2009). Sustained conditioned responses in prelimbic prefrontal neurons are correlated with fear expression and extinction failure. Journal of Neuroscience </w:t>
      </w:r>
      <w:r w:rsidRPr="0036209E">
        <w:rPr>
          <w:rFonts w:ascii="Arial" w:hAnsi="Arial" w:cs="Arial"/>
          <w:i/>
          <w:iCs/>
        </w:rPr>
        <w:t>29</w:t>
      </w:r>
      <w:r w:rsidRPr="0036209E">
        <w:rPr>
          <w:rFonts w:ascii="Arial" w:hAnsi="Arial" w:cs="Arial"/>
        </w:rPr>
        <w:t>, 8474–8482.</w:t>
      </w:r>
    </w:p>
    <w:p w14:paraId="626B0931"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Burgos-Robles, A., Kimchi, E.Y., Izadmehr, E.M., Porzenheim, M.J., Ramos-Guasp, W.A., Nieh, E.H., Felix-Ortiz, A.C., Namburi, P., Leppla, C.A., Presbrey, K.N., et al. (2017). Amygdala inputs to prefrontal cortex guide behavior amid conflicting cues of reward and punishment. Nature Neuroscience </w:t>
      </w:r>
      <w:r w:rsidRPr="0036209E">
        <w:rPr>
          <w:rFonts w:ascii="Arial" w:hAnsi="Arial" w:cs="Arial"/>
          <w:i/>
          <w:iCs/>
        </w:rPr>
        <w:t>20</w:t>
      </w:r>
      <w:r w:rsidRPr="0036209E">
        <w:rPr>
          <w:rFonts w:ascii="Arial" w:hAnsi="Arial" w:cs="Arial"/>
        </w:rPr>
        <w:t>, 824–835.</w:t>
      </w:r>
    </w:p>
    <w:p w14:paraId="3F4C943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Cooper, R.A., and Ritchey, M. (2019). Cortico-hippocampal network connections support the multidimensional quality of episodic memory. ELife </w:t>
      </w:r>
      <w:r w:rsidRPr="0036209E">
        <w:rPr>
          <w:rFonts w:ascii="Arial" w:hAnsi="Arial" w:cs="Arial"/>
          <w:i/>
          <w:iCs/>
        </w:rPr>
        <w:t>8</w:t>
      </w:r>
      <w:r w:rsidRPr="0036209E">
        <w:rPr>
          <w:rFonts w:ascii="Arial" w:hAnsi="Arial" w:cs="Arial"/>
        </w:rPr>
        <w:t>.</w:t>
      </w:r>
    </w:p>
    <w:p w14:paraId="77DFB02A" w14:textId="77777777" w:rsidR="0036209E" w:rsidRPr="0036209E" w:rsidRDefault="0036209E" w:rsidP="0036209E">
      <w:pPr>
        <w:pStyle w:val="Bibliography"/>
        <w:ind w:left="540" w:hanging="540"/>
        <w:rPr>
          <w:rFonts w:ascii="Arial" w:hAnsi="Arial" w:cs="Arial"/>
        </w:rPr>
      </w:pPr>
      <w:r w:rsidRPr="0036209E">
        <w:rPr>
          <w:rFonts w:ascii="Arial" w:hAnsi="Arial" w:cs="Arial"/>
        </w:rPr>
        <w:lastRenderedPageBreak/>
        <w:t xml:space="preserve">Corcoran, K.A., and Quirk, G.J. (2007). Activity in Prelimbic Cortex Is Necessary for the Expression of Learned, But Not Innate, Fears. Journal of Neuroscience </w:t>
      </w:r>
      <w:r w:rsidRPr="0036209E">
        <w:rPr>
          <w:rFonts w:ascii="Arial" w:hAnsi="Arial" w:cs="Arial"/>
          <w:i/>
          <w:iCs/>
        </w:rPr>
        <w:t>27</w:t>
      </w:r>
      <w:r w:rsidRPr="0036209E">
        <w:rPr>
          <w:rFonts w:ascii="Arial" w:hAnsi="Arial" w:cs="Arial"/>
        </w:rPr>
        <w:t>, 840–844.</w:t>
      </w:r>
    </w:p>
    <w:p w14:paraId="5B762A73"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Corcoran, K.A., Desmond, T.J., Frey, K.A., and Maren, S. (2005). Hippocampal inactivation disrupts the acquisition and contextual encoding of fear extinction. Journal of Neuroscience </w:t>
      </w:r>
      <w:r w:rsidRPr="0036209E">
        <w:rPr>
          <w:rFonts w:ascii="Arial" w:hAnsi="Arial" w:cs="Arial"/>
          <w:i/>
          <w:iCs/>
        </w:rPr>
        <w:t>25</w:t>
      </w:r>
      <w:r w:rsidRPr="0036209E">
        <w:rPr>
          <w:rFonts w:ascii="Arial" w:hAnsi="Arial" w:cs="Arial"/>
        </w:rPr>
        <w:t>, 8978–8987.</w:t>
      </w:r>
    </w:p>
    <w:p w14:paraId="5F476CE5"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Cox, R.W. (1996). AFNI: software for analysis and visualization of functional magnetic resonance neuroimages. Comput Biomed Res </w:t>
      </w:r>
      <w:r w:rsidRPr="0036209E">
        <w:rPr>
          <w:rFonts w:ascii="Arial" w:hAnsi="Arial" w:cs="Arial"/>
          <w:i/>
          <w:iCs/>
        </w:rPr>
        <w:t>29</w:t>
      </w:r>
      <w:r w:rsidRPr="0036209E">
        <w:rPr>
          <w:rFonts w:ascii="Arial" w:hAnsi="Arial" w:cs="Arial"/>
        </w:rPr>
        <w:t>, 162–173.</w:t>
      </w:r>
    </w:p>
    <w:p w14:paraId="52297557"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Cox, R.W., and Hyde, J.S. (1997). Software tools for analysis and visualization of fMRI data. NMR Biomed </w:t>
      </w:r>
      <w:r w:rsidRPr="0036209E">
        <w:rPr>
          <w:rFonts w:ascii="Arial" w:hAnsi="Arial" w:cs="Arial"/>
          <w:i/>
          <w:iCs/>
        </w:rPr>
        <w:t>10</w:t>
      </w:r>
      <w:r w:rsidRPr="0036209E">
        <w:rPr>
          <w:rFonts w:ascii="Arial" w:hAnsi="Arial" w:cs="Arial"/>
        </w:rPr>
        <w:t>, 171–178.</w:t>
      </w:r>
    </w:p>
    <w:p w14:paraId="1B8776E1"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Dale, A.M., Fischl, B., and Sereno, M.I. (1999). Cortical surface-based analysis: I. Segmentation and surface reconstruction. NeuroImage </w:t>
      </w:r>
      <w:r w:rsidRPr="0036209E">
        <w:rPr>
          <w:rFonts w:ascii="Arial" w:hAnsi="Arial" w:cs="Arial"/>
          <w:i/>
          <w:iCs/>
        </w:rPr>
        <w:t>9</w:t>
      </w:r>
      <w:r w:rsidRPr="0036209E">
        <w:rPr>
          <w:rFonts w:ascii="Arial" w:hAnsi="Arial" w:cs="Arial"/>
        </w:rPr>
        <w:t>, 179–194.</w:t>
      </w:r>
    </w:p>
    <w:p w14:paraId="36E85B46"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Davis, P., Zaki, Y., Maguire, J., and Reijmers, L.G. (2017). Cellular and oscillatory substrates of fear extinction learning. Nat Neurosci </w:t>
      </w:r>
      <w:r w:rsidRPr="0036209E">
        <w:rPr>
          <w:rFonts w:ascii="Arial" w:hAnsi="Arial" w:cs="Arial"/>
          <w:i/>
          <w:iCs/>
        </w:rPr>
        <w:t>20</w:t>
      </w:r>
      <w:r w:rsidRPr="0036209E">
        <w:rPr>
          <w:rFonts w:ascii="Arial" w:hAnsi="Arial" w:cs="Arial"/>
        </w:rPr>
        <w:t>, 1624–1633.</w:t>
      </w:r>
    </w:p>
    <w:p w14:paraId="0B02557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Do-Monte, F.H., Manzano-Nieves, G., Quiñones-Laracuente, K., Ramos-Medina, L., and Quirk, G.J. (2015). Revisiting the role of infralimbic cortex in fear extinction with optogenetics. Journal of Neuroscience </w:t>
      </w:r>
      <w:r w:rsidRPr="0036209E">
        <w:rPr>
          <w:rFonts w:ascii="Arial" w:hAnsi="Arial" w:cs="Arial"/>
          <w:i/>
          <w:iCs/>
        </w:rPr>
        <w:t>35</w:t>
      </w:r>
      <w:r w:rsidRPr="0036209E">
        <w:rPr>
          <w:rFonts w:ascii="Arial" w:hAnsi="Arial" w:cs="Arial"/>
        </w:rPr>
        <w:t>, 3607–3615.</w:t>
      </w:r>
    </w:p>
    <w:p w14:paraId="739653B4"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Dunsmoor, J.E., and Kroes, M.C. (2019). Episodic memory and Pavlovian conditioning: ships passing in the night. Current Opinion in Behavioral Sciences </w:t>
      </w:r>
      <w:r w:rsidRPr="0036209E">
        <w:rPr>
          <w:rFonts w:ascii="Arial" w:hAnsi="Arial" w:cs="Arial"/>
          <w:i/>
          <w:iCs/>
        </w:rPr>
        <w:t>26</w:t>
      </w:r>
      <w:r w:rsidRPr="0036209E">
        <w:rPr>
          <w:rFonts w:ascii="Arial" w:hAnsi="Arial" w:cs="Arial"/>
        </w:rPr>
        <w:t>, 32–39.</w:t>
      </w:r>
    </w:p>
    <w:p w14:paraId="6916228A"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Dunsmoor, J.E., Murty, V.P., Davachi, L., and Phelps, E.A. (2015a). Emotional learning selectively and retroactively strengthens memories for related events. Nature </w:t>
      </w:r>
      <w:r w:rsidRPr="0036209E">
        <w:rPr>
          <w:rFonts w:ascii="Arial" w:hAnsi="Arial" w:cs="Arial"/>
          <w:i/>
          <w:iCs/>
        </w:rPr>
        <w:t>520</w:t>
      </w:r>
      <w:r w:rsidRPr="0036209E">
        <w:rPr>
          <w:rFonts w:ascii="Arial" w:hAnsi="Arial" w:cs="Arial"/>
        </w:rPr>
        <w:t>, 345–348.</w:t>
      </w:r>
    </w:p>
    <w:p w14:paraId="1137F59B"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Dunsmoor, J.E., Niv, Y., Daw, N., and Phelps, E.A. (2015b). Rethinking Extinction. Neuron </w:t>
      </w:r>
      <w:r w:rsidRPr="0036209E">
        <w:rPr>
          <w:rFonts w:ascii="Arial" w:hAnsi="Arial" w:cs="Arial"/>
          <w:i/>
          <w:iCs/>
        </w:rPr>
        <w:t>88</w:t>
      </w:r>
      <w:r w:rsidRPr="0036209E">
        <w:rPr>
          <w:rFonts w:ascii="Arial" w:hAnsi="Arial" w:cs="Arial"/>
        </w:rPr>
        <w:t>, 47–63.</w:t>
      </w:r>
    </w:p>
    <w:p w14:paraId="2AD5FD3F"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Dunsmoor, J.E., Kroes, M.C.W., Moscatelli, C.M., Evans, M.D., Davachi, L., and Phelps, E.A. (2018). Event segmentation protects emotional memories from competing experiences encoded close in time. Nature Human Behaviour </w:t>
      </w:r>
      <w:r w:rsidRPr="0036209E">
        <w:rPr>
          <w:rFonts w:ascii="Arial" w:hAnsi="Arial" w:cs="Arial"/>
          <w:i/>
          <w:iCs/>
        </w:rPr>
        <w:t>2</w:t>
      </w:r>
      <w:r w:rsidRPr="0036209E">
        <w:rPr>
          <w:rFonts w:ascii="Arial" w:hAnsi="Arial" w:cs="Arial"/>
        </w:rPr>
        <w:t>, 291–299.</w:t>
      </w:r>
    </w:p>
    <w:p w14:paraId="6E612DBB" w14:textId="77777777" w:rsidR="0036209E" w:rsidRPr="0036209E" w:rsidRDefault="0036209E" w:rsidP="0036209E">
      <w:pPr>
        <w:pStyle w:val="Bibliography"/>
        <w:ind w:left="540" w:hanging="540"/>
        <w:rPr>
          <w:rFonts w:ascii="Arial" w:hAnsi="Arial" w:cs="Arial"/>
        </w:rPr>
      </w:pPr>
      <w:r w:rsidRPr="0036209E">
        <w:rPr>
          <w:rFonts w:ascii="Arial" w:hAnsi="Arial" w:cs="Arial"/>
        </w:rPr>
        <w:t>Dunsmoor, J.E., Kroes, M.C.W., Li, J., Daw, N.D., Simpson, H.B., and Phelps, E.A. (2019). Role of human ventromedial prefrontal cortex in learning and recall of enhanced extinction. The Journal of Neuroscience 2713–2718.</w:t>
      </w:r>
    </w:p>
    <w:p w14:paraId="21244297"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Etkin, A., Egner, T., and Kalisch, R. (2011). Emotional processing in anterior cingulate and medial prefrontal cortex. Trends in Cognitive Sciences </w:t>
      </w:r>
      <w:r w:rsidRPr="0036209E">
        <w:rPr>
          <w:rFonts w:ascii="Arial" w:hAnsi="Arial" w:cs="Arial"/>
          <w:i/>
          <w:iCs/>
        </w:rPr>
        <w:t>15</w:t>
      </w:r>
      <w:r w:rsidRPr="0036209E">
        <w:rPr>
          <w:rFonts w:ascii="Arial" w:hAnsi="Arial" w:cs="Arial"/>
        </w:rPr>
        <w:t>, 85–93.</w:t>
      </w:r>
    </w:p>
    <w:p w14:paraId="071B64D0"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Etzel, J.A., Zacks, J.M., and Braver, T.S. (2013). Searchlight analysis: Promise, pitfalls, and potential. NeuroImage </w:t>
      </w:r>
      <w:r w:rsidRPr="0036209E">
        <w:rPr>
          <w:rFonts w:ascii="Arial" w:hAnsi="Arial" w:cs="Arial"/>
          <w:i/>
          <w:iCs/>
        </w:rPr>
        <w:t>78</w:t>
      </w:r>
      <w:r w:rsidRPr="0036209E">
        <w:rPr>
          <w:rFonts w:ascii="Arial" w:hAnsi="Arial" w:cs="Arial"/>
        </w:rPr>
        <w:t>, 261–269.</w:t>
      </w:r>
    </w:p>
    <w:p w14:paraId="40F73DC1"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Fischl, B. (2012). FreeSurfer. NeuroImage </w:t>
      </w:r>
      <w:r w:rsidRPr="0036209E">
        <w:rPr>
          <w:rFonts w:ascii="Arial" w:hAnsi="Arial" w:cs="Arial"/>
          <w:i/>
          <w:iCs/>
        </w:rPr>
        <w:t>62</w:t>
      </w:r>
      <w:r w:rsidRPr="0036209E">
        <w:rPr>
          <w:rFonts w:ascii="Arial" w:hAnsi="Arial" w:cs="Arial"/>
        </w:rPr>
        <w:t>, 774–781.</w:t>
      </w:r>
    </w:p>
    <w:p w14:paraId="6808E5CF"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Fonov, V., Evans, A., McKinstry, R., Almli, C., and Collins, D. (2009). Unbiased nonlinear average age-appropriate brain templates from birth to adulthood. NeuroImage </w:t>
      </w:r>
      <w:r w:rsidRPr="0036209E">
        <w:rPr>
          <w:rFonts w:ascii="Arial" w:hAnsi="Arial" w:cs="Arial"/>
          <w:i/>
          <w:iCs/>
        </w:rPr>
        <w:t>47</w:t>
      </w:r>
      <w:r w:rsidRPr="0036209E">
        <w:rPr>
          <w:rFonts w:ascii="Arial" w:hAnsi="Arial" w:cs="Arial"/>
        </w:rPr>
        <w:t>, S102.</w:t>
      </w:r>
    </w:p>
    <w:p w14:paraId="38652817" w14:textId="77777777" w:rsidR="0036209E" w:rsidRPr="0036209E" w:rsidRDefault="0036209E" w:rsidP="0036209E">
      <w:pPr>
        <w:pStyle w:val="Bibliography"/>
        <w:ind w:left="540" w:hanging="540"/>
        <w:rPr>
          <w:rFonts w:ascii="Arial" w:hAnsi="Arial" w:cs="Arial"/>
        </w:rPr>
      </w:pPr>
      <w:r w:rsidRPr="0036209E">
        <w:rPr>
          <w:rFonts w:ascii="Arial" w:hAnsi="Arial" w:cs="Arial"/>
        </w:rPr>
        <w:lastRenderedPageBreak/>
        <w:t xml:space="preserve">Frankland, P.W., Josselyn, S.A., and Köhler, S. (2019). The neurobiological foundation of memory retrieval. Nature Neuroscience </w:t>
      </w:r>
      <w:r w:rsidRPr="0036209E">
        <w:rPr>
          <w:rFonts w:ascii="Arial" w:hAnsi="Arial" w:cs="Arial"/>
          <w:i/>
          <w:iCs/>
        </w:rPr>
        <w:t>22</w:t>
      </w:r>
      <w:r w:rsidRPr="0036209E">
        <w:rPr>
          <w:rFonts w:ascii="Arial" w:hAnsi="Arial" w:cs="Arial"/>
        </w:rPr>
        <w:t>, 1576–1585.</w:t>
      </w:r>
    </w:p>
    <w:p w14:paraId="1BBFD7CB"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Fullana, M.A., Harrison, B.J., Soriano-Mas, C., Vervliet, B., Cardoner, N., Àvila-Parcet, A., and Radua, J. (2016). Neural signatures of human fear conditioning: An updated and extended meta-analysis of fMRI studies. Molecular Psychiatry </w:t>
      </w:r>
      <w:r w:rsidRPr="0036209E">
        <w:rPr>
          <w:rFonts w:ascii="Arial" w:hAnsi="Arial" w:cs="Arial"/>
          <w:i/>
          <w:iCs/>
        </w:rPr>
        <w:t>21</w:t>
      </w:r>
      <w:r w:rsidRPr="0036209E">
        <w:rPr>
          <w:rFonts w:ascii="Arial" w:hAnsi="Arial" w:cs="Arial"/>
        </w:rPr>
        <w:t>, 500–508.</w:t>
      </w:r>
    </w:p>
    <w:p w14:paraId="29C64DA1"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Fullana, M.A., Albajes-Eizagirre, A., Soriano-Mas, C., Vervliet, B., Cardoner, N., Benet, O., Radua, J., and Harrison, B.J. (2018). Fear extinction in the human brain: a meta-analysis of fMRI studies in healthy participants. Neuroscience &amp; Biobehavioral Reviews </w:t>
      </w:r>
      <w:r w:rsidRPr="0036209E">
        <w:rPr>
          <w:rFonts w:ascii="Arial" w:hAnsi="Arial" w:cs="Arial"/>
          <w:i/>
          <w:iCs/>
        </w:rPr>
        <w:t>88</w:t>
      </w:r>
      <w:r w:rsidRPr="0036209E">
        <w:rPr>
          <w:rFonts w:ascii="Arial" w:hAnsi="Arial" w:cs="Arial"/>
        </w:rPr>
        <w:t>, 16–25.</w:t>
      </w:r>
    </w:p>
    <w:p w14:paraId="379CECE2"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Fullana, M.A., Albajes-Eizagirre, A., Soriano-Mas, C., Vervliet, B., Cardoner, N., Benet, O., Radua, J., and Harrison, B.J. (2019). Amygdala where art thou? Neuroscience and Biobehavioral Reviews </w:t>
      </w:r>
      <w:r w:rsidRPr="0036209E">
        <w:rPr>
          <w:rFonts w:ascii="Arial" w:hAnsi="Arial" w:cs="Arial"/>
          <w:i/>
          <w:iCs/>
        </w:rPr>
        <w:t>102</w:t>
      </w:r>
      <w:r w:rsidRPr="0036209E">
        <w:rPr>
          <w:rFonts w:ascii="Arial" w:hAnsi="Arial" w:cs="Arial"/>
        </w:rPr>
        <w:t>, 430–431.</w:t>
      </w:r>
    </w:p>
    <w:p w14:paraId="1A387A50"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Ghosh, S., and Chattarji, S. (2015). Neuronal encoding of the switch from specific to generalized fear. Nature Neuroscience </w:t>
      </w:r>
      <w:r w:rsidRPr="0036209E">
        <w:rPr>
          <w:rFonts w:ascii="Arial" w:hAnsi="Arial" w:cs="Arial"/>
          <w:i/>
          <w:iCs/>
        </w:rPr>
        <w:t>18</w:t>
      </w:r>
      <w:r w:rsidRPr="0036209E">
        <w:rPr>
          <w:rFonts w:ascii="Arial" w:hAnsi="Arial" w:cs="Arial"/>
        </w:rPr>
        <w:t>, 112–120.</w:t>
      </w:r>
    </w:p>
    <w:p w14:paraId="03B90B3C"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Giustino, T.F., and Maren, S. (2015). The Role of the Medial Prefrontal Cortex in the Conditioning and Extinction of Fear. Front. Behav. Neurosci. </w:t>
      </w:r>
      <w:r w:rsidRPr="0036209E">
        <w:rPr>
          <w:rFonts w:ascii="Arial" w:hAnsi="Arial" w:cs="Arial"/>
          <w:i/>
          <w:iCs/>
        </w:rPr>
        <w:t>9</w:t>
      </w:r>
      <w:r w:rsidRPr="0036209E">
        <w:rPr>
          <w:rFonts w:ascii="Arial" w:hAnsi="Arial" w:cs="Arial"/>
        </w:rPr>
        <w:t>.</w:t>
      </w:r>
    </w:p>
    <w:p w14:paraId="6CF0AAC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Gold, S., Christian, B., Arndt, S., Zeien, G., Cizadlo, T., Johnson, D.L., Flaum, M., and Andreasen, N.C. (1998). Functional MRI statistical software packages: a comparative analysis. Hum Brain Mapp </w:t>
      </w:r>
      <w:r w:rsidRPr="0036209E">
        <w:rPr>
          <w:rFonts w:ascii="Arial" w:hAnsi="Arial" w:cs="Arial"/>
          <w:i/>
          <w:iCs/>
        </w:rPr>
        <w:t>6</w:t>
      </w:r>
      <w:r w:rsidRPr="0036209E">
        <w:rPr>
          <w:rFonts w:ascii="Arial" w:hAnsi="Arial" w:cs="Arial"/>
        </w:rPr>
        <w:t>, 73–84.</w:t>
      </w:r>
    </w:p>
    <w:p w14:paraId="67D5688A" w14:textId="77777777" w:rsidR="0036209E" w:rsidRPr="0036209E" w:rsidRDefault="0036209E" w:rsidP="0036209E">
      <w:pPr>
        <w:pStyle w:val="Bibliography"/>
        <w:ind w:left="540" w:hanging="540"/>
        <w:rPr>
          <w:rFonts w:ascii="Arial" w:hAnsi="Arial" w:cs="Arial"/>
        </w:rPr>
      </w:pPr>
      <w:r w:rsidRPr="0036209E">
        <w:rPr>
          <w:rFonts w:ascii="Arial" w:hAnsi="Arial" w:cs="Arial"/>
        </w:rPr>
        <w:t>Graner, J.L., Stjepanović, D., and LaBar, K.S. (2020). Extinction learning alters the neural representation of conditioned fear. Cognitive, Affective and Behavioral Neuroscience.</w:t>
      </w:r>
    </w:p>
    <w:p w14:paraId="01186FE5"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Greve, D.N., and Fischl, B. (2009). Accurate and robust brain image alignment using boundary-based registration. NeuroImage </w:t>
      </w:r>
      <w:r w:rsidRPr="0036209E">
        <w:rPr>
          <w:rFonts w:ascii="Arial" w:hAnsi="Arial" w:cs="Arial"/>
          <w:i/>
          <w:iCs/>
        </w:rPr>
        <w:t>48</w:t>
      </w:r>
      <w:r w:rsidRPr="0036209E">
        <w:rPr>
          <w:rFonts w:ascii="Arial" w:hAnsi="Arial" w:cs="Arial"/>
        </w:rPr>
        <w:t>, 63–72.</w:t>
      </w:r>
    </w:p>
    <w:p w14:paraId="21895E0A"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Haaker, J., Gaburro, S., Sah, A., Gartmann, N., Lonsdorf, T.B., Meier, K., Singewald, N., Pape, H.-C., Morellini, F., and Kalisch, R. (2013). Single dose of L-dopa makes extinction memories context-independent and prevents the return of fear. Proceedings of the National Academy of Sciences </w:t>
      </w:r>
      <w:r w:rsidRPr="0036209E">
        <w:rPr>
          <w:rFonts w:ascii="Arial" w:hAnsi="Arial" w:cs="Arial"/>
          <w:i/>
          <w:iCs/>
        </w:rPr>
        <w:t>110</w:t>
      </w:r>
      <w:r w:rsidRPr="0036209E">
        <w:rPr>
          <w:rFonts w:ascii="Arial" w:hAnsi="Arial" w:cs="Arial"/>
        </w:rPr>
        <w:t>, E2428–E2436.</w:t>
      </w:r>
    </w:p>
    <w:p w14:paraId="2DE961CE"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Hennings, A.C., McClay, M., Lewis-Peacock, J.A., and Dunsmoor, J.E. (2020). Contextual reinstatement promotes extinction generalization in healthy adults but not PTSD. Neuropsychologia </w:t>
      </w:r>
      <w:r w:rsidRPr="0036209E">
        <w:rPr>
          <w:rFonts w:ascii="Arial" w:hAnsi="Arial" w:cs="Arial"/>
          <w:i/>
          <w:iCs/>
        </w:rPr>
        <w:t>147</w:t>
      </w:r>
      <w:r w:rsidRPr="0036209E">
        <w:rPr>
          <w:rFonts w:ascii="Arial" w:hAnsi="Arial" w:cs="Arial"/>
        </w:rPr>
        <w:t>, 107573.</w:t>
      </w:r>
    </w:p>
    <w:p w14:paraId="6D59D557"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Herry, C., Ciocchi, S., Senn, V., Demmou, L., Müller, C., and Lüthi, A. (2008). Switching on and off fear by distinct neuronal circuits. Nature </w:t>
      </w:r>
      <w:r w:rsidRPr="0036209E">
        <w:rPr>
          <w:rFonts w:ascii="Arial" w:hAnsi="Arial" w:cs="Arial"/>
          <w:i/>
          <w:iCs/>
        </w:rPr>
        <w:t>454</w:t>
      </w:r>
      <w:r w:rsidRPr="0036209E">
        <w:rPr>
          <w:rFonts w:ascii="Arial" w:hAnsi="Arial" w:cs="Arial"/>
        </w:rPr>
        <w:t>, 600–606.</w:t>
      </w:r>
    </w:p>
    <w:p w14:paraId="2A5A6753"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Herry, C., Ferraguti, F., Singewald, N., Letzkus, J.J., Ehrlich, I., and Lüthi, A. (2010). Neuronal circuits of fear extinction. European Journal of Neuroscience </w:t>
      </w:r>
      <w:r w:rsidRPr="0036209E">
        <w:rPr>
          <w:rFonts w:ascii="Arial" w:hAnsi="Arial" w:cs="Arial"/>
          <w:i/>
          <w:iCs/>
        </w:rPr>
        <w:t>31</w:t>
      </w:r>
      <w:r w:rsidRPr="0036209E">
        <w:rPr>
          <w:rFonts w:ascii="Arial" w:hAnsi="Arial" w:cs="Arial"/>
        </w:rPr>
        <w:t>, 599–612.</w:t>
      </w:r>
    </w:p>
    <w:p w14:paraId="693AAEFF"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Hoover, W.B., and Vertes, R.P. (2007). Anatomical analysis of afferent projections to the medial prefrontal cortex in the rat. Brain Struct Funct </w:t>
      </w:r>
      <w:r w:rsidRPr="0036209E">
        <w:rPr>
          <w:rFonts w:ascii="Arial" w:hAnsi="Arial" w:cs="Arial"/>
          <w:i/>
          <w:iCs/>
        </w:rPr>
        <w:t>212</w:t>
      </w:r>
      <w:r w:rsidRPr="0036209E">
        <w:rPr>
          <w:rFonts w:ascii="Arial" w:hAnsi="Arial" w:cs="Arial"/>
        </w:rPr>
        <w:t>, 149–179.</w:t>
      </w:r>
    </w:p>
    <w:p w14:paraId="0B58504B"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Iglesias, J.E., Augustinack, J.C., Nguyen, K., Player, C.M., Player, A., Wright, M., Roy, N., Frosch, M.P., McKee, A.C., Wald, L.L., et al. (2015). A computational atlas of the </w:t>
      </w:r>
      <w:r w:rsidRPr="0036209E">
        <w:rPr>
          <w:rFonts w:ascii="Arial" w:hAnsi="Arial" w:cs="Arial"/>
        </w:rPr>
        <w:lastRenderedPageBreak/>
        <w:t xml:space="preserve">hippocampal formation using ex vivo , ultra-high resolution MRI: Application to adaptive segmentation of in vivo MRI. NeuroImage </w:t>
      </w:r>
      <w:r w:rsidRPr="0036209E">
        <w:rPr>
          <w:rFonts w:ascii="Arial" w:hAnsi="Arial" w:cs="Arial"/>
          <w:i/>
          <w:iCs/>
        </w:rPr>
        <w:t>115</w:t>
      </w:r>
      <w:r w:rsidRPr="0036209E">
        <w:rPr>
          <w:rFonts w:ascii="Arial" w:hAnsi="Arial" w:cs="Arial"/>
        </w:rPr>
        <w:t>, 117–137.</w:t>
      </w:r>
    </w:p>
    <w:p w14:paraId="560D170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Jenkinson, M., Bannister, P., Brady, M., and Smith, S. (2002). Improved Optimization for the Robust and Accurate Linear Registration and Motion Correction of Brain Images. NeuroImage </w:t>
      </w:r>
      <w:r w:rsidRPr="0036209E">
        <w:rPr>
          <w:rFonts w:ascii="Arial" w:hAnsi="Arial" w:cs="Arial"/>
          <w:i/>
          <w:iCs/>
        </w:rPr>
        <w:t>17</w:t>
      </w:r>
      <w:r w:rsidRPr="0036209E">
        <w:rPr>
          <w:rFonts w:ascii="Arial" w:hAnsi="Arial" w:cs="Arial"/>
        </w:rPr>
        <w:t>, 825–841.</w:t>
      </w:r>
    </w:p>
    <w:p w14:paraId="4F3A2457"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Jenkinson, M., Beckmann, C., Behrens, T., Woolrich, M., and Smith, S. (2012). FSL. Neuroimage </w:t>
      </w:r>
      <w:r w:rsidRPr="0036209E">
        <w:rPr>
          <w:rFonts w:ascii="Arial" w:hAnsi="Arial" w:cs="Arial"/>
          <w:i/>
          <w:iCs/>
        </w:rPr>
        <w:t>62</w:t>
      </w:r>
      <w:r w:rsidRPr="0036209E">
        <w:rPr>
          <w:rFonts w:ascii="Arial" w:hAnsi="Arial" w:cs="Arial"/>
        </w:rPr>
        <w:t>, 782–790.</w:t>
      </w:r>
    </w:p>
    <w:p w14:paraId="0490F68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Johansen, J.P., Cain, C.K., Ostroff, L.E., and LeDoux, J.E. (2011). Molecular Mechanisms of Fear Learning and Memory. Cell </w:t>
      </w:r>
      <w:r w:rsidRPr="0036209E">
        <w:rPr>
          <w:rFonts w:ascii="Arial" w:hAnsi="Arial" w:cs="Arial"/>
          <w:i/>
          <w:iCs/>
        </w:rPr>
        <w:t>147</w:t>
      </w:r>
      <w:r w:rsidRPr="0036209E">
        <w:rPr>
          <w:rFonts w:ascii="Arial" w:hAnsi="Arial" w:cs="Arial"/>
        </w:rPr>
        <w:t>, 509–524.</w:t>
      </w:r>
    </w:p>
    <w:p w14:paraId="484F23A3"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Johnson, J.D., McDuff, S.G.R., Rugg, M.D., and Norman, K.A. (2009). Recollection, Familiarity, and Cortical Reinstatement: A Multivoxel Pattern Analysis. Neuron </w:t>
      </w:r>
      <w:r w:rsidRPr="0036209E">
        <w:rPr>
          <w:rFonts w:ascii="Arial" w:hAnsi="Arial" w:cs="Arial"/>
          <w:i/>
          <w:iCs/>
        </w:rPr>
        <w:t>63</w:t>
      </w:r>
      <w:r w:rsidRPr="0036209E">
        <w:rPr>
          <w:rFonts w:ascii="Arial" w:hAnsi="Arial" w:cs="Arial"/>
        </w:rPr>
        <w:t>, 697–708.</w:t>
      </w:r>
    </w:p>
    <w:p w14:paraId="1F1708B2"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Josselyn, S.A., Köhler, S., and Frankland, P.W. (2015). Finding the engram. Nat Rev Neurosci </w:t>
      </w:r>
      <w:r w:rsidRPr="0036209E">
        <w:rPr>
          <w:rFonts w:ascii="Arial" w:hAnsi="Arial" w:cs="Arial"/>
          <w:i/>
          <w:iCs/>
        </w:rPr>
        <w:t>16</w:t>
      </w:r>
      <w:r w:rsidRPr="0036209E">
        <w:rPr>
          <w:rFonts w:ascii="Arial" w:hAnsi="Arial" w:cs="Arial"/>
        </w:rPr>
        <w:t>, 521–534.</w:t>
      </w:r>
    </w:p>
    <w:p w14:paraId="51B55E65"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Keller, N.E., and Dunsmoor, J.E. (2020). The effects of aversive-to-appetitive counterconditioning on implicit and explicit fear memory. Learning &amp; Memory </w:t>
      </w:r>
      <w:r w:rsidRPr="0036209E">
        <w:rPr>
          <w:rFonts w:ascii="Arial" w:hAnsi="Arial" w:cs="Arial"/>
          <w:i/>
          <w:iCs/>
        </w:rPr>
        <w:t>27</w:t>
      </w:r>
      <w:r w:rsidRPr="0036209E">
        <w:rPr>
          <w:rFonts w:ascii="Arial" w:hAnsi="Arial" w:cs="Arial"/>
        </w:rPr>
        <w:t>, 12–19.</w:t>
      </w:r>
    </w:p>
    <w:p w14:paraId="35F31857" w14:textId="77777777" w:rsidR="0036209E" w:rsidRPr="0036209E" w:rsidRDefault="0036209E" w:rsidP="0036209E">
      <w:pPr>
        <w:pStyle w:val="Bibliography"/>
        <w:ind w:left="540" w:hanging="540"/>
        <w:rPr>
          <w:rFonts w:ascii="Arial" w:hAnsi="Arial" w:cs="Arial"/>
        </w:rPr>
      </w:pPr>
      <w:r w:rsidRPr="0036209E">
        <w:rPr>
          <w:rFonts w:ascii="Arial" w:hAnsi="Arial" w:cs="Arial"/>
        </w:rPr>
        <w:t>Kensinger, E.A., and Ford, J.H. (2021). Guiding the Emotion in Emotional Memories: The Role of the Dorsomedial Prefrontal Cortex. Curr Dir Psychol Sci 0963721421990081.</w:t>
      </w:r>
    </w:p>
    <w:p w14:paraId="49F99EAB"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Kim, H., Smolker, H.R., Smith, L.L., Banich, M.T., and Lewis-Peacock, J.A. (2020). Changes to information in working memory depend on distinct removal operations. Nature Communications </w:t>
      </w:r>
      <w:r w:rsidRPr="0036209E">
        <w:rPr>
          <w:rFonts w:ascii="Arial" w:hAnsi="Arial" w:cs="Arial"/>
          <w:i/>
          <w:iCs/>
        </w:rPr>
        <w:t>11</w:t>
      </w:r>
      <w:r w:rsidRPr="0036209E">
        <w:rPr>
          <w:rFonts w:ascii="Arial" w:hAnsi="Arial" w:cs="Arial"/>
        </w:rPr>
        <w:t>, 6239.</w:t>
      </w:r>
    </w:p>
    <w:p w14:paraId="0848D087"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Klavir, O., Prigge, M., Sarel, A., Paz, R., and Yizhar, O. (2017). Manipulating fear associations via optogenetic modulation of amygdala inputs to prefrontal cortex. Nature Neuroscience </w:t>
      </w:r>
      <w:r w:rsidRPr="0036209E">
        <w:rPr>
          <w:rFonts w:ascii="Arial" w:hAnsi="Arial" w:cs="Arial"/>
          <w:i/>
          <w:iCs/>
        </w:rPr>
        <w:t>20</w:t>
      </w:r>
      <w:r w:rsidRPr="0036209E">
        <w:rPr>
          <w:rFonts w:ascii="Arial" w:hAnsi="Arial" w:cs="Arial"/>
        </w:rPr>
        <w:t>, 836–844.</w:t>
      </w:r>
    </w:p>
    <w:p w14:paraId="6C748CAE"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Klein, A., Ghosh, S.S., Bao, F.S., Giard, J., Häme, Y., Stavsky, E., Lee, N., Rossa, B., Reuter, M., Chaibub Neto, E., et al. (2017). Mindboggling morphometry of human brains. PLoS Computational Biology </w:t>
      </w:r>
      <w:r w:rsidRPr="0036209E">
        <w:rPr>
          <w:rFonts w:ascii="Arial" w:hAnsi="Arial" w:cs="Arial"/>
          <w:i/>
          <w:iCs/>
        </w:rPr>
        <w:t>13</w:t>
      </w:r>
      <w:r w:rsidRPr="0036209E">
        <w:rPr>
          <w:rFonts w:ascii="Arial" w:hAnsi="Arial" w:cs="Arial"/>
        </w:rPr>
        <w:t>, e1005350.</w:t>
      </w:r>
    </w:p>
    <w:p w14:paraId="4E45CD8C"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Kriegeskorte, N., Goebel, R., and Bandettini, P. (2006). Information-based functional brain mapping. PNAS </w:t>
      </w:r>
      <w:r w:rsidRPr="0036209E">
        <w:rPr>
          <w:rFonts w:ascii="Arial" w:hAnsi="Arial" w:cs="Arial"/>
          <w:i/>
          <w:iCs/>
        </w:rPr>
        <w:t>103</w:t>
      </w:r>
      <w:r w:rsidRPr="0036209E">
        <w:rPr>
          <w:rFonts w:ascii="Arial" w:hAnsi="Arial" w:cs="Arial"/>
        </w:rPr>
        <w:t>, 3863–3868.</w:t>
      </w:r>
    </w:p>
    <w:p w14:paraId="66EB41B5"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Lacagnina, A.F., Brockway, E.T., Crovetti, C.R., Shue, F., McCarty, M.J., Sattler, K.P., Lim, S.C., Santos, S.L., Denny, C.A., and Drew, M.R. (2019). Distinct hippocampal engrams control extinction and relapse of fear memory. Nature Neuroscience </w:t>
      </w:r>
      <w:r w:rsidRPr="0036209E">
        <w:rPr>
          <w:rFonts w:ascii="Arial" w:hAnsi="Arial" w:cs="Arial"/>
          <w:i/>
          <w:iCs/>
        </w:rPr>
        <w:t>22</w:t>
      </w:r>
      <w:r w:rsidRPr="0036209E">
        <w:rPr>
          <w:rFonts w:ascii="Arial" w:hAnsi="Arial" w:cs="Arial"/>
        </w:rPr>
        <w:t>, 753–761.</w:t>
      </w:r>
    </w:p>
    <w:p w14:paraId="6A44B264"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Lanczos, C. (1964). Evaluation of Noisy Data. Journal of the Society for Industrial and Applied Mathematics Series B Numerical Analysis </w:t>
      </w:r>
      <w:r w:rsidRPr="0036209E">
        <w:rPr>
          <w:rFonts w:ascii="Arial" w:hAnsi="Arial" w:cs="Arial"/>
          <w:i/>
          <w:iCs/>
        </w:rPr>
        <w:t>1</w:t>
      </w:r>
      <w:r w:rsidRPr="0036209E">
        <w:rPr>
          <w:rFonts w:ascii="Arial" w:hAnsi="Arial" w:cs="Arial"/>
        </w:rPr>
        <w:t>, 76–85.</w:t>
      </w:r>
    </w:p>
    <w:p w14:paraId="687C86E9" w14:textId="77777777" w:rsidR="0036209E" w:rsidRPr="0036209E" w:rsidRDefault="0036209E" w:rsidP="0036209E">
      <w:pPr>
        <w:pStyle w:val="Bibliography"/>
        <w:ind w:left="540" w:hanging="540"/>
        <w:rPr>
          <w:rFonts w:ascii="Arial" w:hAnsi="Arial" w:cs="Arial"/>
        </w:rPr>
      </w:pPr>
      <w:r w:rsidRPr="0036209E">
        <w:rPr>
          <w:rFonts w:ascii="Arial" w:hAnsi="Arial" w:cs="Arial"/>
        </w:rPr>
        <w:t>Lawrence, M.A. (2016). ez: Easy Analysis and Visualization of Factorial Experiments.</w:t>
      </w:r>
    </w:p>
    <w:p w14:paraId="0C5077A8"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LeDoux, J.E., and Pine, D.S. (2016). Using neuroscience to help understand fear and anxiety: A two-system framework. American Journal of Psychiatry </w:t>
      </w:r>
      <w:r w:rsidRPr="0036209E">
        <w:rPr>
          <w:rFonts w:ascii="Arial" w:hAnsi="Arial" w:cs="Arial"/>
          <w:i/>
          <w:iCs/>
        </w:rPr>
        <w:t>173</w:t>
      </w:r>
      <w:r w:rsidRPr="0036209E">
        <w:rPr>
          <w:rFonts w:ascii="Arial" w:hAnsi="Arial" w:cs="Arial"/>
        </w:rPr>
        <w:t>, 1083–1093.</w:t>
      </w:r>
    </w:p>
    <w:p w14:paraId="060B27CD" w14:textId="77777777" w:rsidR="0036209E" w:rsidRPr="0036209E" w:rsidRDefault="0036209E" w:rsidP="0036209E">
      <w:pPr>
        <w:pStyle w:val="Bibliography"/>
        <w:ind w:left="540" w:hanging="540"/>
        <w:rPr>
          <w:rFonts w:ascii="Arial" w:hAnsi="Arial" w:cs="Arial"/>
        </w:rPr>
      </w:pPr>
      <w:r w:rsidRPr="0036209E">
        <w:rPr>
          <w:rFonts w:ascii="Arial" w:hAnsi="Arial" w:cs="Arial"/>
        </w:rPr>
        <w:lastRenderedPageBreak/>
        <w:t>Lenth, R. (2019). Emmeans: estimated marginal means Aka Least-Squares Means. https://cran.r-project.org/package=emmeans.</w:t>
      </w:r>
    </w:p>
    <w:p w14:paraId="750286B0"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Letzkus, J.J., Wolff, S.B.E., and Lüthi, A. (2015). Disinhibition, a Circuit Mechanism for Associative Learning and Memory. Neuron </w:t>
      </w:r>
      <w:r w:rsidRPr="0036209E">
        <w:rPr>
          <w:rFonts w:ascii="Arial" w:hAnsi="Arial" w:cs="Arial"/>
          <w:i/>
          <w:iCs/>
        </w:rPr>
        <w:t>88</w:t>
      </w:r>
      <w:r w:rsidRPr="0036209E">
        <w:rPr>
          <w:rFonts w:ascii="Arial" w:hAnsi="Arial" w:cs="Arial"/>
        </w:rPr>
        <w:t>, 264–276.</w:t>
      </w:r>
    </w:p>
    <w:p w14:paraId="7CF5F602"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Lissek, S., and van Meurs, B. (2015). Learning models of PTSD: Theoretical accounts and psychobiological evidence. International Journal of Psychophysiology </w:t>
      </w:r>
      <w:r w:rsidRPr="0036209E">
        <w:rPr>
          <w:rFonts w:ascii="Arial" w:hAnsi="Arial" w:cs="Arial"/>
          <w:i/>
          <w:iCs/>
        </w:rPr>
        <w:t>98</w:t>
      </w:r>
      <w:r w:rsidRPr="0036209E">
        <w:rPr>
          <w:rFonts w:ascii="Arial" w:hAnsi="Arial" w:cs="Arial"/>
        </w:rPr>
        <w:t>, 594–605.</w:t>
      </w:r>
    </w:p>
    <w:p w14:paraId="02EBB679"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Liu, X., Ramirez, S., Pang, P.T., Puryear, C.B., Govindarajan, A., Deisseroth, K., and Tonegawa, S. (2012). Optogenetic stimulation of a hippocampal engram activates fear memory recall. Nature </w:t>
      </w:r>
      <w:r w:rsidRPr="0036209E">
        <w:rPr>
          <w:rFonts w:ascii="Arial" w:hAnsi="Arial" w:cs="Arial"/>
          <w:i/>
          <w:iCs/>
        </w:rPr>
        <w:t>484</w:t>
      </w:r>
      <w:r w:rsidRPr="0036209E">
        <w:rPr>
          <w:rFonts w:ascii="Arial" w:hAnsi="Arial" w:cs="Arial"/>
        </w:rPr>
        <w:t>, 381–385.</w:t>
      </w:r>
    </w:p>
    <w:p w14:paraId="27C3EA4B"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Luke, S.G. (2017). Evaluating significance in linear mixed-effects models in R. Behavior Research Methods </w:t>
      </w:r>
      <w:r w:rsidRPr="0036209E">
        <w:rPr>
          <w:rFonts w:ascii="Arial" w:hAnsi="Arial" w:cs="Arial"/>
          <w:i/>
          <w:iCs/>
        </w:rPr>
        <w:t>49</w:t>
      </w:r>
      <w:r w:rsidRPr="0036209E">
        <w:rPr>
          <w:rFonts w:ascii="Arial" w:hAnsi="Arial" w:cs="Arial"/>
        </w:rPr>
        <w:t>, 1494–1502.</w:t>
      </w:r>
    </w:p>
    <w:p w14:paraId="22000AC7"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Marek, R., Jin, J., Goode, T.D., Giustino, T.F., Wang, Q., Acca, G.M., Holehonnur, R., Ploski, J.E., Fitzgerald, P.J., Lynagh, T., et al. (2018). Hippocampus-driven feed-forward inhibition of the prefrontal cortex mediates relapse of extinguished fear. Nature Neuroscience </w:t>
      </w:r>
      <w:r w:rsidRPr="0036209E">
        <w:rPr>
          <w:rFonts w:ascii="Arial" w:hAnsi="Arial" w:cs="Arial"/>
          <w:i/>
          <w:iCs/>
        </w:rPr>
        <w:t>21</w:t>
      </w:r>
      <w:r w:rsidRPr="0036209E">
        <w:rPr>
          <w:rFonts w:ascii="Arial" w:hAnsi="Arial" w:cs="Arial"/>
        </w:rPr>
        <w:t>, 384–392.</w:t>
      </w:r>
    </w:p>
    <w:p w14:paraId="76AA425E"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Maren, S., Phan, K.L., and Liberzon, I. (2013). The contextual brain: Implications for fear conditioning, extinction and psychopathology. Nature Reviews Neuroscience </w:t>
      </w:r>
      <w:r w:rsidRPr="0036209E">
        <w:rPr>
          <w:rFonts w:ascii="Arial" w:hAnsi="Arial" w:cs="Arial"/>
          <w:i/>
          <w:iCs/>
        </w:rPr>
        <w:t>14</w:t>
      </w:r>
      <w:r w:rsidRPr="0036209E">
        <w:rPr>
          <w:rFonts w:ascii="Arial" w:hAnsi="Arial" w:cs="Arial"/>
        </w:rPr>
        <w:t>, 417–428.</w:t>
      </w:r>
    </w:p>
    <w:p w14:paraId="7CC0F453"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Meyer, H.C., Odriozola, P., Cohodes, E.M., Mandell, J.D., Li, A., Yang, R., Hall, B.S., Haberman, J.T., Zacharek, S.J., Liston, C., et al. (2019). Ventral hippocampus interacts with prelimbic cortex during inhibition of threat response via learned safety in both mice and humans. Proceedings of the National Academy of Sciences of the United States of America </w:t>
      </w:r>
      <w:r w:rsidRPr="0036209E">
        <w:rPr>
          <w:rFonts w:ascii="Arial" w:hAnsi="Arial" w:cs="Arial"/>
          <w:i/>
          <w:iCs/>
        </w:rPr>
        <w:t>116</w:t>
      </w:r>
      <w:r w:rsidRPr="0036209E">
        <w:rPr>
          <w:rFonts w:ascii="Arial" w:hAnsi="Arial" w:cs="Arial"/>
        </w:rPr>
        <w:t>, 26970–26979.</w:t>
      </w:r>
    </w:p>
    <w:p w14:paraId="116A0ED0"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Milad, M.R., and Quirk, G.J. (2002). Neurons in medial prefrontal cortex signal memory for fear extinction. Nature </w:t>
      </w:r>
      <w:r w:rsidRPr="0036209E">
        <w:rPr>
          <w:rFonts w:ascii="Arial" w:hAnsi="Arial" w:cs="Arial"/>
          <w:i/>
          <w:iCs/>
        </w:rPr>
        <w:t>420</w:t>
      </w:r>
      <w:r w:rsidRPr="0036209E">
        <w:rPr>
          <w:rFonts w:ascii="Arial" w:hAnsi="Arial" w:cs="Arial"/>
        </w:rPr>
        <w:t>, 70–74.</w:t>
      </w:r>
    </w:p>
    <w:p w14:paraId="2CC70261"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Milad, M.R., and Quirk, G.J. (2012). Fear Extinction as a Model for Translational Neuroscience: Ten Years of Progress. Annual Review of Psychology </w:t>
      </w:r>
      <w:r w:rsidRPr="0036209E">
        <w:rPr>
          <w:rFonts w:ascii="Arial" w:hAnsi="Arial" w:cs="Arial"/>
          <w:i/>
          <w:iCs/>
        </w:rPr>
        <w:t>63</w:t>
      </w:r>
      <w:r w:rsidRPr="0036209E">
        <w:rPr>
          <w:rFonts w:ascii="Arial" w:hAnsi="Arial" w:cs="Arial"/>
        </w:rPr>
        <w:t>, 129–151.</w:t>
      </w:r>
    </w:p>
    <w:p w14:paraId="69B2FB48"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Milad, M.R., Vidal-Gonzalez, I., and Quirk, G.J. (2004). Electrical stimulation of medial prefrontal cortex reduces conditioned fear in a temporally specific manner. Behav Neurosci </w:t>
      </w:r>
      <w:r w:rsidRPr="0036209E">
        <w:rPr>
          <w:rFonts w:ascii="Arial" w:hAnsi="Arial" w:cs="Arial"/>
          <w:i/>
          <w:iCs/>
        </w:rPr>
        <w:t>118</w:t>
      </w:r>
      <w:r w:rsidRPr="0036209E">
        <w:rPr>
          <w:rFonts w:ascii="Arial" w:hAnsi="Arial" w:cs="Arial"/>
        </w:rPr>
        <w:t>, 389–394.</w:t>
      </w:r>
    </w:p>
    <w:p w14:paraId="125EF444"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Milad, M.R., Quirk, G.J., Pitman, R.K., Orr, S.P., Fischl, B., and Rauch, S.L. (2007). A Role for the Human Dorsal Anterior Cingulate Cortex in Fear Expression. Biological Psychiatry </w:t>
      </w:r>
      <w:r w:rsidRPr="0036209E">
        <w:rPr>
          <w:rFonts w:ascii="Arial" w:hAnsi="Arial" w:cs="Arial"/>
          <w:i/>
          <w:iCs/>
        </w:rPr>
        <w:t>62</w:t>
      </w:r>
      <w:r w:rsidRPr="0036209E">
        <w:rPr>
          <w:rFonts w:ascii="Arial" w:hAnsi="Arial" w:cs="Arial"/>
        </w:rPr>
        <w:t>, 1191–1194.</w:t>
      </w:r>
    </w:p>
    <w:p w14:paraId="5FCD98E3" w14:textId="77777777" w:rsidR="0036209E" w:rsidRPr="0036209E" w:rsidRDefault="0036209E" w:rsidP="0036209E">
      <w:pPr>
        <w:pStyle w:val="Bibliography"/>
        <w:ind w:left="540" w:hanging="540"/>
        <w:rPr>
          <w:rFonts w:ascii="Arial" w:hAnsi="Arial" w:cs="Arial"/>
        </w:rPr>
      </w:pPr>
      <w:r w:rsidRPr="0036209E">
        <w:rPr>
          <w:rFonts w:ascii="Arial" w:hAnsi="Arial" w:cs="Arial"/>
        </w:rPr>
        <w:t>Moorman, D.E., and Aston-Jones, G. (2015). Prefrontal neurons encode context-based response execution and inhibition in reward seeking and extinction. PNAS.</w:t>
      </w:r>
    </w:p>
    <w:p w14:paraId="6D6F218A"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Mumford, J.A., Turner, B.O., Ashby, F.G., and Poldrack, R.A. (2012). Deconvolving BOLD activation in event-related designs for multivoxel pattern classification analyses. NeuroImage </w:t>
      </w:r>
      <w:r w:rsidRPr="0036209E">
        <w:rPr>
          <w:rFonts w:ascii="Arial" w:hAnsi="Arial" w:cs="Arial"/>
          <w:i/>
          <w:iCs/>
        </w:rPr>
        <w:t>59</w:t>
      </w:r>
      <w:r w:rsidRPr="0036209E">
        <w:rPr>
          <w:rFonts w:ascii="Arial" w:hAnsi="Arial" w:cs="Arial"/>
        </w:rPr>
        <w:t>, 2636–2643.</w:t>
      </w:r>
    </w:p>
    <w:p w14:paraId="5B66AC9C" w14:textId="77777777" w:rsidR="0036209E" w:rsidRPr="0036209E" w:rsidRDefault="0036209E" w:rsidP="0036209E">
      <w:pPr>
        <w:pStyle w:val="Bibliography"/>
        <w:ind w:left="540" w:hanging="540"/>
        <w:rPr>
          <w:rFonts w:ascii="Arial" w:hAnsi="Arial" w:cs="Arial"/>
        </w:rPr>
      </w:pPr>
      <w:r w:rsidRPr="0036209E">
        <w:rPr>
          <w:rFonts w:ascii="Arial" w:hAnsi="Arial" w:cs="Arial"/>
        </w:rPr>
        <w:lastRenderedPageBreak/>
        <w:t xml:space="preserve">Mumford, J.A., Davis, T., and Poldrack, R.A. (2014). The impact of study design on pattern estimation for single-trial multivariate pattern analysis. NeuroImage </w:t>
      </w:r>
      <w:r w:rsidRPr="0036209E">
        <w:rPr>
          <w:rFonts w:ascii="Arial" w:hAnsi="Arial" w:cs="Arial"/>
          <w:i/>
          <w:iCs/>
        </w:rPr>
        <w:t>103</w:t>
      </w:r>
      <w:r w:rsidRPr="0036209E">
        <w:rPr>
          <w:rFonts w:ascii="Arial" w:hAnsi="Arial" w:cs="Arial"/>
        </w:rPr>
        <w:t>, 130–138.</w:t>
      </w:r>
    </w:p>
    <w:p w14:paraId="0CF8B1B8"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O’Reilly, R.C., and Rudy, J.W. (2001). Conjunctive representations in learning and memory: Principles of cortical and hippocampal function. Psychological Review </w:t>
      </w:r>
      <w:r w:rsidRPr="0036209E">
        <w:rPr>
          <w:rFonts w:ascii="Arial" w:hAnsi="Arial" w:cs="Arial"/>
          <w:i/>
          <w:iCs/>
        </w:rPr>
        <w:t>108</w:t>
      </w:r>
      <w:r w:rsidRPr="0036209E">
        <w:rPr>
          <w:rFonts w:ascii="Arial" w:hAnsi="Arial" w:cs="Arial"/>
        </w:rPr>
        <w:t>, 311–345.</w:t>
      </w:r>
    </w:p>
    <w:p w14:paraId="3BC6998A"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Pape, H.C., and Pare, D. (2010). Plastic synaptic networks of the amygdala for the acquisition, expression, and extinction of conditioned fear. Physiological Reviews </w:t>
      </w:r>
      <w:r w:rsidRPr="0036209E">
        <w:rPr>
          <w:rFonts w:ascii="Arial" w:hAnsi="Arial" w:cs="Arial"/>
          <w:i/>
          <w:iCs/>
        </w:rPr>
        <w:t>90</w:t>
      </w:r>
      <w:r w:rsidRPr="0036209E">
        <w:rPr>
          <w:rFonts w:ascii="Arial" w:hAnsi="Arial" w:cs="Arial"/>
        </w:rPr>
        <w:t>, 419–463.</w:t>
      </w:r>
    </w:p>
    <w:p w14:paraId="4CFD17BA"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Pitman, R.K., Rasmusson, A.M., Koenen, K.C., Shin, L.M., Orr, S.P., Gilbertson, M.W., Milad, M.R., and Liberzon, I. (2012). Biological studies of post-traumatic stress disorder. Nature Reviews Neuroscience </w:t>
      </w:r>
      <w:r w:rsidRPr="0036209E">
        <w:rPr>
          <w:rFonts w:ascii="Arial" w:hAnsi="Arial" w:cs="Arial"/>
          <w:i/>
          <w:iCs/>
        </w:rPr>
        <w:t>13</w:t>
      </w:r>
      <w:r w:rsidRPr="0036209E">
        <w:rPr>
          <w:rFonts w:ascii="Arial" w:hAnsi="Arial" w:cs="Arial"/>
        </w:rPr>
        <w:t>, 769–787.</w:t>
      </w:r>
    </w:p>
    <w:p w14:paraId="2484172F"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Polyn, S.M., Natu, V.S., Cohen, J.D., and Norman, K.A. (2005). Category-specific cortical activity precedes retrieval during memory search. Science </w:t>
      </w:r>
      <w:r w:rsidRPr="0036209E">
        <w:rPr>
          <w:rFonts w:ascii="Arial" w:hAnsi="Arial" w:cs="Arial"/>
          <w:i/>
          <w:iCs/>
        </w:rPr>
        <w:t>310</w:t>
      </w:r>
      <w:r w:rsidRPr="0036209E">
        <w:rPr>
          <w:rFonts w:ascii="Arial" w:hAnsi="Arial" w:cs="Arial"/>
        </w:rPr>
        <w:t>, 1963–1966.</w:t>
      </w:r>
    </w:p>
    <w:p w14:paraId="7A7A2D07"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Poppenk, J., Evensmoen, H.R., Moscovitch, M., and Nadel, L. (2013). Long-axis specialization of the human hippocampus. Trends in Cognitive Sciences </w:t>
      </w:r>
      <w:r w:rsidRPr="0036209E">
        <w:rPr>
          <w:rFonts w:ascii="Arial" w:hAnsi="Arial" w:cs="Arial"/>
          <w:i/>
          <w:iCs/>
        </w:rPr>
        <w:t>17</w:t>
      </w:r>
      <w:r w:rsidRPr="0036209E">
        <w:rPr>
          <w:rFonts w:ascii="Arial" w:hAnsi="Arial" w:cs="Arial"/>
        </w:rPr>
        <w:t>, 230–240.</w:t>
      </w:r>
    </w:p>
    <w:p w14:paraId="3C1E6645"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Power, J.D., Mitra, A., Laumann, T.O., Snyder, A.Z., Schlaggar, B.L., and Petersen, S.E. (2014). Methods to detect, characterize, and remove motion artifact in resting state fMRI. NeuroImage </w:t>
      </w:r>
      <w:r w:rsidRPr="0036209E">
        <w:rPr>
          <w:rFonts w:ascii="Arial" w:hAnsi="Arial" w:cs="Arial"/>
          <w:i/>
          <w:iCs/>
        </w:rPr>
        <w:t>84</w:t>
      </w:r>
      <w:r w:rsidRPr="0036209E">
        <w:rPr>
          <w:rFonts w:ascii="Arial" w:hAnsi="Arial" w:cs="Arial"/>
        </w:rPr>
        <w:t>, 320–341.</w:t>
      </w:r>
    </w:p>
    <w:p w14:paraId="7546414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Qin, C., Bian, X.-L., Wu, H.-Y., Xian, J.-Y., Cai, C.-Y., Lin, Y.-H., Zhou, Y., Kou, X.-L., Chang, L., Luo, C.-X., et al. (2021). Dorsal Hippocampus to Infralimbic Cortex Circuit is Essential for the Recall of Extinction Memory. Cerebral Cortex </w:t>
      </w:r>
      <w:r w:rsidRPr="0036209E">
        <w:rPr>
          <w:rFonts w:ascii="Arial" w:hAnsi="Arial" w:cs="Arial"/>
          <w:i/>
          <w:iCs/>
        </w:rPr>
        <w:t>31</w:t>
      </w:r>
      <w:r w:rsidRPr="0036209E">
        <w:rPr>
          <w:rFonts w:ascii="Arial" w:hAnsi="Arial" w:cs="Arial"/>
        </w:rPr>
        <w:t>, 1707–1718.</w:t>
      </w:r>
    </w:p>
    <w:p w14:paraId="234417D1"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Raij, T., Nummenmaa, A., Marin, M.-F., Porter, D., Furtak, S., Setsompop, K., and Milad, M.R. (2018). Prefrontal Cortex Stimulation Enhances Fear Extinction Memory in Humans. Biological Psychiatry </w:t>
      </w:r>
      <w:r w:rsidRPr="0036209E">
        <w:rPr>
          <w:rFonts w:ascii="Arial" w:hAnsi="Arial" w:cs="Arial"/>
          <w:i/>
          <w:iCs/>
        </w:rPr>
        <w:t>84</w:t>
      </w:r>
      <w:r w:rsidRPr="0036209E">
        <w:rPr>
          <w:rFonts w:ascii="Arial" w:hAnsi="Arial" w:cs="Arial"/>
        </w:rPr>
        <w:t>, 129–137.</w:t>
      </w:r>
    </w:p>
    <w:p w14:paraId="065275AF"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Rashid, A.J., Yan, C., Mercaldo, V., Hsiang, H.L., Park, S., Cole, C.J., De Cristofaro, A., Yu, J., Ramakrishnan, C., Lee, S.Y., et al. (2016). Competition between engrams influences fear memory formation and recall. Science </w:t>
      </w:r>
      <w:r w:rsidRPr="0036209E">
        <w:rPr>
          <w:rFonts w:ascii="Arial" w:hAnsi="Arial" w:cs="Arial"/>
          <w:i/>
          <w:iCs/>
        </w:rPr>
        <w:t>353</w:t>
      </w:r>
      <w:r w:rsidRPr="0036209E">
        <w:rPr>
          <w:rFonts w:ascii="Arial" w:hAnsi="Arial" w:cs="Arial"/>
        </w:rPr>
        <w:t>, 383–387.</w:t>
      </w:r>
    </w:p>
    <w:p w14:paraId="24797C5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Reijmers, L.G., Perkins, B.L., Matsuo, N., and Mayford, M. (2007). Localization of a Stable Neural Correlate of Associative Memory. Science </w:t>
      </w:r>
      <w:r w:rsidRPr="0036209E">
        <w:rPr>
          <w:rFonts w:ascii="Arial" w:hAnsi="Arial" w:cs="Arial"/>
          <w:i/>
          <w:iCs/>
        </w:rPr>
        <w:t>317</w:t>
      </w:r>
      <w:r w:rsidRPr="0036209E">
        <w:rPr>
          <w:rFonts w:ascii="Arial" w:hAnsi="Arial" w:cs="Arial"/>
        </w:rPr>
        <w:t>, 1230–1233.</w:t>
      </w:r>
    </w:p>
    <w:p w14:paraId="63A4C1B1" w14:textId="77777777" w:rsidR="0036209E" w:rsidRPr="0036209E" w:rsidRDefault="0036209E" w:rsidP="0036209E">
      <w:pPr>
        <w:pStyle w:val="Bibliography"/>
        <w:ind w:left="540" w:hanging="540"/>
        <w:rPr>
          <w:rFonts w:ascii="Arial" w:hAnsi="Arial" w:cs="Arial"/>
        </w:rPr>
      </w:pPr>
      <w:r w:rsidRPr="0036209E">
        <w:rPr>
          <w:rFonts w:ascii="Arial" w:hAnsi="Arial" w:cs="Arial"/>
        </w:rPr>
        <w:t>Ressler, R.L., Goode, T.D., Kim, S., Ramanathan, K.R., and Maren, S. (2021). Covert capture and attenuation of a hippocampus-dependent fear memory. Nat Neurosci.</w:t>
      </w:r>
    </w:p>
    <w:p w14:paraId="42A78F33"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Ritchey, M., Wing, E.A., LaBar, K.S., and Cabeza, R. (2013). Neural Similarity Between Encoding and Retrieval is Related to Memory Via Hippocampal Interactions. Cerebral Cortex </w:t>
      </w:r>
      <w:r w:rsidRPr="0036209E">
        <w:rPr>
          <w:rFonts w:ascii="Arial" w:hAnsi="Arial" w:cs="Arial"/>
          <w:i/>
          <w:iCs/>
        </w:rPr>
        <w:t>23</w:t>
      </w:r>
      <w:r w:rsidRPr="0036209E">
        <w:rPr>
          <w:rFonts w:ascii="Arial" w:hAnsi="Arial" w:cs="Arial"/>
        </w:rPr>
        <w:t>, 2818–2828.</w:t>
      </w:r>
    </w:p>
    <w:p w14:paraId="312D6095"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Satterthwaite, T.D., Elliott, M.A., Gerraty, R.T., Ruparel, K., Loughead, J., Calkins, M.E., Eickhoff, S.B., Hakonarson, H., Gur, R.C., Gur, R.E., et al. (2013). An improved framework for confound regression and filtering for control of motion artifact in the preprocessing of resting-state functional connectivity data. NeuroImage </w:t>
      </w:r>
      <w:r w:rsidRPr="0036209E">
        <w:rPr>
          <w:rFonts w:ascii="Arial" w:hAnsi="Arial" w:cs="Arial"/>
          <w:i/>
          <w:iCs/>
        </w:rPr>
        <w:t>64</w:t>
      </w:r>
      <w:r w:rsidRPr="0036209E">
        <w:rPr>
          <w:rFonts w:ascii="Arial" w:hAnsi="Arial" w:cs="Arial"/>
        </w:rPr>
        <w:t>, 240–256.</w:t>
      </w:r>
    </w:p>
    <w:p w14:paraId="34DF11CA" w14:textId="77777777" w:rsidR="0036209E" w:rsidRPr="0036209E" w:rsidRDefault="0036209E" w:rsidP="0036209E">
      <w:pPr>
        <w:pStyle w:val="Bibliography"/>
        <w:ind w:left="540" w:hanging="540"/>
        <w:rPr>
          <w:rFonts w:ascii="Arial" w:hAnsi="Arial" w:cs="Arial"/>
        </w:rPr>
      </w:pPr>
      <w:r w:rsidRPr="0036209E">
        <w:rPr>
          <w:rFonts w:ascii="Arial" w:hAnsi="Arial" w:cs="Arial"/>
        </w:rPr>
        <w:lastRenderedPageBreak/>
        <w:t xml:space="preserve">Saygin, Z.M., Kliemann, D., Iglesias, J.E., van der Kouwe, A.J.W., Boyd, E., Reuter, M., Stevens, A., Van Leemput, K., McKee, A., Frosch, M.P., et al. (2017). High-resolution magnetic resonance imaging reveals nuclei of the human amygdala: manual segmentation to automatic atlas. NeuroImage </w:t>
      </w:r>
      <w:r w:rsidRPr="0036209E">
        <w:rPr>
          <w:rFonts w:ascii="Arial" w:hAnsi="Arial" w:cs="Arial"/>
          <w:i/>
          <w:iCs/>
        </w:rPr>
        <w:t>155</w:t>
      </w:r>
      <w:r w:rsidRPr="0036209E">
        <w:rPr>
          <w:rFonts w:ascii="Arial" w:hAnsi="Arial" w:cs="Arial"/>
        </w:rPr>
        <w:t>, 370–382.</w:t>
      </w:r>
    </w:p>
    <w:p w14:paraId="6CBA4E2B"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Seeley, W.W. (2019). The Salience Network: A Neural System for Perceiving and Responding to Homeostatic Demands. J. Neurosci. </w:t>
      </w:r>
      <w:r w:rsidRPr="0036209E">
        <w:rPr>
          <w:rFonts w:ascii="Arial" w:hAnsi="Arial" w:cs="Arial"/>
          <w:i/>
          <w:iCs/>
        </w:rPr>
        <w:t>39</w:t>
      </w:r>
      <w:r w:rsidRPr="0036209E">
        <w:rPr>
          <w:rFonts w:ascii="Arial" w:hAnsi="Arial" w:cs="Arial"/>
        </w:rPr>
        <w:t>, 9878–9882.</w:t>
      </w:r>
    </w:p>
    <w:p w14:paraId="4255B504"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Senn, V., Wolff, S.B.E., Herry, C., Grenier, F., Ehrlich, I., Gründemann, J., Fadok, J.P., Müller, C., Letzkus, J.J., and Lüthi, A. (2014). Long-range connectivity defines behavioral specificity of amygdala neurons. Neuron </w:t>
      </w:r>
      <w:r w:rsidRPr="0036209E">
        <w:rPr>
          <w:rFonts w:ascii="Arial" w:hAnsi="Arial" w:cs="Arial"/>
          <w:i/>
          <w:iCs/>
        </w:rPr>
        <w:t>81</w:t>
      </w:r>
      <w:r w:rsidRPr="0036209E">
        <w:rPr>
          <w:rFonts w:ascii="Arial" w:hAnsi="Arial" w:cs="Arial"/>
        </w:rPr>
        <w:t>, 428–437.</w:t>
      </w:r>
    </w:p>
    <w:p w14:paraId="6D0E3BC8"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Sierra-Mercado, D., Padilla-Coreano, N., and Quirk, G.J. (2011). Dissociable roles of prelimbic and infralimbic cortices, ventral hippocampus, and basolateral amygdala in the expression and extinction of conditioned fear. Neuropsychopharmacology </w:t>
      </w:r>
      <w:r w:rsidRPr="0036209E">
        <w:rPr>
          <w:rFonts w:ascii="Arial" w:hAnsi="Arial" w:cs="Arial"/>
          <w:i/>
          <w:iCs/>
        </w:rPr>
        <w:t>36</w:t>
      </w:r>
      <w:r w:rsidRPr="0036209E">
        <w:rPr>
          <w:rFonts w:ascii="Arial" w:hAnsi="Arial" w:cs="Arial"/>
        </w:rPr>
        <w:t>, 529–538.</w:t>
      </w:r>
    </w:p>
    <w:p w14:paraId="561865FC" w14:textId="77777777" w:rsidR="0036209E" w:rsidRPr="0036209E" w:rsidRDefault="0036209E" w:rsidP="0036209E">
      <w:pPr>
        <w:pStyle w:val="Bibliography"/>
        <w:ind w:left="540" w:hanging="540"/>
        <w:rPr>
          <w:rFonts w:ascii="Arial" w:hAnsi="Arial" w:cs="Arial"/>
        </w:rPr>
      </w:pPr>
      <w:r w:rsidRPr="0036209E">
        <w:rPr>
          <w:rFonts w:ascii="Arial" w:hAnsi="Arial" w:cs="Arial"/>
        </w:rPr>
        <w:t>Singmann, H., Bolker, B., and Westfall, J. (2015). Analysis of Factorial Experiments, package “afex.”</w:t>
      </w:r>
    </w:p>
    <w:p w14:paraId="010D57FB"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Sotres-Bayon, F., Sierra-Mercado, D., Pardilla-Delgado, E., and Quirk, G.J. (2012). Gating of Fear in Prelimbic Cortex by Hippocampal and Amygdala Inputs. Neuron </w:t>
      </w:r>
      <w:r w:rsidRPr="0036209E">
        <w:rPr>
          <w:rFonts w:ascii="Arial" w:hAnsi="Arial" w:cs="Arial"/>
          <w:i/>
          <w:iCs/>
        </w:rPr>
        <w:t>76</w:t>
      </w:r>
      <w:r w:rsidRPr="0036209E">
        <w:rPr>
          <w:rFonts w:ascii="Arial" w:hAnsi="Arial" w:cs="Arial"/>
        </w:rPr>
        <w:t>, 804–812.</w:t>
      </w:r>
    </w:p>
    <w:p w14:paraId="77F4ED14"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Staresina, B.P., Henson, R.N.A., Kriegeskorte, N., and Alink, A. (2012). Episodic reinstatement in the medial temporal lobe. Journal of Neuroscience </w:t>
      </w:r>
      <w:r w:rsidRPr="0036209E">
        <w:rPr>
          <w:rFonts w:ascii="Arial" w:hAnsi="Arial" w:cs="Arial"/>
          <w:i/>
          <w:iCs/>
        </w:rPr>
        <w:t>32</w:t>
      </w:r>
      <w:r w:rsidRPr="0036209E">
        <w:rPr>
          <w:rFonts w:ascii="Arial" w:hAnsi="Arial" w:cs="Arial"/>
        </w:rPr>
        <w:t>, 18150–18156.</w:t>
      </w:r>
    </w:p>
    <w:p w14:paraId="0A38219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Staudigl, T., Vollmar, C., Noachtar, S., and Hanslmayr, S. (2015). Temporal-pattern similarity analysis reveals the beneficial and detrimental effects of context reinstatement on human memory. Journal of Neuroscience </w:t>
      </w:r>
      <w:r w:rsidRPr="0036209E">
        <w:rPr>
          <w:rFonts w:ascii="Arial" w:hAnsi="Arial" w:cs="Arial"/>
          <w:i/>
          <w:iCs/>
        </w:rPr>
        <w:t>35</w:t>
      </w:r>
      <w:r w:rsidRPr="0036209E">
        <w:rPr>
          <w:rFonts w:ascii="Arial" w:hAnsi="Arial" w:cs="Arial"/>
        </w:rPr>
        <w:t>, 5373–5384.</w:t>
      </w:r>
    </w:p>
    <w:p w14:paraId="266E411B" w14:textId="77777777" w:rsidR="0036209E" w:rsidRPr="0036209E" w:rsidRDefault="0036209E" w:rsidP="0036209E">
      <w:pPr>
        <w:pStyle w:val="Bibliography"/>
        <w:ind w:left="540" w:hanging="540"/>
        <w:rPr>
          <w:rFonts w:ascii="Arial" w:hAnsi="Arial" w:cs="Arial"/>
        </w:rPr>
      </w:pPr>
      <w:r w:rsidRPr="0036209E">
        <w:rPr>
          <w:rFonts w:ascii="Arial" w:hAnsi="Arial" w:cs="Arial"/>
        </w:rPr>
        <w:t>Talairach, J. (1988). Co-Planar Stereotaxic Atlas of the Human Brain: 3-D Proportional System: An Approach to Cerebral Imaging (Stuttgart ; New York: Thieme).</w:t>
      </w:r>
    </w:p>
    <w:p w14:paraId="6EC45DB5"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Taschereau-Dumouchel, V., Cortese, A., Chiba, T., Knotts, J.D., Kawato, M., and Lau, H. (2018). Towards an unconscious neural reinforcement intervention for common fears. Proceedings of the National Academy of Sciences </w:t>
      </w:r>
      <w:r w:rsidRPr="0036209E">
        <w:rPr>
          <w:rFonts w:ascii="Arial" w:hAnsi="Arial" w:cs="Arial"/>
          <w:i/>
          <w:iCs/>
        </w:rPr>
        <w:t>115</w:t>
      </w:r>
      <w:r w:rsidRPr="0036209E">
        <w:rPr>
          <w:rFonts w:ascii="Arial" w:hAnsi="Arial" w:cs="Arial"/>
        </w:rPr>
        <w:t>, 3470–3475.</w:t>
      </w:r>
    </w:p>
    <w:p w14:paraId="7E4BCBBB" w14:textId="77777777" w:rsidR="0036209E" w:rsidRPr="0036209E" w:rsidRDefault="0036209E" w:rsidP="0036209E">
      <w:pPr>
        <w:pStyle w:val="Bibliography"/>
        <w:ind w:left="540" w:hanging="540"/>
        <w:rPr>
          <w:rFonts w:ascii="Arial" w:hAnsi="Arial" w:cs="Arial"/>
        </w:rPr>
      </w:pPr>
      <w:r w:rsidRPr="0036209E">
        <w:rPr>
          <w:rFonts w:ascii="Arial" w:hAnsi="Arial" w:cs="Arial"/>
        </w:rPr>
        <w:t>Taschereau-Dumouchel, V., Cortese, A., Lau, H., and Kawato, M. (2020). Conducting decoded neurofeedback studies. Social Cognitive and Affective Neuroscience.</w:t>
      </w:r>
    </w:p>
    <w:p w14:paraId="3CD3C330"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Tovote, P., Fadok, J.P., and Lüthi, A. (2015). Neuronal circuits for fear and anxiety. Nat Rev Neurosci </w:t>
      </w:r>
      <w:r w:rsidRPr="0036209E">
        <w:rPr>
          <w:rFonts w:ascii="Arial" w:hAnsi="Arial" w:cs="Arial"/>
          <w:i/>
          <w:iCs/>
        </w:rPr>
        <w:t>16</w:t>
      </w:r>
      <w:r w:rsidRPr="0036209E">
        <w:rPr>
          <w:rFonts w:ascii="Arial" w:hAnsi="Arial" w:cs="Arial"/>
        </w:rPr>
        <w:t>, 317–331.</w:t>
      </w:r>
    </w:p>
    <w:p w14:paraId="22F3E4D4"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Tulving, E., and Thomson, D.M. (1973). Encoding specificity and retrieval processes in episodic memory. Psychological Review </w:t>
      </w:r>
      <w:r w:rsidRPr="0036209E">
        <w:rPr>
          <w:rFonts w:ascii="Arial" w:hAnsi="Arial" w:cs="Arial"/>
          <w:i/>
          <w:iCs/>
        </w:rPr>
        <w:t>80</w:t>
      </w:r>
      <w:r w:rsidRPr="0036209E">
        <w:rPr>
          <w:rFonts w:ascii="Arial" w:hAnsi="Arial" w:cs="Arial"/>
        </w:rPr>
        <w:t>, 352–373.</w:t>
      </w:r>
    </w:p>
    <w:p w14:paraId="019E4B12"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Tustison, N.J., Avants, B.B., Cook, P.A., Zheng, Y., Egan, A., Yushkevich, P.A., and Gee, J.C. (2010). N4ITK: Improved N3 bias correction. IEEE Transactions on Medical Imaging </w:t>
      </w:r>
      <w:r w:rsidRPr="0036209E">
        <w:rPr>
          <w:rFonts w:ascii="Arial" w:hAnsi="Arial" w:cs="Arial"/>
          <w:i/>
          <w:iCs/>
        </w:rPr>
        <w:t>29</w:t>
      </w:r>
      <w:r w:rsidRPr="0036209E">
        <w:rPr>
          <w:rFonts w:ascii="Arial" w:hAnsi="Arial" w:cs="Arial"/>
        </w:rPr>
        <w:t>, 1310–1320.</w:t>
      </w:r>
    </w:p>
    <w:p w14:paraId="30B2B1E7" w14:textId="77777777" w:rsidR="0036209E" w:rsidRPr="0036209E" w:rsidRDefault="0036209E" w:rsidP="0036209E">
      <w:pPr>
        <w:pStyle w:val="Bibliography"/>
        <w:ind w:left="540" w:hanging="540"/>
        <w:rPr>
          <w:rFonts w:ascii="Arial" w:hAnsi="Arial" w:cs="Arial"/>
        </w:rPr>
      </w:pPr>
      <w:r w:rsidRPr="0036209E">
        <w:rPr>
          <w:rFonts w:ascii="Arial" w:hAnsi="Arial" w:cs="Arial"/>
        </w:rPr>
        <w:lastRenderedPageBreak/>
        <w:t xml:space="preserve">Twining, R.C., Lepak, K., Kirry, A.J., and Gilmartin, M.R. (2020). Ventral Hippocampal Input to the Prelimbic Cortex Dissociates the Context from the Cue Association in Trace Fear Memory. J. Neurosci. </w:t>
      </w:r>
      <w:r w:rsidRPr="0036209E">
        <w:rPr>
          <w:rFonts w:ascii="Arial" w:hAnsi="Arial" w:cs="Arial"/>
          <w:i/>
          <w:iCs/>
        </w:rPr>
        <w:t>40</w:t>
      </w:r>
      <w:r w:rsidRPr="0036209E">
        <w:rPr>
          <w:rFonts w:ascii="Arial" w:hAnsi="Arial" w:cs="Arial"/>
        </w:rPr>
        <w:t>, 3217–3230.</w:t>
      </w:r>
    </w:p>
    <w:p w14:paraId="525FC5E2"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Vallat, R. (2018). Pingouin: statistics in Python. Journal of Open Source Software </w:t>
      </w:r>
      <w:r w:rsidRPr="0036209E">
        <w:rPr>
          <w:rFonts w:ascii="Arial" w:hAnsi="Arial" w:cs="Arial"/>
          <w:i/>
          <w:iCs/>
        </w:rPr>
        <w:t>3</w:t>
      </w:r>
      <w:r w:rsidRPr="0036209E">
        <w:rPr>
          <w:rFonts w:ascii="Arial" w:hAnsi="Arial" w:cs="Arial"/>
        </w:rPr>
        <w:t>, 1026.</w:t>
      </w:r>
    </w:p>
    <w:p w14:paraId="3F3741B6"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Visser, R.M., Scholte, H.S., Beemsterboer, T., and Kindt, M. (2013). Neural pattern similarity predicts long-term fear memory. Nature Neuroscience </w:t>
      </w:r>
      <w:r w:rsidRPr="0036209E">
        <w:rPr>
          <w:rFonts w:ascii="Arial" w:hAnsi="Arial" w:cs="Arial"/>
          <w:i/>
          <w:iCs/>
        </w:rPr>
        <w:t>16</w:t>
      </w:r>
      <w:r w:rsidRPr="0036209E">
        <w:rPr>
          <w:rFonts w:ascii="Arial" w:hAnsi="Arial" w:cs="Arial"/>
        </w:rPr>
        <w:t>, 388–390.</w:t>
      </w:r>
    </w:p>
    <w:p w14:paraId="45E0B3BD"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Wheeler, A.L., Teixeira, C.M., Wang, A.H., Xiong, X., Kovacevic, N., Lerch, J.P., McIntosh, A.R., Parkinson, J., and Frankland, P.W. (2013). Identification of a Functional Connectome for Long-Term Fear Memory in Mice. PLOS Computational Biology </w:t>
      </w:r>
      <w:r w:rsidRPr="0036209E">
        <w:rPr>
          <w:rFonts w:ascii="Arial" w:hAnsi="Arial" w:cs="Arial"/>
          <w:i/>
          <w:iCs/>
        </w:rPr>
        <w:t>9</w:t>
      </w:r>
      <w:r w:rsidRPr="0036209E">
        <w:rPr>
          <w:rFonts w:ascii="Arial" w:hAnsi="Arial" w:cs="Arial"/>
        </w:rPr>
        <w:t>, e1002853.</w:t>
      </w:r>
    </w:p>
    <w:p w14:paraId="585C4495"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Ye, X., Kapeller-Libermann, D., Travaglia, A., Inda, M.C., and Alberini, C.M. (2017). Direct dorsal hippocampal–prelimbic cortex connections strengthen fear memories. Nature Neuroscience </w:t>
      </w:r>
      <w:r w:rsidRPr="0036209E">
        <w:rPr>
          <w:rFonts w:ascii="Arial" w:hAnsi="Arial" w:cs="Arial"/>
          <w:i/>
          <w:iCs/>
        </w:rPr>
        <w:t>20</w:t>
      </w:r>
      <w:r w:rsidRPr="0036209E">
        <w:rPr>
          <w:rFonts w:ascii="Arial" w:hAnsi="Arial" w:cs="Arial"/>
        </w:rPr>
        <w:t>, 52–61.</w:t>
      </w:r>
    </w:p>
    <w:p w14:paraId="66BFE9AF" w14:textId="77777777" w:rsidR="0036209E" w:rsidRPr="0036209E" w:rsidRDefault="0036209E" w:rsidP="0036209E">
      <w:pPr>
        <w:pStyle w:val="Bibliography"/>
        <w:ind w:left="540" w:hanging="540"/>
        <w:rPr>
          <w:rFonts w:ascii="Arial" w:hAnsi="Arial" w:cs="Arial"/>
        </w:rPr>
      </w:pPr>
      <w:r w:rsidRPr="0036209E">
        <w:rPr>
          <w:rFonts w:ascii="Arial" w:hAnsi="Arial" w:cs="Arial"/>
        </w:rPr>
        <w:t xml:space="preserve">Zhang, Y., Brady, M., and Smith, S. (2001). Segmentation of brain MR images through a hidden Markov random field model and the expectation-maximization algorithm. IEEE Transactions on Medical Imaging </w:t>
      </w:r>
      <w:r w:rsidRPr="0036209E">
        <w:rPr>
          <w:rFonts w:ascii="Arial" w:hAnsi="Arial" w:cs="Arial"/>
          <w:i/>
          <w:iCs/>
        </w:rPr>
        <w:t>20</w:t>
      </w:r>
      <w:r w:rsidRPr="0036209E">
        <w:rPr>
          <w:rFonts w:ascii="Arial" w:hAnsi="Arial" w:cs="Arial"/>
        </w:rPr>
        <w:t>, 45–57.</w:t>
      </w:r>
    </w:p>
    <w:p w14:paraId="74173D49" w14:textId="7392AA53" w:rsidR="0036209E" w:rsidRDefault="0036209E" w:rsidP="0036209E">
      <w:pPr>
        <w:spacing w:line="480" w:lineRule="auto"/>
        <w:ind w:left="540" w:hanging="540"/>
        <w:jc w:val="both"/>
        <w:rPr>
          <w:rFonts w:ascii="Arial" w:eastAsia="Arial" w:hAnsi="Arial" w:cs="Arial"/>
        </w:rPr>
      </w:pPr>
      <w:r>
        <w:rPr>
          <w:rFonts w:ascii="Arial" w:eastAsia="Arial" w:hAnsi="Arial" w:cs="Arial"/>
        </w:rPr>
        <w:fldChar w:fldCharType="end"/>
      </w:r>
    </w:p>
    <w:p w14:paraId="20169173" w14:textId="097B1D18" w:rsidR="000F625B" w:rsidRDefault="00E415B0">
      <w:pPr>
        <w:spacing w:line="480" w:lineRule="auto"/>
        <w:jc w:val="both"/>
        <w:rPr>
          <w:rFonts w:ascii="Arial" w:eastAsia="Arial" w:hAnsi="Arial" w:cs="Arial"/>
          <w:b/>
        </w:rPr>
      </w:pPr>
      <w:r>
        <w:rPr>
          <w:rFonts w:ascii="Arial" w:eastAsia="Arial" w:hAnsi="Arial" w:cs="Arial"/>
          <w:b/>
        </w:rPr>
        <w:t>SUPPLEMENTARY RESULTS</w:t>
      </w:r>
    </w:p>
    <w:p w14:paraId="5317C7EE" w14:textId="4A103BC4" w:rsidR="00CE4464" w:rsidRPr="00CE4464" w:rsidRDefault="00CE4464">
      <w:pPr>
        <w:spacing w:line="480" w:lineRule="auto"/>
        <w:jc w:val="both"/>
        <w:rPr>
          <w:rFonts w:ascii="Arial" w:eastAsia="Arial" w:hAnsi="Arial" w:cs="Arial"/>
          <w:b/>
          <w:bCs/>
          <w:iCs/>
        </w:rPr>
      </w:pPr>
      <w:r w:rsidRPr="00CE4464">
        <w:rPr>
          <w:rFonts w:ascii="Arial" w:eastAsia="Arial" w:hAnsi="Arial" w:cs="Arial"/>
          <w:b/>
          <w:bCs/>
          <w:iCs/>
        </w:rPr>
        <w:t xml:space="preserve">Interactions in subcortical univariate predicting mPFC reinstatement </w:t>
      </w:r>
      <w:r w:rsidR="00E857B6" w:rsidRPr="00CE4464">
        <w:rPr>
          <w:rFonts w:ascii="Arial" w:eastAsia="Arial" w:hAnsi="Arial" w:cs="Arial"/>
          <w:b/>
          <w:bCs/>
          <w:iCs/>
        </w:rPr>
        <w:t>location.</w:t>
      </w:r>
    </w:p>
    <w:p w14:paraId="13EADFBE" w14:textId="7E60D3F7" w:rsidR="00FA454B" w:rsidRPr="00CE4464" w:rsidRDefault="00CE4464" w:rsidP="00CE4464">
      <w:pPr>
        <w:spacing w:line="480" w:lineRule="auto"/>
        <w:ind w:firstLine="720"/>
        <w:jc w:val="both"/>
        <w:rPr>
          <w:rFonts w:ascii="Arial" w:eastAsia="Arial" w:hAnsi="Arial" w:cs="Arial"/>
        </w:rPr>
      </w:pPr>
      <w:r>
        <w:rPr>
          <w:rFonts w:ascii="Arial" w:eastAsia="Arial" w:hAnsi="Arial" w:cs="Arial"/>
        </w:rPr>
        <w:t xml:space="preserve">In our analysis using univariate activity at the time of memory retrieval to predict the location of reinstatement in the mPFC, we observed several interactions with hippocampal subfield. </w:t>
      </w:r>
      <w:r w:rsidR="00FA454B">
        <w:rPr>
          <w:rFonts w:ascii="Arial" w:eastAsia="Arial" w:hAnsi="Arial" w:cs="Arial"/>
        </w:rPr>
        <w:t xml:space="preserve">For the pHC, there was a significant </w:t>
      </w:r>
      <w:r w:rsidR="00FA454B">
        <w:rPr>
          <w:rFonts w:ascii="Arial" w:eastAsia="Arial" w:hAnsi="Arial" w:cs="Arial"/>
          <w:i/>
        </w:rPr>
        <w:t xml:space="preserve">pHC </w:t>
      </w:r>
      <w:r w:rsidR="00FA454B">
        <w:rPr>
          <w:rFonts w:ascii="Arial" w:eastAsia="Arial" w:hAnsi="Arial" w:cs="Arial"/>
        </w:rPr>
        <w:t xml:space="preserve">* </w:t>
      </w:r>
      <w:r w:rsidR="00FA454B">
        <w:rPr>
          <w:rFonts w:ascii="Arial" w:eastAsia="Arial" w:hAnsi="Arial" w:cs="Arial"/>
          <w:i/>
        </w:rPr>
        <w:t>CS</w:t>
      </w:r>
      <w:r w:rsidR="00FA454B">
        <w:rPr>
          <w:rFonts w:ascii="Arial" w:eastAsia="Arial" w:hAnsi="Arial" w:cs="Arial"/>
        </w:rPr>
        <w:t xml:space="preserve"> </w:t>
      </w:r>
      <w:r w:rsidR="00FA454B">
        <w:rPr>
          <w:rFonts w:ascii="Arial" w:eastAsia="Arial" w:hAnsi="Arial" w:cs="Arial"/>
          <w:i/>
        </w:rPr>
        <w:t xml:space="preserve">type </w:t>
      </w:r>
      <w:r w:rsidR="00FA454B" w:rsidRPr="00550C9C">
        <w:rPr>
          <w:rFonts w:ascii="Arial" w:eastAsia="Arial" w:hAnsi="Arial" w:cs="Arial"/>
          <w:iCs/>
        </w:rPr>
        <w:t>interaction</w:t>
      </w:r>
      <w:r w:rsidR="00FA454B">
        <w:rPr>
          <w:rFonts w:ascii="Arial" w:eastAsia="Arial" w:hAnsi="Arial" w:cs="Arial"/>
          <w:i/>
        </w:rPr>
        <w:t xml:space="preserve"> </w:t>
      </w:r>
      <w:r w:rsidR="00FA454B">
        <w:rPr>
          <w:rFonts w:ascii="Arial" w:eastAsia="Arial" w:hAnsi="Arial" w:cs="Arial"/>
        </w:rPr>
        <w:t>(X</w:t>
      </w:r>
      <w:r w:rsidR="00FA454B">
        <w:rPr>
          <w:rFonts w:ascii="Arial" w:eastAsia="Arial" w:hAnsi="Arial" w:cs="Arial"/>
          <w:vertAlign w:val="superscript"/>
        </w:rPr>
        <w:t>2</w:t>
      </w:r>
      <w:r w:rsidR="00FA454B">
        <w:rPr>
          <w:rFonts w:ascii="Arial" w:eastAsia="Arial" w:hAnsi="Arial" w:cs="Arial"/>
          <w:vertAlign w:val="subscript"/>
        </w:rPr>
        <w:t>(1)</w:t>
      </w:r>
      <w:r w:rsidR="00FA454B">
        <w:rPr>
          <w:rFonts w:ascii="Arial" w:eastAsia="Arial" w:hAnsi="Arial" w:cs="Arial"/>
        </w:rPr>
        <w:t xml:space="preserve"> = 11.2, P = 8.3e-4), such that the slope of pHC activity was significantly more negative for CS+ compared to CS- (CS slope diff. = -1.53e-3, [-2.43e-3, -6.34e-4], P = 8.24e-4). In the body of the hippocampus, there was a significant </w:t>
      </w:r>
      <w:r w:rsidR="00FA454B">
        <w:rPr>
          <w:rFonts w:ascii="Arial" w:eastAsia="Arial" w:hAnsi="Arial" w:cs="Arial"/>
          <w:i/>
        </w:rPr>
        <w:t xml:space="preserve">HC body </w:t>
      </w:r>
      <w:r w:rsidR="00FA454B">
        <w:rPr>
          <w:rFonts w:ascii="Arial" w:eastAsia="Arial" w:hAnsi="Arial" w:cs="Arial"/>
        </w:rPr>
        <w:t xml:space="preserve">* </w:t>
      </w:r>
      <w:r w:rsidR="00FA454B">
        <w:rPr>
          <w:rFonts w:ascii="Arial" w:eastAsia="Arial" w:hAnsi="Arial" w:cs="Arial"/>
          <w:i/>
        </w:rPr>
        <w:t xml:space="preserve">CS type </w:t>
      </w:r>
      <w:r w:rsidR="00FA454B">
        <w:rPr>
          <w:rFonts w:ascii="Arial" w:eastAsia="Arial" w:hAnsi="Arial" w:cs="Arial"/>
        </w:rPr>
        <w:t xml:space="preserve">* </w:t>
      </w:r>
      <w:r w:rsidR="00FA454B">
        <w:rPr>
          <w:rFonts w:ascii="Arial" w:eastAsia="Arial" w:hAnsi="Arial" w:cs="Arial"/>
          <w:i/>
        </w:rPr>
        <w:t xml:space="preserve">encoding context </w:t>
      </w:r>
      <w:r w:rsidR="00FA454B">
        <w:rPr>
          <w:rFonts w:ascii="Arial" w:eastAsia="Arial" w:hAnsi="Arial" w:cs="Arial"/>
        </w:rPr>
        <w:t>interaction (X</w:t>
      </w:r>
      <w:r w:rsidR="00FA454B">
        <w:rPr>
          <w:rFonts w:ascii="Arial" w:eastAsia="Arial" w:hAnsi="Arial" w:cs="Arial"/>
          <w:vertAlign w:val="superscript"/>
        </w:rPr>
        <w:t>2</w:t>
      </w:r>
      <w:r w:rsidR="00FA454B">
        <w:rPr>
          <w:rFonts w:ascii="Arial" w:eastAsia="Arial" w:hAnsi="Arial" w:cs="Arial"/>
          <w:vertAlign w:val="subscript"/>
        </w:rPr>
        <w:t>(1)</w:t>
      </w:r>
      <w:r w:rsidR="00FA454B">
        <w:rPr>
          <w:rFonts w:ascii="Arial" w:eastAsia="Arial" w:hAnsi="Arial" w:cs="Arial"/>
        </w:rPr>
        <w:t xml:space="preserve"> = 5.46, P = 0.019). Post-hoc contrasts revealed that for items encoded during conditioning, the slope for the CS+ was significantly more negative than the CS- (CS slope diff. = -2.68e-3, [-4.21e-3, -1.15e-3], P</w:t>
      </w:r>
      <w:r w:rsidR="00FA454B">
        <w:rPr>
          <w:rFonts w:ascii="Arial" w:eastAsia="Arial" w:hAnsi="Arial" w:cs="Arial"/>
          <w:vertAlign w:val="subscript"/>
        </w:rPr>
        <w:t>FDR</w:t>
      </w:r>
      <w:r w:rsidR="00FA454B">
        <w:rPr>
          <w:rFonts w:ascii="Arial" w:eastAsia="Arial" w:hAnsi="Arial" w:cs="Arial"/>
        </w:rPr>
        <w:t xml:space="preserve"> = 1.17e-3), while there was no difference in the slopes for extinction (CS slope diff. = -8.68e-5, [-1.63e-3, 1.46e-3], P</w:t>
      </w:r>
      <w:r w:rsidR="00FA454B">
        <w:rPr>
          <w:rFonts w:ascii="Arial" w:eastAsia="Arial" w:hAnsi="Arial" w:cs="Arial"/>
          <w:vertAlign w:val="subscript"/>
        </w:rPr>
        <w:t>FDR</w:t>
      </w:r>
      <w:r w:rsidR="00FA454B">
        <w:rPr>
          <w:rFonts w:ascii="Arial" w:eastAsia="Arial" w:hAnsi="Arial" w:cs="Arial"/>
        </w:rPr>
        <w:t xml:space="preserve"> = 0.91). There were no significant interactions in the aHC, BLA, or CeM. In sum, subcortical univariate activity predicted more reinstatement in the dACC. This effect was </w:t>
      </w:r>
      <w:r w:rsidR="00FA454B">
        <w:rPr>
          <w:rFonts w:ascii="Arial" w:eastAsia="Arial" w:hAnsi="Arial" w:cs="Arial"/>
        </w:rPr>
        <w:lastRenderedPageBreak/>
        <w:t>stronger for all CS+ items in the pHC compared to CS-, and was selective for conditioning CS+ items in the body of the hippocampus.</w:t>
      </w:r>
    </w:p>
    <w:p w14:paraId="128B2DB6" w14:textId="3FD8FF74" w:rsidR="00E415B0" w:rsidRPr="00550C9C" w:rsidRDefault="00E415B0" w:rsidP="00E415B0">
      <w:pPr>
        <w:spacing w:line="480" w:lineRule="auto"/>
        <w:jc w:val="both"/>
        <w:rPr>
          <w:rFonts w:ascii="Arial" w:eastAsia="Arial" w:hAnsi="Arial" w:cs="Arial"/>
          <w:iCs/>
        </w:rPr>
      </w:pPr>
      <w:r w:rsidRPr="00550C9C">
        <w:rPr>
          <w:rFonts w:ascii="Arial" w:eastAsia="Arial" w:hAnsi="Arial" w:cs="Arial"/>
          <w:b/>
          <w:iCs/>
        </w:rPr>
        <w:t xml:space="preserve">Recognition memory does not influence reinstatement in the </w:t>
      </w:r>
      <w:r w:rsidR="00E857B6" w:rsidRPr="00550C9C">
        <w:rPr>
          <w:rFonts w:ascii="Arial" w:eastAsia="Arial" w:hAnsi="Arial" w:cs="Arial"/>
          <w:b/>
          <w:iCs/>
        </w:rPr>
        <w:t>mPFC.</w:t>
      </w:r>
    </w:p>
    <w:p w14:paraId="00655FDC" w14:textId="298AA806" w:rsidR="00E415B0" w:rsidRDefault="00E415B0" w:rsidP="00E415B0">
      <w:pPr>
        <w:spacing w:line="480" w:lineRule="auto"/>
        <w:ind w:firstLine="720"/>
        <w:jc w:val="both"/>
        <w:rPr>
          <w:rFonts w:ascii="Arial" w:eastAsia="Arial" w:hAnsi="Arial" w:cs="Arial"/>
        </w:rPr>
      </w:pPr>
      <w:r>
        <w:rPr>
          <w:rFonts w:ascii="Arial" w:eastAsia="Arial" w:hAnsi="Arial" w:cs="Arial"/>
        </w:rPr>
        <w:t xml:space="preserve">We additionally tested if reinstatement in our </w:t>
      </w:r>
      <w:r>
        <w:rPr>
          <w:rFonts w:ascii="Arial" w:eastAsia="Arial" w:hAnsi="Arial" w:cs="Arial"/>
          <w:i/>
        </w:rPr>
        <w:t>a priori</w:t>
      </w:r>
      <w:r>
        <w:rPr>
          <w:rFonts w:ascii="Arial" w:eastAsia="Arial" w:hAnsi="Arial" w:cs="Arial"/>
        </w:rPr>
        <w:t xml:space="preserve"> ROIs differed as a function of memory strength. Recognition memory was included as a categorical predictor (</w:t>
      </w:r>
      <w:r w:rsidR="00E857B6">
        <w:rPr>
          <w:rFonts w:ascii="Arial" w:eastAsia="Arial" w:hAnsi="Arial" w:cs="Arial"/>
        </w:rPr>
        <w:t>e.g.,</w:t>
      </w:r>
      <w:r>
        <w:rPr>
          <w:rFonts w:ascii="Arial" w:eastAsia="Arial" w:hAnsi="Arial" w:cs="Arial"/>
        </w:rPr>
        <w:t xml:space="preserve"> “high-confidence hit” or “miss”)</w:t>
      </w:r>
      <w:r>
        <w:rPr>
          <w:rFonts w:ascii="Arial" w:eastAsia="Arial" w:hAnsi="Arial" w:cs="Arial"/>
          <w:i/>
        </w:rPr>
        <w:t>.</w:t>
      </w:r>
      <w:r>
        <w:rPr>
          <w:rFonts w:ascii="Arial" w:eastAsia="Arial" w:hAnsi="Arial" w:cs="Arial"/>
        </w:rPr>
        <w:t xml:space="preserve"> In the mPFC, there was no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0.024, P = 0.89), and all interactions with this term were not significant (all Ps ≥ 0.14). A similar pattern emerged in the amygdala, with only a trending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xml:space="preserve">= 3.08, P = 0.08) and no significant interactions (all Ps ≥ 0.07). In the hippocampus, we again observed a trending main effect of </w:t>
      </w:r>
      <w:r>
        <w:rPr>
          <w:rFonts w:ascii="Arial" w:eastAsia="Arial" w:hAnsi="Arial" w:cs="Arial"/>
          <w:i/>
        </w:rPr>
        <w:t xml:space="preserve">memory accuracy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3.47, P = 0.06), as well as several significant higher order interactions (</w:t>
      </w:r>
      <w:r>
        <w:rPr>
          <w:rFonts w:ascii="Arial" w:eastAsia="Arial" w:hAnsi="Arial" w:cs="Arial"/>
          <w:i/>
        </w:rPr>
        <w:t>memory accuracy * CS type * encoding context</w:t>
      </w:r>
      <w:r>
        <w:rPr>
          <w:rFonts w:ascii="Arial" w:eastAsia="Arial" w:hAnsi="Arial" w:cs="Arial"/>
        </w:rPr>
        <w:t>:</w:t>
      </w:r>
      <w:r>
        <w:rPr>
          <w:rFonts w:ascii="Arial" w:eastAsia="Arial" w:hAnsi="Arial" w:cs="Arial"/>
          <w:i/>
        </w:rPr>
        <w:t xml:space="preserve">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xml:space="preserve">= 6.26, P = 0.044; </w:t>
      </w:r>
      <w:r>
        <w:rPr>
          <w:rFonts w:ascii="Arial" w:eastAsia="Arial" w:hAnsi="Arial" w:cs="Arial"/>
          <w:i/>
        </w:rPr>
        <w:t>memory accuracy * CS type * subfield</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6.69, P = 0.035;</w:t>
      </w:r>
      <w:r>
        <w:rPr>
          <w:rFonts w:ascii="Arial" w:eastAsia="Arial" w:hAnsi="Arial" w:cs="Arial"/>
          <w:i/>
        </w:rPr>
        <w:t xml:space="preserve"> memory accuracy * encoding context * group</w:t>
      </w:r>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2) </w:t>
      </w:r>
      <w:r>
        <w:rPr>
          <w:rFonts w:ascii="Arial" w:eastAsia="Arial" w:hAnsi="Arial" w:cs="Arial"/>
        </w:rPr>
        <w:t>= 11.8, P = 0.003).</w:t>
      </w:r>
      <w:r>
        <w:rPr>
          <w:rFonts w:ascii="Arial" w:eastAsia="Arial" w:hAnsi="Arial" w:cs="Arial"/>
          <w:i/>
        </w:rPr>
        <w:t xml:space="preserve"> </w:t>
      </w:r>
      <w:r>
        <w:rPr>
          <w:rFonts w:ascii="Arial" w:eastAsia="Arial" w:hAnsi="Arial" w:cs="Arial"/>
        </w:rPr>
        <w:t>Thus, recognition memory did not influence reinstatement in the mPFC and amygdala. Recognition memory influencing reinstatement in the hippocampus is consistent with this structure’s role in episodic retrieval.</w:t>
      </w:r>
    </w:p>
    <w:p w14:paraId="63461471" w14:textId="2EDC516A" w:rsidR="00E415B0" w:rsidRDefault="00E415B0">
      <w:pPr>
        <w:spacing w:line="480" w:lineRule="auto"/>
        <w:jc w:val="both"/>
        <w:rPr>
          <w:rFonts w:ascii="Arial" w:eastAsia="Arial" w:hAnsi="Arial" w:cs="Arial"/>
          <w:b/>
        </w:rPr>
      </w:pPr>
      <w:r>
        <w:rPr>
          <w:rFonts w:ascii="Arial" w:eastAsia="Arial" w:hAnsi="Arial" w:cs="Arial"/>
          <w:b/>
        </w:rPr>
        <w:t>Searchlight Clusters</w:t>
      </w:r>
    </w:p>
    <w:tbl>
      <w:tblPr>
        <w:tblStyle w:val="a"/>
        <w:tblW w:w="9360" w:type="dxa"/>
        <w:tblLayout w:type="fixed"/>
        <w:tblLook w:val="04A0" w:firstRow="1" w:lastRow="0" w:firstColumn="1" w:lastColumn="0" w:noHBand="0" w:noVBand="1"/>
      </w:tblPr>
      <w:tblGrid>
        <w:gridCol w:w="1858"/>
        <w:gridCol w:w="1862"/>
        <w:gridCol w:w="1929"/>
        <w:gridCol w:w="1854"/>
        <w:gridCol w:w="1857"/>
      </w:tblGrid>
      <w:tr w:rsidR="000F625B" w14:paraId="4FD40B3B"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58" w:type="dxa"/>
          </w:tcPr>
          <w:p w14:paraId="1CD6ABFE" w14:textId="77777777" w:rsidR="000F625B" w:rsidRDefault="00B06370">
            <w:pPr>
              <w:rPr>
                <w:rFonts w:ascii="Arial" w:eastAsia="Arial" w:hAnsi="Arial" w:cs="Arial"/>
              </w:rPr>
            </w:pPr>
            <w:r>
              <w:rPr>
                <w:rFonts w:ascii="Arial" w:eastAsia="Arial" w:hAnsi="Arial" w:cs="Arial"/>
              </w:rPr>
              <w:t>Group</w:t>
            </w:r>
          </w:p>
        </w:tc>
        <w:tc>
          <w:tcPr>
            <w:tcW w:w="1862" w:type="dxa"/>
          </w:tcPr>
          <w:p w14:paraId="7290E020" w14:textId="77777777" w:rsidR="000F625B" w:rsidRDefault="00B06370">
            <w:pPr>
              <w:cnfStyle w:val="100000000000" w:firstRow="1"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encoding context</w:t>
            </w:r>
          </w:p>
        </w:tc>
        <w:tc>
          <w:tcPr>
            <w:tcW w:w="1929" w:type="dxa"/>
          </w:tcPr>
          <w:p w14:paraId="3AF315F3" w14:textId="77777777" w:rsidR="000F625B" w:rsidRDefault="00B06370">
            <w:pPr>
              <w:cnfStyle w:val="100000000000" w:firstRow="1"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Label (hemisphere)</w:t>
            </w:r>
          </w:p>
        </w:tc>
        <w:tc>
          <w:tcPr>
            <w:tcW w:w="1854" w:type="dxa"/>
          </w:tcPr>
          <w:p w14:paraId="1A9DDB87" w14:textId="77777777" w:rsidR="000F625B" w:rsidRDefault="00B06370">
            <w:pPr>
              <w:tabs>
                <w:tab w:val="left" w:pos="1294"/>
              </w:tabs>
              <w:cnfStyle w:val="100000000000" w:firstRow="1"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mni coor.</w:t>
            </w:r>
          </w:p>
          <w:p w14:paraId="34FB9220" w14:textId="77777777" w:rsidR="000F625B" w:rsidRDefault="00B06370">
            <w:pPr>
              <w:tabs>
                <w:tab w:val="left" w:pos="1294"/>
              </w:tabs>
              <w:cnfStyle w:val="100000000000" w:firstRow="1"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peak</w:t>
            </w:r>
          </w:p>
        </w:tc>
        <w:tc>
          <w:tcPr>
            <w:tcW w:w="1857" w:type="dxa"/>
          </w:tcPr>
          <w:p w14:paraId="3221A56D" w14:textId="0BCB78A0" w:rsidR="000F625B" w:rsidRPr="00E415B0" w:rsidRDefault="00B06370">
            <w:pPr>
              <w:tabs>
                <w:tab w:val="left" w:pos="1294"/>
              </w:tabs>
              <w:cnfStyle w:val="100000000000" w:firstRow="1"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Size in voxels</w:t>
            </w:r>
            <w:r w:rsidR="00E415B0">
              <w:rPr>
                <w:rFonts w:ascii="Arial" w:eastAsia="Arial" w:hAnsi="Arial" w:cs="Arial"/>
              </w:rPr>
              <w:br/>
              <w:t>(3mm</w:t>
            </w:r>
            <w:r w:rsidR="00E415B0">
              <w:rPr>
                <w:rFonts w:ascii="Arial" w:eastAsia="Arial" w:hAnsi="Arial" w:cs="Arial"/>
                <w:vertAlign w:val="superscript"/>
              </w:rPr>
              <w:t>3</w:t>
            </w:r>
            <w:r w:rsidR="00E415B0">
              <w:rPr>
                <w:rFonts w:ascii="Arial" w:eastAsia="Arial" w:hAnsi="Arial" w:cs="Arial"/>
              </w:rPr>
              <w:t>)</w:t>
            </w:r>
          </w:p>
        </w:tc>
      </w:tr>
      <w:tr w:rsidR="000F625B" w14:paraId="5C24C77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14BFBEF6" w14:textId="77777777" w:rsidR="000F625B" w:rsidRDefault="00B06370">
            <w:pPr>
              <w:rPr>
                <w:rFonts w:ascii="Arial" w:eastAsia="Arial" w:hAnsi="Arial" w:cs="Arial"/>
              </w:rPr>
            </w:pPr>
            <w:r>
              <w:rPr>
                <w:rFonts w:ascii="Arial" w:eastAsia="Arial" w:hAnsi="Arial" w:cs="Arial"/>
              </w:rPr>
              <w:t>Healthy</w:t>
            </w:r>
          </w:p>
        </w:tc>
        <w:tc>
          <w:tcPr>
            <w:tcW w:w="1862" w:type="dxa"/>
          </w:tcPr>
          <w:p w14:paraId="1B0DA5C2"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Acquisition</w:t>
            </w:r>
          </w:p>
        </w:tc>
        <w:tc>
          <w:tcPr>
            <w:tcW w:w="1929" w:type="dxa"/>
          </w:tcPr>
          <w:p w14:paraId="759CB467"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Inferior frontal gyrus (R)</w:t>
            </w:r>
          </w:p>
        </w:tc>
        <w:tc>
          <w:tcPr>
            <w:tcW w:w="1854" w:type="dxa"/>
          </w:tcPr>
          <w:p w14:paraId="17C1C4B6"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3, 9, 27</w:t>
            </w:r>
          </w:p>
        </w:tc>
        <w:tc>
          <w:tcPr>
            <w:tcW w:w="1857" w:type="dxa"/>
          </w:tcPr>
          <w:p w14:paraId="7FA4462A"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741</w:t>
            </w:r>
          </w:p>
        </w:tc>
      </w:tr>
      <w:tr w:rsidR="000F625B" w14:paraId="5D5BE78A" w14:textId="77777777">
        <w:tc>
          <w:tcPr>
            <w:cnfStyle w:val="001000000000" w:firstRow="0" w:lastRow="0" w:firstColumn="1" w:lastColumn="0" w:oddVBand="0" w:evenVBand="0" w:oddHBand="0" w:evenHBand="0" w:firstRowFirstColumn="0" w:firstRowLastColumn="0" w:lastRowFirstColumn="0" w:lastRowLastColumn="0"/>
            <w:tcW w:w="1858" w:type="dxa"/>
          </w:tcPr>
          <w:p w14:paraId="0A053D82" w14:textId="77777777" w:rsidR="000F625B" w:rsidRDefault="000F625B">
            <w:pPr>
              <w:rPr>
                <w:rFonts w:ascii="Arial" w:eastAsia="Arial" w:hAnsi="Arial" w:cs="Arial"/>
              </w:rPr>
            </w:pPr>
          </w:p>
        </w:tc>
        <w:tc>
          <w:tcPr>
            <w:tcW w:w="1862" w:type="dxa"/>
          </w:tcPr>
          <w:p w14:paraId="061561D2"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7D56749A"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Superior frontal gyrus (L)</w:t>
            </w:r>
          </w:p>
        </w:tc>
        <w:tc>
          <w:tcPr>
            <w:tcW w:w="1854" w:type="dxa"/>
          </w:tcPr>
          <w:p w14:paraId="78C42470"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6. 18, 51</w:t>
            </w:r>
          </w:p>
        </w:tc>
        <w:tc>
          <w:tcPr>
            <w:tcW w:w="1857" w:type="dxa"/>
          </w:tcPr>
          <w:p w14:paraId="17B6DD7E"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608</w:t>
            </w:r>
          </w:p>
        </w:tc>
      </w:tr>
      <w:tr w:rsidR="000F625B" w14:paraId="03ACCFC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29CE7EE3" w14:textId="77777777" w:rsidR="000F625B" w:rsidRDefault="000F625B">
            <w:pPr>
              <w:rPr>
                <w:rFonts w:ascii="Arial" w:eastAsia="Arial" w:hAnsi="Arial" w:cs="Arial"/>
              </w:rPr>
            </w:pPr>
          </w:p>
        </w:tc>
        <w:tc>
          <w:tcPr>
            <w:tcW w:w="1862" w:type="dxa"/>
          </w:tcPr>
          <w:p w14:paraId="71E69790"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36516BFE"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Middle frontal gyrus (L)</w:t>
            </w:r>
          </w:p>
        </w:tc>
        <w:tc>
          <w:tcPr>
            <w:tcW w:w="1854" w:type="dxa"/>
          </w:tcPr>
          <w:p w14:paraId="6CA8D2B3"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9, 33, 15</w:t>
            </w:r>
          </w:p>
        </w:tc>
        <w:tc>
          <w:tcPr>
            <w:tcW w:w="1857" w:type="dxa"/>
          </w:tcPr>
          <w:p w14:paraId="23A81EA8"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414</w:t>
            </w:r>
          </w:p>
        </w:tc>
      </w:tr>
      <w:tr w:rsidR="000F625B" w14:paraId="40931E18" w14:textId="77777777">
        <w:tc>
          <w:tcPr>
            <w:cnfStyle w:val="001000000000" w:firstRow="0" w:lastRow="0" w:firstColumn="1" w:lastColumn="0" w:oddVBand="0" w:evenVBand="0" w:oddHBand="0" w:evenHBand="0" w:firstRowFirstColumn="0" w:firstRowLastColumn="0" w:lastRowFirstColumn="0" w:lastRowLastColumn="0"/>
            <w:tcW w:w="1858" w:type="dxa"/>
          </w:tcPr>
          <w:p w14:paraId="17ACAADD" w14:textId="77777777" w:rsidR="000F625B" w:rsidRDefault="000F625B">
            <w:pPr>
              <w:rPr>
                <w:rFonts w:ascii="Arial" w:eastAsia="Arial" w:hAnsi="Arial" w:cs="Arial"/>
              </w:rPr>
            </w:pPr>
          </w:p>
        </w:tc>
        <w:tc>
          <w:tcPr>
            <w:tcW w:w="1862" w:type="dxa"/>
          </w:tcPr>
          <w:p w14:paraId="5623AD63"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31BF8549"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Angular gyrus (L)</w:t>
            </w:r>
          </w:p>
        </w:tc>
        <w:tc>
          <w:tcPr>
            <w:tcW w:w="1854" w:type="dxa"/>
          </w:tcPr>
          <w:p w14:paraId="1B68FE97"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3, -57, 36</w:t>
            </w:r>
          </w:p>
        </w:tc>
        <w:tc>
          <w:tcPr>
            <w:tcW w:w="1857" w:type="dxa"/>
          </w:tcPr>
          <w:p w14:paraId="25FB9BC2"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08</w:t>
            </w:r>
          </w:p>
        </w:tc>
      </w:tr>
      <w:tr w:rsidR="000F625B" w14:paraId="75DDE6E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66F65688" w14:textId="77777777" w:rsidR="000F625B" w:rsidRDefault="000F625B">
            <w:pPr>
              <w:rPr>
                <w:rFonts w:ascii="Arial" w:eastAsia="Arial" w:hAnsi="Arial" w:cs="Arial"/>
              </w:rPr>
            </w:pPr>
          </w:p>
        </w:tc>
        <w:tc>
          <w:tcPr>
            <w:tcW w:w="1862" w:type="dxa"/>
          </w:tcPr>
          <w:p w14:paraId="13629B1E"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48E57D1A"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Insula (L)</w:t>
            </w:r>
          </w:p>
        </w:tc>
        <w:tc>
          <w:tcPr>
            <w:tcW w:w="1854" w:type="dxa"/>
          </w:tcPr>
          <w:p w14:paraId="26FD38EC"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27, 24, -6</w:t>
            </w:r>
          </w:p>
        </w:tc>
        <w:tc>
          <w:tcPr>
            <w:tcW w:w="1857" w:type="dxa"/>
          </w:tcPr>
          <w:p w14:paraId="5B7D6D7B"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280</w:t>
            </w:r>
          </w:p>
        </w:tc>
      </w:tr>
      <w:tr w:rsidR="000F625B" w14:paraId="1370A832" w14:textId="77777777">
        <w:tc>
          <w:tcPr>
            <w:cnfStyle w:val="001000000000" w:firstRow="0" w:lastRow="0" w:firstColumn="1" w:lastColumn="0" w:oddVBand="0" w:evenVBand="0" w:oddHBand="0" w:evenHBand="0" w:firstRowFirstColumn="0" w:firstRowLastColumn="0" w:lastRowFirstColumn="0" w:lastRowLastColumn="0"/>
            <w:tcW w:w="1858" w:type="dxa"/>
          </w:tcPr>
          <w:p w14:paraId="5CF09A0A" w14:textId="77777777" w:rsidR="000F625B" w:rsidRDefault="000F625B">
            <w:pPr>
              <w:rPr>
                <w:rFonts w:ascii="Arial" w:eastAsia="Arial" w:hAnsi="Arial" w:cs="Arial"/>
              </w:rPr>
            </w:pPr>
          </w:p>
        </w:tc>
        <w:tc>
          <w:tcPr>
            <w:tcW w:w="1862" w:type="dxa"/>
          </w:tcPr>
          <w:p w14:paraId="1552555E"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12A1A190"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Inferior frontal gyrus (L)</w:t>
            </w:r>
          </w:p>
        </w:tc>
        <w:tc>
          <w:tcPr>
            <w:tcW w:w="1854" w:type="dxa"/>
          </w:tcPr>
          <w:p w14:paraId="5DBFBD72"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45, 3, 21</w:t>
            </w:r>
          </w:p>
        </w:tc>
        <w:tc>
          <w:tcPr>
            <w:tcW w:w="1857" w:type="dxa"/>
          </w:tcPr>
          <w:p w14:paraId="1FD397BB"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78</w:t>
            </w:r>
          </w:p>
        </w:tc>
      </w:tr>
      <w:tr w:rsidR="000F625B" w14:paraId="3E59FF4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63F12FAC" w14:textId="77777777" w:rsidR="000F625B" w:rsidRDefault="000F625B">
            <w:pPr>
              <w:rPr>
                <w:rFonts w:ascii="Arial" w:eastAsia="Arial" w:hAnsi="Arial" w:cs="Arial"/>
              </w:rPr>
            </w:pPr>
          </w:p>
        </w:tc>
        <w:tc>
          <w:tcPr>
            <w:tcW w:w="1862" w:type="dxa"/>
          </w:tcPr>
          <w:p w14:paraId="36BECB74"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508FDF2E"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Precuneus (L)</w:t>
            </w:r>
          </w:p>
        </w:tc>
        <w:tc>
          <w:tcPr>
            <w:tcW w:w="1854" w:type="dxa"/>
          </w:tcPr>
          <w:p w14:paraId="3A71D0D6"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9, -66, 42</w:t>
            </w:r>
          </w:p>
        </w:tc>
        <w:tc>
          <w:tcPr>
            <w:tcW w:w="1857" w:type="dxa"/>
          </w:tcPr>
          <w:p w14:paraId="3B657583"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175</w:t>
            </w:r>
          </w:p>
        </w:tc>
      </w:tr>
      <w:tr w:rsidR="000F625B" w14:paraId="71F094DB" w14:textId="77777777">
        <w:tc>
          <w:tcPr>
            <w:cnfStyle w:val="001000000000" w:firstRow="0" w:lastRow="0" w:firstColumn="1" w:lastColumn="0" w:oddVBand="0" w:evenVBand="0" w:oddHBand="0" w:evenHBand="0" w:firstRowFirstColumn="0" w:firstRowLastColumn="0" w:lastRowFirstColumn="0" w:lastRowLastColumn="0"/>
            <w:tcW w:w="1858" w:type="dxa"/>
          </w:tcPr>
          <w:p w14:paraId="1DA314B9" w14:textId="77777777" w:rsidR="000F625B" w:rsidRDefault="000F625B">
            <w:pPr>
              <w:rPr>
                <w:rFonts w:ascii="Arial" w:eastAsia="Arial" w:hAnsi="Arial" w:cs="Arial"/>
              </w:rPr>
            </w:pPr>
          </w:p>
        </w:tc>
        <w:tc>
          <w:tcPr>
            <w:tcW w:w="1862" w:type="dxa"/>
          </w:tcPr>
          <w:p w14:paraId="145EAD17"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0F230175"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Inferior parietal lobule (R)</w:t>
            </w:r>
          </w:p>
        </w:tc>
        <w:tc>
          <w:tcPr>
            <w:tcW w:w="1854" w:type="dxa"/>
          </w:tcPr>
          <w:p w14:paraId="4CFB9E86"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0, -54, 42</w:t>
            </w:r>
          </w:p>
        </w:tc>
        <w:tc>
          <w:tcPr>
            <w:tcW w:w="1857" w:type="dxa"/>
          </w:tcPr>
          <w:p w14:paraId="6BFD5D48"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17</w:t>
            </w:r>
          </w:p>
        </w:tc>
      </w:tr>
      <w:tr w:rsidR="000F625B" w14:paraId="0F81297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358B7F95" w14:textId="77777777" w:rsidR="000F625B" w:rsidRDefault="000F625B">
            <w:pPr>
              <w:rPr>
                <w:rFonts w:ascii="Arial" w:eastAsia="Arial" w:hAnsi="Arial" w:cs="Arial"/>
              </w:rPr>
            </w:pPr>
          </w:p>
        </w:tc>
        <w:tc>
          <w:tcPr>
            <w:tcW w:w="1862" w:type="dxa"/>
          </w:tcPr>
          <w:p w14:paraId="43AA51DE"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78138A36"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Cerebellar tonsil (R)</w:t>
            </w:r>
          </w:p>
        </w:tc>
        <w:tc>
          <w:tcPr>
            <w:tcW w:w="1854" w:type="dxa"/>
          </w:tcPr>
          <w:p w14:paraId="20AA2E48"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6, -63, -45</w:t>
            </w:r>
          </w:p>
        </w:tc>
        <w:tc>
          <w:tcPr>
            <w:tcW w:w="1857" w:type="dxa"/>
          </w:tcPr>
          <w:p w14:paraId="3BBE52F4"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40</w:t>
            </w:r>
          </w:p>
        </w:tc>
      </w:tr>
      <w:tr w:rsidR="000F625B" w14:paraId="4511C18D" w14:textId="77777777">
        <w:tc>
          <w:tcPr>
            <w:cnfStyle w:val="001000000000" w:firstRow="0" w:lastRow="0" w:firstColumn="1" w:lastColumn="0" w:oddVBand="0" w:evenVBand="0" w:oddHBand="0" w:evenHBand="0" w:firstRowFirstColumn="0" w:firstRowLastColumn="0" w:lastRowFirstColumn="0" w:lastRowLastColumn="0"/>
            <w:tcW w:w="1858" w:type="dxa"/>
          </w:tcPr>
          <w:p w14:paraId="6920975D" w14:textId="77777777" w:rsidR="000F625B" w:rsidRDefault="000F625B">
            <w:pPr>
              <w:rPr>
                <w:rFonts w:ascii="Arial" w:eastAsia="Arial" w:hAnsi="Arial" w:cs="Arial"/>
              </w:rPr>
            </w:pPr>
          </w:p>
        </w:tc>
        <w:tc>
          <w:tcPr>
            <w:tcW w:w="1862" w:type="dxa"/>
          </w:tcPr>
          <w:p w14:paraId="225BC286"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35424C32"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Cerebellar tonsil (L)</w:t>
            </w:r>
          </w:p>
        </w:tc>
        <w:tc>
          <w:tcPr>
            <w:tcW w:w="1854" w:type="dxa"/>
          </w:tcPr>
          <w:p w14:paraId="4B71F8E0"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3, -60, -33</w:t>
            </w:r>
          </w:p>
        </w:tc>
        <w:tc>
          <w:tcPr>
            <w:tcW w:w="1857" w:type="dxa"/>
          </w:tcPr>
          <w:p w14:paraId="6E6573A0"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2</w:t>
            </w:r>
          </w:p>
        </w:tc>
      </w:tr>
      <w:tr w:rsidR="000F625B" w14:paraId="3A51EFC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553B24F3" w14:textId="77777777" w:rsidR="000F625B" w:rsidRDefault="000F625B">
            <w:pPr>
              <w:rPr>
                <w:rFonts w:ascii="Arial" w:eastAsia="Arial" w:hAnsi="Arial" w:cs="Arial"/>
              </w:rPr>
            </w:pPr>
          </w:p>
        </w:tc>
        <w:tc>
          <w:tcPr>
            <w:tcW w:w="1862" w:type="dxa"/>
          </w:tcPr>
          <w:p w14:paraId="5905593D"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3D3D66A2"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Medial frontal gyrus (L)</w:t>
            </w:r>
          </w:p>
        </w:tc>
        <w:tc>
          <w:tcPr>
            <w:tcW w:w="1854" w:type="dxa"/>
          </w:tcPr>
          <w:p w14:paraId="779716C9"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15, 48, -3</w:t>
            </w:r>
          </w:p>
        </w:tc>
        <w:tc>
          <w:tcPr>
            <w:tcW w:w="1857" w:type="dxa"/>
          </w:tcPr>
          <w:p w14:paraId="7A521739"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25</w:t>
            </w:r>
          </w:p>
        </w:tc>
      </w:tr>
      <w:tr w:rsidR="000F625B" w14:paraId="4C5EDAB4" w14:textId="77777777">
        <w:tc>
          <w:tcPr>
            <w:cnfStyle w:val="001000000000" w:firstRow="0" w:lastRow="0" w:firstColumn="1" w:lastColumn="0" w:oddVBand="0" w:evenVBand="0" w:oddHBand="0" w:evenHBand="0" w:firstRowFirstColumn="0" w:firstRowLastColumn="0" w:lastRowFirstColumn="0" w:lastRowLastColumn="0"/>
            <w:tcW w:w="1858" w:type="dxa"/>
          </w:tcPr>
          <w:p w14:paraId="74695C51" w14:textId="77777777" w:rsidR="000F625B" w:rsidRDefault="000F625B">
            <w:pPr>
              <w:rPr>
                <w:rFonts w:ascii="Arial" w:eastAsia="Arial" w:hAnsi="Arial" w:cs="Arial"/>
              </w:rPr>
            </w:pPr>
          </w:p>
        </w:tc>
        <w:tc>
          <w:tcPr>
            <w:tcW w:w="1862" w:type="dxa"/>
          </w:tcPr>
          <w:p w14:paraId="09078F42"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020F85F6"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Precuneus (R)</w:t>
            </w:r>
          </w:p>
        </w:tc>
        <w:tc>
          <w:tcPr>
            <w:tcW w:w="1854" w:type="dxa"/>
          </w:tcPr>
          <w:p w14:paraId="2892DD93"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2, -75, 42</w:t>
            </w:r>
          </w:p>
        </w:tc>
        <w:tc>
          <w:tcPr>
            <w:tcW w:w="1857" w:type="dxa"/>
          </w:tcPr>
          <w:p w14:paraId="254B1484"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5</w:t>
            </w:r>
          </w:p>
        </w:tc>
      </w:tr>
      <w:tr w:rsidR="000F625B" w14:paraId="3D90A27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6DF9018E" w14:textId="77777777" w:rsidR="000F625B" w:rsidRDefault="000F625B">
            <w:pPr>
              <w:rPr>
                <w:rFonts w:ascii="Arial" w:eastAsia="Arial" w:hAnsi="Arial" w:cs="Arial"/>
              </w:rPr>
            </w:pPr>
          </w:p>
        </w:tc>
        <w:tc>
          <w:tcPr>
            <w:tcW w:w="1862" w:type="dxa"/>
          </w:tcPr>
          <w:p w14:paraId="04BDA072"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79C0F2A1"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Middle temporal gyrus (L)</w:t>
            </w:r>
          </w:p>
        </w:tc>
        <w:tc>
          <w:tcPr>
            <w:tcW w:w="1854" w:type="dxa"/>
          </w:tcPr>
          <w:p w14:paraId="7A28F3AF"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57, -51, -6</w:t>
            </w:r>
          </w:p>
        </w:tc>
        <w:tc>
          <w:tcPr>
            <w:tcW w:w="1857" w:type="dxa"/>
          </w:tcPr>
          <w:p w14:paraId="101981AE"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22</w:t>
            </w:r>
          </w:p>
        </w:tc>
      </w:tr>
      <w:tr w:rsidR="000F625B" w14:paraId="5062523D" w14:textId="77777777">
        <w:tc>
          <w:tcPr>
            <w:cnfStyle w:val="001000000000" w:firstRow="0" w:lastRow="0" w:firstColumn="1" w:lastColumn="0" w:oddVBand="0" w:evenVBand="0" w:oddHBand="0" w:evenHBand="0" w:firstRowFirstColumn="0" w:firstRowLastColumn="0" w:lastRowFirstColumn="0" w:lastRowLastColumn="0"/>
            <w:tcW w:w="1858" w:type="dxa"/>
          </w:tcPr>
          <w:p w14:paraId="70B66AAD" w14:textId="77777777" w:rsidR="000F625B" w:rsidRDefault="000F625B">
            <w:pPr>
              <w:rPr>
                <w:rFonts w:ascii="Arial" w:eastAsia="Arial" w:hAnsi="Arial" w:cs="Arial"/>
              </w:rPr>
            </w:pPr>
          </w:p>
        </w:tc>
        <w:tc>
          <w:tcPr>
            <w:tcW w:w="1862" w:type="dxa"/>
          </w:tcPr>
          <w:p w14:paraId="212763D0"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7F2CEADD"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854" w:type="dxa"/>
          </w:tcPr>
          <w:p w14:paraId="793B2B59"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857" w:type="dxa"/>
          </w:tcPr>
          <w:p w14:paraId="6DFAFA54"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0F625B" w14:paraId="0E31D6C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66F9D363" w14:textId="77777777" w:rsidR="000F625B" w:rsidRDefault="000F625B">
            <w:pPr>
              <w:rPr>
                <w:rFonts w:ascii="Arial" w:eastAsia="Arial" w:hAnsi="Arial" w:cs="Arial"/>
              </w:rPr>
            </w:pPr>
          </w:p>
        </w:tc>
        <w:tc>
          <w:tcPr>
            <w:tcW w:w="1862" w:type="dxa"/>
          </w:tcPr>
          <w:p w14:paraId="192F6604"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Extinction</w:t>
            </w:r>
          </w:p>
        </w:tc>
        <w:tc>
          <w:tcPr>
            <w:tcW w:w="1929" w:type="dxa"/>
          </w:tcPr>
          <w:p w14:paraId="4A697441"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Medial frontal gyrus (L)</w:t>
            </w:r>
          </w:p>
        </w:tc>
        <w:tc>
          <w:tcPr>
            <w:tcW w:w="1854" w:type="dxa"/>
          </w:tcPr>
          <w:p w14:paraId="4A9DC26C"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 51, 0</w:t>
            </w:r>
          </w:p>
        </w:tc>
        <w:tc>
          <w:tcPr>
            <w:tcW w:w="1857" w:type="dxa"/>
          </w:tcPr>
          <w:p w14:paraId="213876CA"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191</w:t>
            </w:r>
          </w:p>
        </w:tc>
      </w:tr>
      <w:tr w:rsidR="000F625B" w14:paraId="70C44D56" w14:textId="77777777">
        <w:tc>
          <w:tcPr>
            <w:cnfStyle w:val="001000000000" w:firstRow="0" w:lastRow="0" w:firstColumn="1" w:lastColumn="0" w:oddVBand="0" w:evenVBand="0" w:oddHBand="0" w:evenHBand="0" w:firstRowFirstColumn="0" w:firstRowLastColumn="0" w:lastRowFirstColumn="0" w:lastRowLastColumn="0"/>
            <w:tcW w:w="1858" w:type="dxa"/>
          </w:tcPr>
          <w:p w14:paraId="2909A7BA" w14:textId="77777777" w:rsidR="000F625B" w:rsidRDefault="000F625B">
            <w:pPr>
              <w:rPr>
                <w:rFonts w:ascii="Arial" w:eastAsia="Arial" w:hAnsi="Arial" w:cs="Arial"/>
              </w:rPr>
            </w:pPr>
          </w:p>
        </w:tc>
        <w:tc>
          <w:tcPr>
            <w:tcW w:w="1862" w:type="dxa"/>
          </w:tcPr>
          <w:p w14:paraId="727441B7"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7109FDB1"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 xml:space="preserve">Precuneus (L) </w:t>
            </w:r>
          </w:p>
        </w:tc>
        <w:tc>
          <w:tcPr>
            <w:tcW w:w="1854" w:type="dxa"/>
          </w:tcPr>
          <w:p w14:paraId="27566504"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6, -63, 27</w:t>
            </w:r>
          </w:p>
        </w:tc>
        <w:tc>
          <w:tcPr>
            <w:tcW w:w="1857" w:type="dxa"/>
          </w:tcPr>
          <w:p w14:paraId="386E0BB7"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13</w:t>
            </w:r>
          </w:p>
        </w:tc>
      </w:tr>
      <w:tr w:rsidR="000F625B" w14:paraId="7B37952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35D7BEA0" w14:textId="77777777" w:rsidR="000F625B" w:rsidRDefault="000F625B">
            <w:pPr>
              <w:rPr>
                <w:rFonts w:ascii="Arial" w:eastAsia="Arial" w:hAnsi="Arial" w:cs="Arial"/>
              </w:rPr>
            </w:pPr>
          </w:p>
        </w:tc>
        <w:tc>
          <w:tcPr>
            <w:tcW w:w="1862" w:type="dxa"/>
          </w:tcPr>
          <w:p w14:paraId="30B8C6A2"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3BA90BC5"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Angular gyrus (L)</w:t>
            </w:r>
          </w:p>
        </w:tc>
        <w:tc>
          <w:tcPr>
            <w:tcW w:w="1854" w:type="dxa"/>
          </w:tcPr>
          <w:p w14:paraId="5F355304"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9, -75, 36</w:t>
            </w:r>
          </w:p>
        </w:tc>
        <w:tc>
          <w:tcPr>
            <w:tcW w:w="1857" w:type="dxa"/>
          </w:tcPr>
          <w:p w14:paraId="1BBEA11D"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69</w:t>
            </w:r>
          </w:p>
        </w:tc>
      </w:tr>
      <w:tr w:rsidR="000F625B" w14:paraId="4942728F" w14:textId="77777777">
        <w:tc>
          <w:tcPr>
            <w:cnfStyle w:val="001000000000" w:firstRow="0" w:lastRow="0" w:firstColumn="1" w:lastColumn="0" w:oddVBand="0" w:evenVBand="0" w:oddHBand="0" w:evenHBand="0" w:firstRowFirstColumn="0" w:firstRowLastColumn="0" w:lastRowFirstColumn="0" w:lastRowLastColumn="0"/>
            <w:tcW w:w="1858" w:type="dxa"/>
          </w:tcPr>
          <w:p w14:paraId="1E61B4D0" w14:textId="77777777" w:rsidR="000F625B" w:rsidRDefault="000F625B">
            <w:pPr>
              <w:rPr>
                <w:rFonts w:ascii="Arial" w:eastAsia="Arial" w:hAnsi="Arial" w:cs="Arial"/>
              </w:rPr>
            </w:pPr>
          </w:p>
        </w:tc>
        <w:tc>
          <w:tcPr>
            <w:tcW w:w="1862" w:type="dxa"/>
          </w:tcPr>
          <w:p w14:paraId="25625985"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49110182"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Angular gyrus (R)</w:t>
            </w:r>
          </w:p>
        </w:tc>
        <w:tc>
          <w:tcPr>
            <w:tcW w:w="1854" w:type="dxa"/>
          </w:tcPr>
          <w:p w14:paraId="2C73A8ED"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42, -69, 30</w:t>
            </w:r>
          </w:p>
        </w:tc>
        <w:tc>
          <w:tcPr>
            <w:tcW w:w="1857" w:type="dxa"/>
          </w:tcPr>
          <w:p w14:paraId="6C24579F"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44</w:t>
            </w:r>
          </w:p>
        </w:tc>
      </w:tr>
      <w:tr w:rsidR="000F625B" w14:paraId="2415D8C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1531C546" w14:textId="77777777" w:rsidR="000F625B" w:rsidRDefault="000F625B">
            <w:pPr>
              <w:rPr>
                <w:rFonts w:ascii="Arial" w:eastAsia="Arial" w:hAnsi="Arial" w:cs="Arial"/>
              </w:rPr>
            </w:pPr>
          </w:p>
        </w:tc>
        <w:tc>
          <w:tcPr>
            <w:tcW w:w="1862" w:type="dxa"/>
          </w:tcPr>
          <w:p w14:paraId="3169C26E"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4154D20C"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Middle temporal gyrus (R)</w:t>
            </w:r>
          </w:p>
        </w:tc>
        <w:tc>
          <w:tcPr>
            <w:tcW w:w="1854" w:type="dxa"/>
          </w:tcPr>
          <w:p w14:paraId="6E0AF943"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63, 0, -24</w:t>
            </w:r>
          </w:p>
        </w:tc>
        <w:tc>
          <w:tcPr>
            <w:tcW w:w="1857" w:type="dxa"/>
          </w:tcPr>
          <w:p w14:paraId="3609768D"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26</w:t>
            </w:r>
          </w:p>
        </w:tc>
      </w:tr>
      <w:tr w:rsidR="000F625B" w14:paraId="0E9B8A79" w14:textId="77777777">
        <w:tc>
          <w:tcPr>
            <w:cnfStyle w:val="001000000000" w:firstRow="0" w:lastRow="0" w:firstColumn="1" w:lastColumn="0" w:oddVBand="0" w:evenVBand="0" w:oddHBand="0" w:evenHBand="0" w:firstRowFirstColumn="0" w:firstRowLastColumn="0" w:lastRowFirstColumn="0" w:lastRowLastColumn="0"/>
            <w:tcW w:w="1858" w:type="dxa"/>
          </w:tcPr>
          <w:p w14:paraId="75298D00" w14:textId="77777777" w:rsidR="000F625B" w:rsidRDefault="000F625B">
            <w:pPr>
              <w:rPr>
                <w:rFonts w:ascii="Arial" w:eastAsia="Arial" w:hAnsi="Arial" w:cs="Arial"/>
              </w:rPr>
            </w:pPr>
          </w:p>
        </w:tc>
        <w:tc>
          <w:tcPr>
            <w:tcW w:w="1862" w:type="dxa"/>
          </w:tcPr>
          <w:p w14:paraId="561322DF"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372DB82D"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854" w:type="dxa"/>
          </w:tcPr>
          <w:p w14:paraId="6FFF7727"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857" w:type="dxa"/>
          </w:tcPr>
          <w:p w14:paraId="368B0715"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0F625B" w14:paraId="3EAC791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001BEF45" w14:textId="77777777" w:rsidR="000F625B" w:rsidRDefault="00B06370">
            <w:pPr>
              <w:rPr>
                <w:rFonts w:ascii="Arial" w:eastAsia="Arial" w:hAnsi="Arial" w:cs="Arial"/>
              </w:rPr>
            </w:pPr>
            <w:r>
              <w:rPr>
                <w:rFonts w:ascii="Arial" w:eastAsia="Arial" w:hAnsi="Arial" w:cs="Arial"/>
              </w:rPr>
              <w:t>ptsd</w:t>
            </w:r>
          </w:p>
        </w:tc>
        <w:tc>
          <w:tcPr>
            <w:tcW w:w="1862" w:type="dxa"/>
          </w:tcPr>
          <w:p w14:paraId="4AB6DD18"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Acquisition</w:t>
            </w:r>
          </w:p>
        </w:tc>
        <w:tc>
          <w:tcPr>
            <w:tcW w:w="1929" w:type="dxa"/>
          </w:tcPr>
          <w:p w14:paraId="644CAFF2"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Superior frontal gyrus (R)</w:t>
            </w:r>
          </w:p>
        </w:tc>
        <w:tc>
          <w:tcPr>
            <w:tcW w:w="1854" w:type="dxa"/>
          </w:tcPr>
          <w:p w14:paraId="6D06B10D"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6, 18, 51</w:t>
            </w:r>
          </w:p>
        </w:tc>
        <w:tc>
          <w:tcPr>
            <w:tcW w:w="1857" w:type="dxa"/>
          </w:tcPr>
          <w:p w14:paraId="34C32D45"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26</w:t>
            </w:r>
          </w:p>
        </w:tc>
      </w:tr>
      <w:tr w:rsidR="000F625B" w14:paraId="51654482" w14:textId="77777777">
        <w:tc>
          <w:tcPr>
            <w:cnfStyle w:val="001000000000" w:firstRow="0" w:lastRow="0" w:firstColumn="1" w:lastColumn="0" w:oddVBand="0" w:evenVBand="0" w:oddHBand="0" w:evenHBand="0" w:firstRowFirstColumn="0" w:firstRowLastColumn="0" w:lastRowFirstColumn="0" w:lastRowLastColumn="0"/>
            <w:tcW w:w="1858" w:type="dxa"/>
          </w:tcPr>
          <w:p w14:paraId="79AF77EB" w14:textId="77777777" w:rsidR="000F625B" w:rsidRDefault="000F625B">
            <w:pPr>
              <w:rPr>
                <w:rFonts w:ascii="Arial" w:eastAsia="Arial" w:hAnsi="Arial" w:cs="Arial"/>
              </w:rPr>
            </w:pPr>
          </w:p>
        </w:tc>
        <w:tc>
          <w:tcPr>
            <w:tcW w:w="1862" w:type="dxa"/>
          </w:tcPr>
          <w:p w14:paraId="5B987485"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02BAFFCA"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Insula (L)</w:t>
            </w:r>
          </w:p>
        </w:tc>
        <w:tc>
          <w:tcPr>
            <w:tcW w:w="1854" w:type="dxa"/>
          </w:tcPr>
          <w:p w14:paraId="5AF3AA52"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3, 24, 9</w:t>
            </w:r>
          </w:p>
        </w:tc>
        <w:tc>
          <w:tcPr>
            <w:tcW w:w="1857" w:type="dxa"/>
          </w:tcPr>
          <w:p w14:paraId="50D9DFA3"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14</w:t>
            </w:r>
          </w:p>
        </w:tc>
      </w:tr>
      <w:tr w:rsidR="000F625B" w14:paraId="7829182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35021654" w14:textId="77777777" w:rsidR="000F625B" w:rsidRDefault="000F625B">
            <w:pPr>
              <w:rPr>
                <w:rFonts w:ascii="Arial" w:eastAsia="Arial" w:hAnsi="Arial" w:cs="Arial"/>
              </w:rPr>
            </w:pPr>
          </w:p>
        </w:tc>
        <w:tc>
          <w:tcPr>
            <w:tcW w:w="1862" w:type="dxa"/>
          </w:tcPr>
          <w:p w14:paraId="2C1F6BF5"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4C7D6EDE"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Insula (R)</w:t>
            </w:r>
          </w:p>
        </w:tc>
        <w:tc>
          <w:tcPr>
            <w:tcW w:w="1854" w:type="dxa"/>
          </w:tcPr>
          <w:p w14:paraId="031324D3"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0, 24, -6</w:t>
            </w:r>
          </w:p>
        </w:tc>
        <w:tc>
          <w:tcPr>
            <w:tcW w:w="1857" w:type="dxa"/>
          </w:tcPr>
          <w:p w14:paraId="107874E4"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201</w:t>
            </w:r>
          </w:p>
        </w:tc>
      </w:tr>
      <w:tr w:rsidR="000F625B" w14:paraId="5127E2C2" w14:textId="77777777">
        <w:tc>
          <w:tcPr>
            <w:cnfStyle w:val="001000000000" w:firstRow="0" w:lastRow="0" w:firstColumn="1" w:lastColumn="0" w:oddVBand="0" w:evenVBand="0" w:oddHBand="0" w:evenHBand="0" w:firstRowFirstColumn="0" w:firstRowLastColumn="0" w:lastRowFirstColumn="0" w:lastRowLastColumn="0"/>
            <w:tcW w:w="1858" w:type="dxa"/>
          </w:tcPr>
          <w:p w14:paraId="5B91AD3F" w14:textId="77777777" w:rsidR="000F625B" w:rsidRDefault="000F625B">
            <w:pPr>
              <w:rPr>
                <w:rFonts w:ascii="Arial" w:eastAsia="Arial" w:hAnsi="Arial" w:cs="Arial"/>
              </w:rPr>
            </w:pPr>
          </w:p>
        </w:tc>
        <w:tc>
          <w:tcPr>
            <w:tcW w:w="1862" w:type="dxa"/>
          </w:tcPr>
          <w:p w14:paraId="7EB0328F"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48908EA3"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Precuneus (L)</w:t>
            </w:r>
          </w:p>
        </w:tc>
        <w:tc>
          <w:tcPr>
            <w:tcW w:w="1854" w:type="dxa"/>
          </w:tcPr>
          <w:p w14:paraId="6CBCD243"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8, -66, 48</w:t>
            </w:r>
          </w:p>
        </w:tc>
        <w:tc>
          <w:tcPr>
            <w:tcW w:w="1857" w:type="dxa"/>
          </w:tcPr>
          <w:p w14:paraId="22DB4662"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119</w:t>
            </w:r>
          </w:p>
        </w:tc>
      </w:tr>
      <w:tr w:rsidR="000F625B" w14:paraId="25D33DF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02331F6C" w14:textId="77777777" w:rsidR="000F625B" w:rsidRDefault="000F625B">
            <w:pPr>
              <w:rPr>
                <w:rFonts w:ascii="Arial" w:eastAsia="Arial" w:hAnsi="Arial" w:cs="Arial"/>
              </w:rPr>
            </w:pPr>
          </w:p>
        </w:tc>
        <w:tc>
          <w:tcPr>
            <w:tcW w:w="1862" w:type="dxa"/>
          </w:tcPr>
          <w:p w14:paraId="7E4917C5"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5521E0D8"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Supramarginal gyrus (L)</w:t>
            </w:r>
          </w:p>
        </w:tc>
        <w:tc>
          <w:tcPr>
            <w:tcW w:w="1854" w:type="dxa"/>
          </w:tcPr>
          <w:p w14:paraId="0FBBAE31"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54, -48, 27</w:t>
            </w:r>
          </w:p>
        </w:tc>
        <w:tc>
          <w:tcPr>
            <w:tcW w:w="1857" w:type="dxa"/>
          </w:tcPr>
          <w:p w14:paraId="2E163A9C"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62</w:t>
            </w:r>
          </w:p>
        </w:tc>
      </w:tr>
      <w:tr w:rsidR="000F625B" w14:paraId="69F55312" w14:textId="77777777">
        <w:tc>
          <w:tcPr>
            <w:cnfStyle w:val="001000000000" w:firstRow="0" w:lastRow="0" w:firstColumn="1" w:lastColumn="0" w:oddVBand="0" w:evenVBand="0" w:oddHBand="0" w:evenHBand="0" w:firstRowFirstColumn="0" w:firstRowLastColumn="0" w:lastRowFirstColumn="0" w:lastRowLastColumn="0"/>
            <w:tcW w:w="1858" w:type="dxa"/>
          </w:tcPr>
          <w:p w14:paraId="33FD685A" w14:textId="77777777" w:rsidR="000F625B" w:rsidRDefault="000F625B">
            <w:pPr>
              <w:rPr>
                <w:rFonts w:ascii="Arial" w:eastAsia="Arial" w:hAnsi="Arial" w:cs="Arial"/>
              </w:rPr>
            </w:pPr>
          </w:p>
        </w:tc>
        <w:tc>
          <w:tcPr>
            <w:tcW w:w="1862" w:type="dxa"/>
          </w:tcPr>
          <w:p w14:paraId="1B9917F1"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5B384AD2"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Culmen / Parahippocampal gyrus (L)</w:t>
            </w:r>
          </w:p>
        </w:tc>
        <w:tc>
          <w:tcPr>
            <w:tcW w:w="1854" w:type="dxa"/>
          </w:tcPr>
          <w:p w14:paraId="199B4511"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0, -51, -24</w:t>
            </w:r>
          </w:p>
        </w:tc>
        <w:tc>
          <w:tcPr>
            <w:tcW w:w="1857" w:type="dxa"/>
          </w:tcPr>
          <w:p w14:paraId="74B54A6E"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61</w:t>
            </w:r>
          </w:p>
        </w:tc>
      </w:tr>
      <w:tr w:rsidR="000F625B" w14:paraId="673DC29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0380D626" w14:textId="77777777" w:rsidR="000F625B" w:rsidRDefault="000F625B">
            <w:pPr>
              <w:rPr>
                <w:rFonts w:ascii="Arial" w:eastAsia="Arial" w:hAnsi="Arial" w:cs="Arial"/>
              </w:rPr>
            </w:pPr>
          </w:p>
        </w:tc>
        <w:tc>
          <w:tcPr>
            <w:tcW w:w="1862" w:type="dxa"/>
          </w:tcPr>
          <w:p w14:paraId="00A425E8"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344EEE4D"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Inferior frontal gyrus (R)</w:t>
            </w:r>
          </w:p>
        </w:tc>
        <w:tc>
          <w:tcPr>
            <w:tcW w:w="1854" w:type="dxa"/>
          </w:tcPr>
          <w:p w14:paraId="5318E294"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45, 6, 24</w:t>
            </w:r>
          </w:p>
        </w:tc>
        <w:tc>
          <w:tcPr>
            <w:tcW w:w="1857" w:type="dxa"/>
          </w:tcPr>
          <w:p w14:paraId="7CB92E9A"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52</w:t>
            </w:r>
          </w:p>
        </w:tc>
      </w:tr>
      <w:tr w:rsidR="000F625B" w14:paraId="44755C2B" w14:textId="77777777">
        <w:tc>
          <w:tcPr>
            <w:cnfStyle w:val="001000000000" w:firstRow="0" w:lastRow="0" w:firstColumn="1" w:lastColumn="0" w:oddVBand="0" w:evenVBand="0" w:oddHBand="0" w:evenHBand="0" w:firstRowFirstColumn="0" w:firstRowLastColumn="0" w:lastRowFirstColumn="0" w:lastRowLastColumn="0"/>
            <w:tcW w:w="1858" w:type="dxa"/>
          </w:tcPr>
          <w:p w14:paraId="475E92B0" w14:textId="77777777" w:rsidR="000F625B" w:rsidRDefault="000F625B">
            <w:pPr>
              <w:rPr>
                <w:rFonts w:ascii="Arial" w:eastAsia="Arial" w:hAnsi="Arial" w:cs="Arial"/>
              </w:rPr>
            </w:pPr>
          </w:p>
        </w:tc>
        <w:tc>
          <w:tcPr>
            <w:tcW w:w="1862" w:type="dxa"/>
          </w:tcPr>
          <w:p w14:paraId="122E4B7F"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15130DA6"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Middle frontal gyrus (L)</w:t>
            </w:r>
          </w:p>
        </w:tc>
        <w:tc>
          <w:tcPr>
            <w:tcW w:w="1854" w:type="dxa"/>
          </w:tcPr>
          <w:p w14:paraId="16FF49DC"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51, -3, 39</w:t>
            </w:r>
          </w:p>
        </w:tc>
        <w:tc>
          <w:tcPr>
            <w:tcW w:w="1857" w:type="dxa"/>
          </w:tcPr>
          <w:p w14:paraId="5AC14B5F"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52</w:t>
            </w:r>
          </w:p>
        </w:tc>
      </w:tr>
      <w:tr w:rsidR="000F625B" w14:paraId="00C3CC1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655DC399" w14:textId="77777777" w:rsidR="000F625B" w:rsidRDefault="000F625B">
            <w:pPr>
              <w:rPr>
                <w:rFonts w:ascii="Arial" w:eastAsia="Arial" w:hAnsi="Arial" w:cs="Arial"/>
              </w:rPr>
            </w:pPr>
          </w:p>
        </w:tc>
        <w:tc>
          <w:tcPr>
            <w:tcW w:w="1862" w:type="dxa"/>
          </w:tcPr>
          <w:p w14:paraId="5925A696"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1474B8D0"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Fusiform gyrus (L)</w:t>
            </w:r>
          </w:p>
        </w:tc>
        <w:tc>
          <w:tcPr>
            <w:tcW w:w="1854" w:type="dxa"/>
          </w:tcPr>
          <w:p w14:paraId="5CE2C1C0"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57, -63, -12</w:t>
            </w:r>
          </w:p>
        </w:tc>
        <w:tc>
          <w:tcPr>
            <w:tcW w:w="1857" w:type="dxa"/>
          </w:tcPr>
          <w:p w14:paraId="022FD9D1"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29</w:t>
            </w:r>
          </w:p>
        </w:tc>
      </w:tr>
      <w:tr w:rsidR="000F625B" w14:paraId="28ACA9A4" w14:textId="77777777">
        <w:tc>
          <w:tcPr>
            <w:cnfStyle w:val="001000000000" w:firstRow="0" w:lastRow="0" w:firstColumn="1" w:lastColumn="0" w:oddVBand="0" w:evenVBand="0" w:oddHBand="0" w:evenHBand="0" w:firstRowFirstColumn="0" w:firstRowLastColumn="0" w:lastRowFirstColumn="0" w:lastRowLastColumn="0"/>
            <w:tcW w:w="1858" w:type="dxa"/>
          </w:tcPr>
          <w:p w14:paraId="72796BCA" w14:textId="77777777" w:rsidR="000F625B" w:rsidRDefault="000F625B">
            <w:pPr>
              <w:rPr>
                <w:rFonts w:ascii="Arial" w:eastAsia="Arial" w:hAnsi="Arial" w:cs="Arial"/>
              </w:rPr>
            </w:pPr>
          </w:p>
        </w:tc>
        <w:tc>
          <w:tcPr>
            <w:tcW w:w="1862" w:type="dxa"/>
          </w:tcPr>
          <w:p w14:paraId="372928A0"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41085FB6"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Precentral gyrus (L)</w:t>
            </w:r>
          </w:p>
        </w:tc>
        <w:tc>
          <w:tcPr>
            <w:tcW w:w="1854" w:type="dxa"/>
          </w:tcPr>
          <w:p w14:paraId="794C9DEF"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42, -3, 51</w:t>
            </w:r>
          </w:p>
        </w:tc>
        <w:tc>
          <w:tcPr>
            <w:tcW w:w="1857" w:type="dxa"/>
          </w:tcPr>
          <w:p w14:paraId="0B53CB58"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3</w:t>
            </w:r>
          </w:p>
        </w:tc>
      </w:tr>
      <w:tr w:rsidR="000F625B" w14:paraId="0384B3C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02F4B4AD" w14:textId="77777777" w:rsidR="000F625B" w:rsidRDefault="000F625B">
            <w:pPr>
              <w:rPr>
                <w:rFonts w:ascii="Arial" w:eastAsia="Arial" w:hAnsi="Arial" w:cs="Arial"/>
              </w:rPr>
            </w:pPr>
          </w:p>
        </w:tc>
        <w:tc>
          <w:tcPr>
            <w:tcW w:w="1862" w:type="dxa"/>
          </w:tcPr>
          <w:p w14:paraId="00C3F7E4"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79098B4B"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Middle frontal gyrus (L)</w:t>
            </w:r>
          </w:p>
        </w:tc>
        <w:tc>
          <w:tcPr>
            <w:tcW w:w="1854" w:type="dxa"/>
          </w:tcPr>
          <w:p w14:paraId="7E31A62F"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42, 24, 24</w:t>
            </w:r>
          </w:p>
        </w:tc>
        <w:tc>
          <w:tcPr>
            <w:tcW w:w="1857" w:type="dxa"/>
          </w:tcPr>
          <w:p w14:paraId="51C16677"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22</w:t>
            </w:r>
          </w:p>
        </w:tc>
      </w:tr>
      <w:tr w:rsidR="000F625B" w14:paraId="51B50BDA" w14:textId="77777777">
        <w:tc>
          <w:tcPr>
            <w:cnfStyle w:val="001000000000" w:firstRow="0" w:lastRow="0" w:firstColumn="1" w:lastColumn="0" w:oddVBand="0" w:evenVBand="0" w:oddHBand="0" w:evenHBand="0" w:firstRowFirstColumn="0" w:firstRowLastColumn="0" w:lastRowFirstColumn="0" w:lastRowLastColumn="0"/>
            <w:tcW w:w="1858" w:type="dxa"/>
          </w:tcPr>
          <w:p w14:paraId="14F1BD40" w14:textId="77777777" w:rsidR="000F625B" w:rsidRDefault="000F625B">
            <w:pPr>
              <w:rPr>
                <w:rFonts w:ascii="Arial" w:eastAsia="Arial" w:hAnsi="Arial" w:cs="Arial"/>
              </w:rPr>
            </w:pPr>
          </w:p>
        </w:tc>
        <w:tc>
          <w:tcPr>
            <w:tcW w:w="1862" w:type="dxa"/>
          </w:tcPr>
          <w:p w14:paraId="18F5FF91"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305A23CF"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Superior temporal gyrus (L)</w:t>
            </w:r>
          </w:p>
        </w:tc>
        <w:tc>
          <w:tcPr>
            <w:tcW w:w="1854" w:type="dxa"/>
          </w:tcPr>
          <w:p w14:paraId="0D1C96A4"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51, -54, 15</w:t>
            </w:r>
          </w:p>
        </w:tc>
        <w:tc>
          <w:tcPr>
            <w:tcW w:w="1857" w:type="dxa"/>
          </w:tcPr>
          <w:p w14:paraId="1CCBCE46"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0</w:t>
            </w:r>
          </w:p>
        </w:tc>
      </w:tr>
      <w:tr w:rsidR="000F625B" w14:paraId="6DFEBF1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29947B6B" w14:textId="77777777" w:rsidR="000F625B" w:rsidRDefault="000F625B">
            <w:pPr>
              <w:rPr>
                <w:rFonts w:ascii="Arial" w:eastAsia="Arial" w:hAnsi="Arial" w:cs="Arial"/>
              </w:rPr>
            </w:pPr>
          </w:p>
        </w:tc>
        <w:tc>
          <w:tcPr>
            <w:tcW w:w="1862" w:type="dxa"/>
          </w:tcPr>
          <w:p w14:paraId="404F8DD0"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47004B84"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854" w:type="dxa"/>
          </w:tcPr>
          <w:p w14:paraId="715DD075"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857" w:type="dxa"/>
          </w:tcPr>
          <w:p w14:paraId="3712F99D"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0F625B" w14:paraId="797C4AC5" w14:textId="77777777">
        <w:tc>
          <w:tcPr>
            <w:cnfStyle w:val="001000000000" w:firstRow="0" w:lastRow="0" w:firstColumn="1" w:lastColumn="0" w:oddVBand="0" w:evenVBand="0" w:oddHBand="0" w:evenHBand="0" w:firstRowFirstColumn="0" w:firstRowLastColumn="0" w:lastRowFirstColumn="0" w:lastRowLastColumn="0"/>
            <w:tcW w:w="1858" w:type="dxa"/>
          </w:tcPr>
          <w:p w14:paraId="60F5EB5C" w14:textId="77777777" w:rsidR="000F625B" w:rsidRDefault="000F625B">
            <w:pPr>
              <w:rPr>
                <w:rFonts w:ascii="Arial" w:eastAsia="Arial" w:hAnsi="Arial" w:cs="Arial"/>
              </w:rPr>
            </w:pPr>
          </w:p>
        </w:tc>
        <w:tc>
          <w:tcPr>
            <w:tcW w:w="1862" w:type="dxa"/>
          </w:tcPr>
          <w:p w14:paraId="55531B23"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Extinction</w:t>
            </w:r>
          </w:p>
        </w:tc>
        <w:tc>
          <w:tcPr>
            <w:tcW w:w="1929" w:type="dxa"/>
          </w:tcPr>
          <w:p w14:paraId="7044EB13"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Cuneus (L)</w:t>
            </w:r>
          </w:p>
        </w:tc>
        <w:tc>
          <w:tcPr>
            <w:tcW w:w="1854" w:type="dxa"/>
          </w:tcPr>
          <w:p w14:paraId="1EFB1E2F"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6, -75, 30</w:t>
            </w:r>
          </w:p>
        </w:tc>
        <w:tc>
          <w:tcPr>
            <w:tcW w:w="1857" w:type="dxa"/>
          </w:tcPr>
          <w:p w14:paraId="22C1A24E"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42</w:t>
            </w:r>
          </w:p>
        </w:tc>
      </w:tr>
      <w:tr w:rsidR="000F625B" w14:paraId="0BE4C3A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8" w:type="dxa"/>
          </w:tcPr>
          <w:p w14:paraId="304D6FDD" w14:textId="77777777" w:rsidR="000F625B" w:rsidRDefault="000F625B">
            <w:pPr>
              <w:rPr>
                <w:rFonts w:ascii="Arial" w:eastAsia="Arial" w:hAnsi="Arial" w:cs="Arial"/>
              </w:rPr>
            </w:pPr>
          </w:p>
        </w:tc>
        <w:tc>
          <w:tcPr>
            <w:tcW w:w="1862" w:type="dxa"/>
          </w:tcPr>
          <w:p w14:paraId="25C93459" w14:textId="77777777" w:rsidR="000F625B" w:rsidRDefault="000F625B">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c>
          <w:tcPr>
            <w:tcW w:w="1929" w:type="dxa"/>
          </w:tcPr>
          <w:p w14:paraId="32EA039D"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Insula (R)</w:t>
            </w:r>
          </w:p>
        </w:tc>
        <w:tc>
          <w:tcPr>
            <w:tcW w:w="1854" w:type="dxa"/>
          </w:tcPr>
          <w:p w14:paraId="56996A3C"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6, 30, 3</w:t>
            </w:r>
          </w:p>
        </w:tc>
        <w:tc>
          <w:tcPr>
            <w:tcW w:w="1857" w:type="dxa"/>
          </w:tcPr>
          <w:p w14:paraId="568D7595" w14:textId="77777777" w:rsidR="000F625B" w:rsidRDefault="00B06370">
            <w:pPr>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Pr>
                <w:rFonts w:ascii="Arial" w:eastAsia="Arial" w:hAnsi="Arial" w:cs="Arial"/>
              </w:rPr>
              <w:t>34</w:t>
            </w:r>
          </w:p>
        </w:tc>
      </w:tr>
      <w:tr w:rsidR="000F625B" w14:paraId="5C88C918" w14:textId="77777777">
        <w:tc>
          <w:tcPr>
            <w:cnfStyle w:val="001000000000" w:firstRow="0" w:lastRow="0" w:firstColumn="1" w:lastColumn="0" w:oddVBand="0" w:evenVBand="0" w:oddHBand="0" w:evenHBand="0" w:firstRowFirstColumn="0" w:firstRowLastColumn="0" w:lastRowFirstColumn="0" w:lastRowLastColumn="0"/>
            <w:tcW w:w="1858" w:type="dxa"/>
          </w:tcPr>
          <w:p w14:paraId="62328E12" w14:textId="77777777" w:rsidR="000F625B" w:rsidRDefault="000F625B">
            <w:pPr>
              <w:rPr>
                <w:rFonts w:ascii="Arial" w:eastAsia="Arial" w:hAnsi="Arial" w:cs="Arial"/>
              </w:rPr>
            </w:pPr>
          </w:p>
        </w:tc>
        <w:tc>
          <w:tcPr>
            <w:tcW w:w="1862" w:type="dxa"/>
          </w:tcPr>
          <w:p w14:paraId="48812F6A" w14:textId="77777777" w:rsidR="000F625B" w:rsidRDefault="000F625B">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c>
          <w:tcPr>
            <w:tcW w:w="1929" w:type="dxa"/>
          </w:tcPr>
          <w:p w14:paraId="1F04DE69"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Insula (L)</w:t>
            </w:r>
          </w:p>
        </w:tc>
        <w:tc>
          <w:tcPr>
            <w:tcW w:w="1854" w:type="dxa"/>
          </w:tcPr>
          <w:p w14:paraId="18D52103"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39, 27, 0</w:t>
            </w:r>
          </w:p>
        </w:tc>
        <w:tc>
          <w:tcPr>
            <w:tcW w:w="1857" w:type="dxa"/>
          </w:tcPr>
          <w:p w14:paraId="436032C7" w14:textId="77777777" w:rsidR="000F625B" w:rsidRDefault="00B06370">
            <w:pPr>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Pr>
                <w:rFonts w:ascii="Arial" w:eastAsia="Arial" w:hAnsi="Arial" w:cs="Arial"/>
              </w:rPr>
              <w:t>25</w:t>
            </w:r>
          </w:p>
        </w:tc>
      </w:tr>
    </w:tbl>
    <w:p w14:paraId="06977E88" w14:textId="77777777" w:rsidR="000F625B" w:rsidRDefault="000F625B">
      <w:pPr>
        <w:spacing w:line="480" w:lineRule="auto"/>
        <w:jc w:val="both"/>
        <w:rPr>
          <w:rFonts w:ascii="Arial" w:eastAsia="Arial" w:hAnsi="Arial" w:cs="Arial"/>
          <w:b/>
        </w:rPr>
      </w:pPr>
    </w:p>
    <w:p w14:paraId="7CDDCE97" w14:textId="1B8AB82B" w:rsidR="000F625B" w:rsidRDefault="00B06370">
      <w:pPr>
        <w:spacing w:line="480" w:lineRule="auto"/>
        <w:jc w:val="both"/>
        <w:rPr>
          <w:rFonts w:ascii="Arial" w:eastAsia="Arial" w:hAnsi="Arial" w:cs="Arial"/>
        </w:rPr>
      </w:pPr>
      <w:r>
        <w:rPr>
          <w:rFonts w:ascii="Arial" w:eastAsia="Arial" w:hAnsi="Arial" w:cs="Arial"/>
          <w:b/>
        </w:rPr>
        <w:lastRenderedPageBreak/>
        <w:t xml:space="preserve">Supplementary Table 1. </w:t>
      </w:r>
      <w:r>
        <w:rPr>
          <w:rFonts w:ascii="Arial" w:eastAsia="Arial" w:hAnsi="Arial" w:cs="Arial"/>
        </w:rPr>
        <w:t xml:space="preserve">Whole-brain searchlight results. Clusters correspond to significant CS+ </w:t>
      </w:r>
      <w:r w:rsidR="006A68D9">
        <w:rPr>
          <w:rFonts w:ascii="Arial" w:eastAsia="Arial" w:hAnsi="Arial" w:cs="Arial"/>
        </w:rPr>
        <w:t>‒</w:t>
      </w:r>
      <w:r>
        <w:rPr>
          <w:rFonts w:ascii="Arial" w:eastAsia="Arial" w:hAnsi="Arial" w:cs="Arial"/>
        </w:rPr>
        <w:t xml:space="preserve"> CS- reinstatement. Coordinates refer to the peak voxel in each cluster. Anatomical labels were derived from the </w:t>
      </w:r>
      <w:r>
        <w:rPr>
          <w:rFonts w:ascii="Arial" w:eastAsia="Arial" w:hAnsi="Arial" w:cs="Arial"/>
          <w:color w:val="000000"/>
        </w:rPr>
        <w:t>Talairach-Tournoux Atlas.</w:t>
      </w:r>
    </w:p>
    <w:p w14:paraId="644B76FB" w14:textId="77777777" w:rsidR="000F625B" w:rsidRDefault="000F625B">
      <w:pPr>
        <w:spacing w:line="480" w:lineRule="auto"/>
        <w:jc w:val="both"/>
        <w:rPr>
          <w:rFonts w:ascii="Arial" w:eastAsia="Arial" w:hAnsi="Arial" w:cs="Arial"/>
        </w:rPr>
      </w:pPr>
    </w:p>
    <w:sectPr w:rsidR="000F625B">
      <w:footerReference w:type="default" r:id="rId1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y" w:date="2021-04-22T08:57:00Z" w:initials="J">
    <w:p w14:paraId="3301A894" w14:textId="7B275FC8" w:rsidR="00546117" w:rsidRDefault="00546117">
      <w:pPr>
        <w:pStyle w:val="CommentText"/>
      </w:pPr>
      <w:r>
        <w:rPr>
          <w:rStyle w:val="CommentReference"/>
        </w:rPr>
        <w:annotationRef/>
      </w:r>
      <w:r>
        <w:t>I’d like to confirm this with Michael, but it would be a cool term to ascribe here.</w:t>
      </w:r>
    </w:p>
  </w:comment>
  <w:comment w:id="2" w:author="Joey" w:date="2021-04-21T20:21:00Z" w:initials="J">
    <w:p w14:paraId="733ECFAF" w14:textId="1C5E9151" w:rsidR="00A95E30" w:rsidRDefault="00A95E30">
      <w:pPr>
        <w:pStyle w:val="CommentText"/>
      </w:pPr>
      <w:r>
        <w:rPr>
          <w:rStyle w:val="CommentReference"/>
        </w:rPr>
        <w:annotationRef/>
      </w:r>
      <w:r>
        <w:t>We can flag this paragraph as something that Michael can level his expertise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01A894" w15:done="0"/>
  <w15:commentEx w15:paraId="733ECF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01A894" w16cid:durableId="243A5B4E"/>
  <w16cid:commentId w16cid:paraId="733ECFAF" w16cid:durableId="243A5B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2BC14" w14:textId="77777777" w:rsidR="005C57CB" w:rsidRDefault="005C57CB">
      <w:pPr>
        <w:spacing w:after="0" w:line="240" w:lineRule="auto"/>
      </w:pPr>
      <w:r>
        <w:separator/>
      </w:r>
    </w:p>
  </w:endnote>
  <w:endnote w:type="continuationSeparator" w:id="0">
    <w:p w14:paraId="5B42E3B0" w14:textId="77777777" w:rsidR="005C57CB" w:rsidRDefault="005C57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A0898" w14:textId="77777777" w:rsidR="00666FEE" w:rsidRDefault="00666FEE">
    <w:pPr>
      <w:jc w:val="right"/>
    </w:pPr>
    <w:r>
      <w:fldChar w:fldCharType="begin"/>
    </w:r>
    <w:r>
      <w:instrText>PAGE</w:instrText>
    </w:r>
    <w:r>
      <w:fldChar w:fldCharType="separate"/>
    </w:r>
    <w:r w:rsidR="002E1974">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B4014" w14:textId="77777777" w:rsidR="005C57CB" w:rsidRDefault="005C57CB">
      <w:pPr>
        <w:spacing w:after="0" w:line="240" w:lineRule="auto"/>
      </w:pPr>
      <w:r>
        <w:separator/>
      </w:r>
    </w:p>
  </w:footnote>
  <w:footnote w:type="continuationSeparator" w:id="0">
    <w:p w14:paraId="1C792B80" w14:textId="77777777" w:rsidR="005C57CB" w:rsidRDefault="005C57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55C7B"/>
    <w:multiLevelType w:val="hybridMultilevel"/>
    <w:tmpl w:val="0E262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y">
    <w15:presenceInfo w15:providerId="None" w15:userId="Jo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625B"/>
    <w:rsid w:val="00001CC7"/>
    <w:rsid w:val="00025290"/>
    <w:rsid w:val="0007178E"/>
    <w:rsid w:val="000731B9"/>
    <w:rsid w:val="000745D2"/>
    <w:rsid w:val="00095A16"/>
    <w:rsid w:val="000960E9"/>
    <w:rsid w:val="000D5F54"/>
    <w:rsid w:val="000E4E9B"/>
    <w:rsid w:val="000F09DC"/>
    <w:rsid w:val="000F625B"/>
    <w:rsid w:val="00112D74"/>
    <w:rsid w:val="00135133"/>
    <w:rsid w:val="00140F9E"/>
    <w:rsid w:val="001507D0"/>
    <w:rsid w:val="001C3BE3"/>
    <w:rsid w:val="001E0178"/>
    <w:rsid w:val="001E3193"/>
    <w:rsid w:val="00212F06"/>
    <w:rsid w:val="002512CB"/>
    <w:rsid w:val="00257712"/>
    <w:rsid w:val="00264C24"/>
    <w:rsid w:val="002664DC"/>
    <w:rsid w:val="00267704"/>
    <w:rsid w:val="002B40C5"/>
    <w:rsid w:val="002D2E28"/>
    <w:rsid w:val="002E1974"/>
    <w:rsid w:val="002F10E8"/>
    <w:rsid w:val="002F3D7F"/>
    <w:rsid w:val="0034043D"/>
    <w:rsid w:val="00355839"/>
    <w:rsid w:val="0036209E"/>
    <w:rsid w:val="003D10DA"/>
    <w:rsid w:val="003E64B1"/>
    <w:rsid w:val="003F05AF"/>
    <w:rsid w:val="003F2F0F"/>
    <w:rsid w:val="00403B7B"/>
    <w:rsid w:val="00411160"/>
    <w:rsid w:val="004167D3"/>
    <w:rsid w:val="00425D29"/>
    <w:rsid w:val="0045159F"/>
    <w:rsid w:val="00455FBE"/>
    <w:rsid w:val="00471A41"/>
    <w:rsid w:val="0047304B"/>
    <w:rsid w:val="004746D7"/>
    <w:rsid w:val="004A3169"/>
    <w:rsid w:val="004B5333"/>
    <w:rsid w:val="004C016A"/>
    <w:rsid w:val="004C7105"/>
    <w:rsid w:val="004C76C9"/>
    <w:rsid w:val="00505223"/>
    <w:rsid w:val="005128C1"/>
    <w:rsid w:val="00526CFB"/>
    <w:rsid w:val="00541CE3"/>
    <w:rsid w:val="00546117"/>
    <w:rsid w:val="0055058B"/>
    <w:rsid w:val="00550C9C"/>
    <w:rsid w:val="00553BEF"/>
    <w:rsid w:val="00565D4D"/>
    <w:rsid w:val="0058502C"/>
    <w:rsid w:val="005870F2"/>
    <w:rsid w:val="005A1853"/>
    <w:rsid w:val="005A5959"/>
    <w:rsid w:val="005B3E11"/>
    <w:rsid w:val="005C57CB"/>
    <w:rsid w:val="005F16CA"/>
    <w:rsid w:val="0060655F"/>
    <w:rsid w:val="006150FF"/>
    <w:rsid w:val="00620657"/>
    <w:rsid w:val="006348AD"/>
    <w:rsid w:val="00666FEE"/>
    <w:rsid w:val="00671266"/>
    <w:rsid w:val="00683C7F"/>
    <w:rsid w:val="006A04AF"/>
    <w:rsid w:val="006A68D9"/>
    <w:rsid w:val="006B0B3E"/>
    <w:rsid w:val="006D64AB"/>
    <w:rsid w:val="00732F46"/>
    <w:rsid w:val="00735266"/>
    <w:rsid w:val="00740213"/>
    <w:rsid w:val="00742DBB"/>
    <w:rsid w:val="00771EBC"/>
    <w:rsid w:val="007721E2"/>
    <w:rsid w:val="007D470C"/>
    <w:rsid w:val="007E2BB9"/>
    <w:rsid w:val="007F7D26"/>
    <w:rsid w:val="00803919"/>
    <w:rsid w:val="00815CE9"/>
    <w:rsid w:val="00833A08"/>
    <w:rsid w:val="00862CDA"/>
    <w:rsid w:val="00871805"/>
    <w:rsid w:val="0088018C"/>
    <w:rsid w:val="008872D2"/>
    <w:rsid w:val="0089654E"/>
    <w:rsid w:val="008C3FE5"/>
    <w:rsid w:val="008D2CCE"/>
    <w:rsid w:val="009359D0"/>
    <w:rsid w:val="00957476"/>
    <w:rsid w:val="00961921"/>
    <w:rsid w:val="009A5F59"/>
    <w:rsid w:val="009D1041"/>
    <w:rsid w:val="00A06798"/>
    <w:rsid w:val="00A176C9"/>
    <w:rsid w:val="00A46B21"/>
    <w:rsid w:val="00A83006"/>
    <w:rsid w:val="00A95E30"/>
    <w:rsid w:val="00A97230"/>
    <w:rsid w:val="00AA1D07"/>
    <w:rsid w:val="00AA35A8"/>
    <w:rsid w:val="00AC6D94"/>
    <w:rsid w:val="00B0205B"/>
    <w:rsid w:val="00B06370"/>
    <w:rsid w:val="00B16DEB"/>
    <w:rsid w:val="00B456EB"/>
    <w:rsid w:val="00B45AD6"/>
    <w:rsid w:val="00B7475E"/>
    <w:rsid w:val="00BA7281"/>
    <w:rsid w:val="00BA7A1D"/>
    <w:rsid w:val="00BB065B"/>
    <w:rsid w:val="00BB437D"/>
    <w:rsid w:val="00BC1C9B"/>
    <w:rsid w:val="00BC3B52"/>
    <w:rsid w:val="00C15761"/>
    <w:rsid w:val="00C40177"/>
    <w:rsid w:val="00C5279B"/>
    <w:rsid w:val="00C57A2B"/>
    <w:rsid w:val="00C72696"/>
    <w:rsid w:val="00C77912"/>
    <w:rsid w:val="00CC1671"/>
    <w:rsid w:val="00CE1143"/>
    <w:rsid w:val="00CE4464"/>
    <w:rsid w:val="00CF0D72"/>
    <w:rsid w:val="00CF1164"/>
    <w:rsid w:val="00CF2C3E"/>
    <w:rsid w:val="00D00C52"/>
    <w:rsid w:val="00D36265"/>
    <w:rsid w:val="00D41A50"/>
    <w:rsid w:val="00D954D6"/>
    <w:rsid w:val="00DC0083"/>
    <w:rsid w:val="00DC5A77"/>
    <w:rsid w:val="00DC7E2A"/>
    <w:rsid w:val="00DE283B"/>
    <w:rsid w:val="00E11A12"/>
    <w:rsid w:val="00E1346D"/>
    <w:rsid w:val="00E17043"/>
    <w:rsid w:val="00E347AB"/>
    <w:rsid w:val="00E415B0"/>
    <w:rsid w:val="00E632F1"/>
    <w:rsid w:val="00E72D99"/>
    <w:rsid w:val="00E857B6"/>
    <w:rsid w:val="00E91A98"/>
    <w:rsid w:val="00EA0029"/>
    <w:rsid w:val="00EA413C"/>
    <w:rsid w:val="00EB3F8A"/>
    <w:rsid w:val="00EF0A98"/>
    <w:rsid w:val="00F35957"/>
    <w:rsid w:val="00F7461A"/>
    <w:rsid w:val="00F74E7B"/>
    <w:rsid w:val="00F75478"/>
    <w:rsid w:val="00F86844"/>
    <w:rsid w:val="00F94E63"/>
    <w:rsid w:val="00F97813"/>
    <w:rsid w:val="00FA454B"/>
    <w:rsid w:val="00FA6B0A"/>
    <w:rsid w:val="00FD66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8A4E5"/>
  <w15:docId w15:val="{9703EBFE-59D6-4A86-AF8E-E8AC64E15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83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300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83006"/>
    <w:rPr>
      <w:b/>
      <w:bCs/>
    </w:rPr>
  </w:style>
  <w:style w:type="character" w:customStyle="1" w:styleId="CommentSubjectChar">
    <w:name w:val="Comment Subject Char"/>
    <w:basedOn w:val="CommentTextChar"/>
    <w:link w:val="CommentSubject"/>
    <w:uiPriority w:val="99"/>
    <w:semiHidden/>
    <w:rsid w:val="00A83006"/>
    <w:rPr>
      <w:b/>
      <w:bCs/>
      <w:sz w:val="20"/>
      <w:szCs w:val="20"/>
    </w:rPr>
  </w:style>
  <w:style w:type="paragraph" w:styleId="Revision">
    <w:name w:val="Revision"/>
    <w:hidden/>
    <w:uiPriority w:val="99"/>
    <w:semiHidden/>
    <w:rsid w:val="00550C9C"/>
    <w:pPr>
      <w:spacing w:after="0" w:line="240" w:lineRule="auto"/>
    </w:pPr>
  </w:style>
  <w:style w:type="paragraph" w:styleId="Bibliography">
    <w:name w:val="Bibliography"/>
    <w:basedOn w:val="Normal"/>
    <w:next w:val="Normal"/>
    <w:uiPriority w:val="37"/>
    <w:unhideWhenUsed/>
    <w:rsid w:val="0036209E"/>
    <w:pPr>
      <w:spacing w:after="240" w:line="240" w:lineRule="auto"/>
    </w:pPr>
  </w:style>
  <w:style w:type="paragraph" w:styleId="ListParagraph">
    <w:name w:val="List Paragraph"/>
    <w:basedOn w:val="Normal"/>
    <w:uiPriority w:val="34"/>
    <w:qFormat/>
    <w:rsid w:val="00FD66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tif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01</TotalTime>
  <Pages>43</Pages>
  <Words>57045</Words>
  <Characters>325163</Characters>
  <Application>Microsoft Office Word</Application>
  <DocSecurity>0</DocSecurity>
  <Lines>2709</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y</dc:creator>
  <cp:lastModifiedBy>gus hennings</cp:lastModifiedBy>
  <cp:revision>117</cp:revision>
  <dcterms:created xsi:type="dcterms:W3CDTF">2021-04-22T02:07:00Z</dcterms:created>
  <dcterms:modified xsi:type="dcterms:W3CDTF">2021-05-06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21+12b100fd4"&gt;&lt;session id="2zCUJWCw"/&gt;&lt;style id="http://www.zotero.org/styles/neuron" hasBibliography="1" bibliographyStyleHasBeenSet="1"/&gt;&lt;prefs&gt;&lt;pref name="fieldType" value="Field"/&gt;&lt;/prefs&gt;&lt;/data&gt;</vt:lpwstr>
  </property>
</Properties>
</file>